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2BEE" w14:textId="77777777" w:rsidR="005A7F59" w:rsidRPr="00D27719" w:rsidRDefault="00A57FE0" w:rsidP="00EA6EE4">
      <w:pPr>
        <w:tabs>
          <w:tab w:val="left" w:pos="4536"/>
        </w:tabs>
        <w:spacing w:line="276" w:lineRule="auto"/>
        <w:jc w:val="center"/>
        <w:rPr>
          <w:rFonts w:ascii="Times New Roman" w:hAnsi="Times New Roman" w:cs="Times New Roman"/>
        </w:rPr>
      </w:pPr>
      <w:r w:rsidRPr="00D27719">
        <w:rPr>
          <w:rFonts w:ascii="Times New Roman" w:hAnsi="Times New Roman" w:cs="Times New Roman"/>
          <w:noProof/>
          <w:lang w:val="en-US"/>
        </w:rPr>
        <w:drawing>
          <wp:inline distT="0" distB="0" distL="0" distR="0" wp14:anchorId="4925B319" wp14:editId="4654A817">
            <wp:extent cx="5367990" cy="1475117"/>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19316" b="20630"/>
                    <a:stretch/>
                  </pic:blipFill>
                  <pic:spPr bwMode="auto">
                    <a:xfrm>
                      <a:off x="0" y="0"/>
                      <a:ext cx="5400040" cy="1483924"/>
                    </a:xfrm>
                    <a:prstGeom prst="rect">
                      <a:avLst/>
                    </a:prstGeom>
                    <a:ln>
                      <a:noFill/>
                    </a:ln>
                    <a:extLst>
                      <a:ext uri="{53640926-AAD7-44D8-BBD7-CCE9431645EC}">
                        <a14:shadowObscured xmlns:a14="http://schemas.microsoft.com/office/drawing/2010/main"/>
                      </a:ext>
                    </a:extLst>
                  </pic:spPr>
                </pic:pic>
              </a:graphicData>
            </a:graphic>
          </wp:inline>
        </w:drawing>
      </w:r>
    </w:p>
    <w:p w14:paraId="03B824CD" w14:textId="77777777" w:rsidR="00A57FE0" w:rsidRPr="00D27719" w:rsidRDefault="00A57FE0" w:rsidP="00EA6EE4">
      <w:pPr>
        <w:tabs>
          <w:tab w:val="left" w:pos="4536"/>
        </w:tabs>
        <w:spacing w:line="276" w:lineRule="auto"/>
        <w:jc w:val="center"/>
        <w:rPr>
          <w:rFonts w:ascii="Times New Roman" w:hAnsi="Times New Roman" w:cs="Times New Roman"/>
        </w:rPr>
      </w:pPr>
    </w:p>
    <w:p w14:paraId="20D353A6" w14:textId="166E3064" w:rsidR="00A576F3" w:rsidRPr="00D27719" w:rsidRDefault="008E5EBA" w:rsidP="00EA6EE4">
      <w:pPr>
        <w:spacing w:line="276" w:lineRule="auto"/>
        <w:jc w:val="center"/>
        <w:rPr>
          <w:rFonts w:ascii="Times New Roman" w:hAnsi="Times New Roman" w:cs="Times New Roman"/>
        </w:rPr>
      </w:pPr>
      <w:r w:rsidRPr="00D27719">
        <w:rPr>
          <w:rFonts w:ascii="Times New Roman" w:hAnsi="Times New Roman" w:cs="Times New Roman"/>
        </w:rPr>
        <w:t xml:space="preserve">Fakultät </w:t>
      </w:r>
      <w:r w:rsidR="00195060" w:rsidRPr="00D27719">
        <w:rPr>
          <w:rFonts w:ascii="Times New Roman" w:hAnsi="Times New Roman" w:cs="Times New Roman"/>
        </w:rPr>
        <w:t>Ingenieurwissenschaften und Informatik</w:t>
      </w:r>
      <w:r w:rsidR="00494072" w:rsidRPr="00D27719">
        <w:rPr>
          <w:rFonts w:ascii="Times New Roman" w:hAnsi="Times New Roman" w:cs="Times New Roman"/>
        </w:rPr>
        <w:br/>
      </w:r>
      <w:r w:rsidRPr="00D27719">
        <w:rPr>
          <w:rFonts w:ascii="Times New Roman" w:hAnsi="Times New Roman" w:cs="Times New Roman"/>
        </w:rPr>
        <w:t xml:space="preserve">Studiengang </w:t>
      </w:r>
      <w:r w:rsidR="00195060" w:rsidRPr="00D27719">
        <w:rPr>
          <w:rFonts w:ascii="Times New Roman" w:hAnsi="Times New Roman" w:cs="Times New Roman"/>
        </w:rPr>
        <w:t>Medieninformatik</w:t>
      </w:r>
    </w:p>
    <w:p w14:paraId="0197B9C2" w14:textId="77777777" w:rsidR="00A850DC" w:rsidRPr="00D27719" w:rsidRDefault="00A850DC" w:rsidP="00EA6EE4">
      <w:pPr>
        <w:spacing w:line="276" w:lineRule="auto"/>
        <w:jc w:val="center"/>
        <w:rPr>
          <w:rFonts w:ascii="Times New Roman" w:hAnsi="Times New Roman" w:cs="Times New Roman"/>
        </w:rPr>
      </w:pPr>
    </w:p>
    <w:p w14:paraId="1C7E3A2F" w14:textId="77777777" w:rsidR="00F867FA" w:rsidRPr="00D27719" w:rsidRDefault="005B4D00" w:rsidP="00EA6EE4">
      <w:pPr>
        <w:spacing w:line="276" w:lineRule="auto"/>
        <w:jc w:val="center"/>
        <w:rPr>
          <w:rFonts w:ascii="Times New Roman" w:hAnsi="Times New Roman" w:cs="Times New Roman"/>
        </w:rPr>
      </w:pPr>
      <w:r w:rsidRPr="00D27719">
        <w:rPr>
          <w:rFonts w:ascii="Times New Roman" w:hAnsi="Times New Roman" w:cs="Times New Roman"/>
        </w:rPr>
        <w:t xml:space="preserve">Modul </w:t>
      </w:r>
    </w:p>
    <w:p w14:paraId="3AC75829" w14:textId="3325A7AD" w:rsidR="004B7759" w:rsidRPr="00D27719" w:rsidRDefault="009035F4" w:rsidP="00EA6EE4">
      <w:pPr>
        <w:spacing w:line="276" w:lineRule="auto"/>
        <w:jc w:val="center"/>
        <w:rPr>
          <w:rFonts w:ascii="Times New Roman" w:hAnsi="Times New Roman" w:cs="Times New Roman"/>
        </w:rPr>
      </w:pPr>
      <w:r w:rsidRPr="00D27719">
        <w:rPr>
          <w:rFonts w:ascii="Times New Roman" w:hAnsi="Times New Roman" w:cs="Times New Roman"/>
        </w:rPr>
        <w:t>Objektorientierte Analyse und Design</w:t>
      </w:r>
    </w:p>
    <w:p w14:paraId="72831332" w14:textId="77777777" w:rsidR="00782EF2" w:rsidRPr="00D27719" w:rsidRDefault="00782EF2" w:rsidP="00746F37">
      <w:pPr>
        <w:spacing w:line="276" w:lineRule="auto"/>
        <w:rPr>
          <w:rFonts w:ascii="Times New Roman" w:hAnsi="Times New Roman" w:cs="Times New Roman"/>
        </w:rPr>
      </w:pPr>
    </w:p>
    <w:p w14:paraId="761D0DDA" w14:textId="65828C30" w:rsidR="004B7759" w:rsidRPr="00D27719" w:rsidRDefault="7C7BEFA3" w:rsidP="00746F37">
      <w:pPr>
        <w:spacing w:line="276" w:lineRule="auto"/>
        <w:jc w:val="center"/>
        <w:rPr>
          <w:rFonts w:ascii="Times New Roman" w:hAnsi="Times New Roman" w:cs="Times New Roman"/>
          <w:b/>
          <w:bCs/>
        </w:rPr>
      </w:pPr>
      <w:r w:rsidRPr="00D27719">
        <w:rPr>
          <w:rFonts w:ascii="Times New Roman" w:hAnsi="Times New Roman" w:cs="Times New Roman"/>
          <w:b/>
          <w:bCs/>
        </w:rPr>
        <w:t>Dokumentation</w:t>
      </w:r>
      <w:r w:rsidR="00895C8D" w:rsidRPr="00D27719">
        <w:rPr>
          <w:rFonts w:ascii="Times New Roman" w:hAnsi="Times New Roman" w:cs="Times New Roman"/>
          <w:b/>
          <w:bCs/>
        </w:rPr>
        <w:t xml:space="preserve"> </w:t>
      </w:r>
    </w:p>
    <w:p w14:paraId="740743E5" w14:textId="77777777" w:rsidR="00782EF2" w:rsidRPr="00D27719" w:rsidRDefault="00782EF2" w:rsidP="00EA6EE4">
      <w:pPr>
        <w:spacing w:line="276" w:lineRule="auto"/>
        <w:jc w:val="center"/>
        <w:rPr>
          <w:rFonts w:ascii="Times New Roman" w:hAnsi="Times New Roman" w:cs="Times New Roman"/>
        </w:rPr>
      </w:pPr>
    </w:p>
    <w:p w14:paraId="52418A62" w14:textId="0C7A98D8" w:rsidR="00FB090F" w:rsidRPr="00D27719" w:rsidRDefault="00FB090F" w:rsidP="00A73071">
      <w:pPr>
        <w:spacing w:line="276" w:lineRule="auto"/>
        <w:jc w:val="center"/>
        <w:rPr>
          <w:rFonts w:ascii="Times New Roman" w:hAnsi="Times New Roman" w:cs="Times New Roman"/>
          <w:b/>
        </w:rPr>
      </w:pPr>
      <w:r w:rsidRPr="00D27719">
        <w:rPr>
          <w:rFonts w:ascii="Times New Roman" w:hAnsi="Times New Roman" w:cs="Times New Roman"/>
          <w:b/>
        </w:rPr>
        <w:t>Konzeption und Entwicklung eines interaktiven Systems</w:t>
      </w:r>
    </w:p>
    <w:p w14:paraId="224C6872" w14:textId="2C7BBEEF" w:rsidR="00A73071" w:rsidRPr="00D27719" w:rsidRDefault="00A73071" w:rsidP="00BE03EE">
      <w:pPr>
        <w:spacing w:line="276" w:lineRule="auto"/>
        <w:jc w:val="center"/>
        <w:rPr>
          <w:rFonts w:ascii="Times New Roman" w:hAnsi="Times New Roman" w:cs="Times New Roman"/>
          <w:b/>
        </w:rPr>
      </w:pPr>
    </w:p>
    <w:tbl>
      <w:tblPr>
        <w:tblW w:w="5670" w:type="dxa"/>
        <w:tblInd w:w="2093" w:type="dxa"/>
        <w:tblLayout w:type="fixed"/>
        <w:tblLook w:val="0400" w:firstRow="0" w:lastRow="0" w:firstColumn="0" w:lastColumn="0" w:noHBand="0" w:noVBand="1"/>
      </w:tblPr>
      <w:tblGrid>
        <w:gridCol w:w="1984"/>
        <w:gridCol w:w="3686"/>
      </w:tblGrid>
      <w:tr w:rsidR="00A73071" w:rsidRPr="00D27719" w14:paraId="390550DA" w14:textId="77777777" w:rsidTr="0054201E">
        <w:tc>
          <w:tcPr>
            <w:tcW w:w="1984" w:type="dxa"/>
            <w:shd w:val="clear" w:color="auto" w:fill="auto"/>
          </w:tcPr>
          <w:p w14:paraId="28D42C91" w14:textId="6EBE8473" w:rsidR="00EB7BE9" w:rsidRPr="00D27719" w:rsidRDefault="00A73071" w:rsidP="006B04A8">
            <w:pPr>
              <w:pBdr>
                <w:top w:val="nil"/>
                <w:left w:val="nil"/>
                <w:bottom w:val="nil"/>
                <w:right w:val="nil"/>
                <w:between w:val="nil"/>
              </w:pBdr>
              <w:spacing w:after="0" w:line="276" w:lineRule="auto"/>
              <w:rPr>
                <w:rFonts w:ascii="Times New Roman" w:hAnsi="Times New Roman" w:cs="Times New Roman"/>
                <w:b/>
                <w:i/>
                <w:color w:val="000000"/>
                <w:sz w:val="24"/>
                <w:szCs w:val="24"/>
              </w:rPr>
            </w:pPr>
            <w:r w:rsidRPr="00D27719">
              <w:rPr>
                <w:rFonts w:ascii="Times New Roman" w:hAnsi="Times New Roman" w:cs="Times New Roman"/>
                <w:b/>
                <w:i/>
                <w:color w:val="000000"/>
                <w:sz w:val="24"/>
                <w:szCs w:val="24"/>
              </w:rPr>
              <w:t>Autoren:</w:t>
            </w:r>
            <w:r w:rsidR="00EB7BE9" w:rsidRPr="00D27719">
              <w:rPr>
                <w:rFonts w:ascii="Times New Roman" w:hAnsi="Times New Roman" w:cs="Times New Roman"/>
                <w:b/>
                <w:i/>
                <w:color w:val="000000"/>
                <w:sz w:val="24"/>
                <w:szCs w:val="24"/>
              </w:rPr>
              <w:t xml:space="preserve"> </w:t>
            </w:r>
          </w:p>
          <w:p w14:paraId="684F9250" w14:textId="6044BCD8" w:rsidR="00A73071" w:rsidRPr="00D27719" w:rsidRDefault="00A73071" w:rsidP="006B04A8">
            <w:pPr>
              <w:pBdr>
                <w:top w:val="nil"/>
                <w:left w:val="nil"/>
                <w:bottom w:val="nil"/>
                <w:right w:val="nil"/>
                <w:between w:val="nil"/>
              </w:pBdr>
              <w:spacing w:after="0" w:line="276" w:lineRule="auto"/>
              <w:rPr>
                <w:rFonts w:ascii="Times New Roman" w:hAnsi="Times New Roman" w:cs="Times New Roman"/>
                <w:b/>
                <w:i/>
                <w:color w:val="000000"/>
                <w:sz w:val="24"/>
                <w:szCs w:val="24"/>
              </w:rPr>
            </w:pPr>
          </w:p>
        </w:tc>
        <w:tc>
          <w:tcPr>
            <w:tcW w:w="3686" w:type="dxa"/>
            <w:shd w:val="clear" w:color="auto" w:fill="auto"/>
          </w:tcPr>
          <w:p w14:paraId="4FACEA0B" w14:textId="5FCFC59A" w:rsidR="00A73071" w:rsidRPr="00D27719" w:rsidRDefault="009035F4" w:rsidP="006B04A8">
            <w:pPr>
              <w:pBdr>
                <w:top w:val="nil"/>
                <w:left w:val="nil"/>
                <w:bottom w:val="nil"/>
                <w:right w:val="nil"/>
                <w:between w:val="nil"/>
              </w:pBdr>
              <w:spacing w:after="0" w:line="276" w:lineRule="auto"/>
              <w:jc w:val="left"/>
              <w:rPr>
                <w:rFonts w:ascii="Times New Roman" w:hAnsi="Times New Roman" w:cs="Times New Roman"/>
                <w:color w:val="000000"/>
                <w:sz w:val="24"/>
                <w:szCs w:val="24"/>
              </w:rPr>
            </w:pPr>
            <w:r w:rsidRPr="00D27719">
              <w:rPr>
                <w:rFonts w:ascii="Times New Roman" w:hAnsi="Times New Roman" w:cs="Times New Roman"/>
                <w:color w:val="000000"/>
                <w:sz w:val="24"/>
                <w:szCs w:val="24"/>
              </w:rPr>
              <w:t>Führs, Alexander</w:t>
            </w:r>
          </w:p>
          <w:p w14:paraId="40DC8A8C" w14:textId="7EFB0EA9" w:rsidR="009035F4" w:rsidRPr="00D27719" w:rsidRDefault="009035F4" w:rsidP="006B04A8">
            <w:pPr>
              <w:pBdr>
                <w:top w:val="nil"/>
                <w:left w:val="nil"/>
                <w:bottom w:val="nil"/>
                <w:right w:val="nil"/>
                <w:between w:val="nil"/>
              </w:pBdr>
              <w:spacing w:after="0" w:line="276" w:lineRule="auto"/>
              <w:jc w:val="left"/>
              <w:rPr>
                <w:rFonts w:ascii="Times New Roman" w:hAnsi="Times New Roman" w:cs="Times New Roman"/>
                <w:color w:val="000000"/>
                <w:sz w:val="24"/>
                <w:szCs w:val="24"/>
              </w:rPr>
            </w:pPr>
            <w:proofErr w:type="spellStart"/>
            <w:r w:rsidRPr="00D27719">
              <w:rPr>
                <w:rFonts w:ascii="Times New Roman" w:hAnsi="Times New Roman" w:cs="Times New Roman"/>
                <w:color w:val="000000"/>
                <w:sz w:val="24"/>
                <w:szCs w:val="24"/>
              </w:rPr>
              <w:t>Hüsemann</w:t>
            </w:r>
            <w:proofErr w:type="spellEnd"/>
            <w:r w:rsidRPr="00D27719">
              <w:rPr>
                <w:rFonts w:ascii="Times New Roman" w:hAnsi="Times New Roman" w:cs="Times New Roman"/>
                <w:color w:val="000000"/>
                <w:sz w:val="24"/>
                <w:szCs w:val="24"/>
              </w:rPr>
              <w:t>, Christoph</w:t>
            </w:r>
          </w:p>
          <w:p w14:paraId="638323E7" w14:textId="54B0AD36" w:rsidR="00A73071" w:rsidRPr="00D27719" w:rsidRDefault="00A73071" w:rsidP="009035F4">
            <w:pPr>
              <w:pBdr>
                <w:top w:val="nil"/>
                <w:left w:val="nil"/>
                <w:bottom w:val="nil"/>
                <w:right w:val="nil"/>
                <w:between w:val="nil"/>
              </w:pBdr>
              <w:spacing w:after="0" w:line="276" w:lineRule="auto"/>
              <w:jc w:val="left"/>
              <w:rPr>
                <w:rFonts w:ascii="Times New Roman" w:hAnsi="Times New Roman" w:cs="Times New Roman"/>
                <w:color w:val="000000"/>
                <w:sz w:val="24"/>
                <w:szCs w:val="24"/>
              </w:rPr>
            </w:pPr>
            <w:r w:rsidRPr="00D27719">
              <w:rPr>
                <w:rFonts w:ascii="Times New Roman" w:hAnsi="Times New Roman" w:cs="Times New Roman"/>
                <w:color w:val="000000"/>
                <w:sz w:val="24"/>
                <w:szCs w:val="24"/>
              </w:rPr>
              <w:t>Graf, Daniel</w:t>
            </w:r>
          </w:p>
        </w:tc>
      </w:tr>
      <w:tr w:rsidR="00A73071" w:rsidRPr="00D27719" w14:paraId="18037F4A" w14:textId="77777777" w:rsidTr="0054201E">
        <w:tc>
          <w:tcPr>
            <w:tcW w:w="1984" w:type="dxa"/>
            <w:shd w:val="clear" w:color="auto" w:fill="auto"/>
          </w:tcPr>
          <w:p w14:paraId="1BFB7F4F" w14:textId="77777777" w:rsidR="00A73071" w:rsidRPr="00D27719" w:rsidRDefault="00A73071" w:rsidP="006B04A8">
            <w:pPr>
              <w:pBdr>
                <w:top w:val="nil"/>
                <w:left w:val="nil"/>
                <w:bottom w:val="nil"/>
                <w:right w:val="nil"/>
                <w:between w:val="nil"/>
              </w:pBdr>
              <w:spacing w:after="0" w:line="276" w:lineRule="auto"/>
              <w:rPr>
                <w:rFonts w:ascii="Times New Roman" w:hAnsi="Times New Roman" w:cs="Times New Roman"/>
                <w:b/>
                <w:i/>
                <w:color w:val="000000"/>
                <w:sz w:val="24"/>
                <w:szCs w:val="24"/>
              </w:rPr>
            </w:pPr>
            <w:proofErr w:type="spellStart"/>
            <w:r w:rsidRPr="00D27719">
              <w:rPr>
                <w:rFonts w:ascii="Times New Roman" w:hAnsi="Times New Roman" w:cs="Times New Roman"/>
                <w:b/>
                <w:i/>
                <w:color w:val="000000"/>
                <w:sz w:val="24"/>
                <w:szCs w:val="24"/>
              </w:rPr>
              <w:t>Matr</w:t>
            </w:r>
            <w:proofErr w:type="spellEnd"/>
            <w:r w:rsidRPr="00D27719">
              <w:rPr>
                <w:rFonts w:ascii="Times New Roman" w:hAnsi="Times New Roman" w:cs="Times New Roman"/>
                <w:b/>
                <w:i/>
                <w:color w:val="000000"/>
                <w:sz w:val="24"/>
                <w:szCs w:val="24"/>
              </w:rPr>
              <w:t>.-Nr.:</w:t>
            </w:r>
          </w:p>
        </w:tc>
        <w:tc>
          <w:tcPr>
            <w:tcW w:w="3686" w:type="dxa"/>
            <w:shd w:val="clear" w:color="auto" w:fill="auto"/>
          </w:tcPr>
          <w:p w14:paraId="1A4FB173" w14:textId="7853ABA5" w:rsidR="00A73071" w:rsidRPr="00D27719" w:rsidRDefault="009035F4" w:rsidP="006B04A8">
            <w:pPr>
              <w:pBdr>
                <w:top w:val="nil"/>
                <w:left w:val="nil"/>
                <w:bottom w:val="nil"/>
                <w:right w:val="nil"/>
                <w:between w:val="nil"/>
              </w:pBdr>
              <w:spacing w:after="0" w:line="276" w:lineRule="auto"/>
              <w:jc w:val="left"/>
              <w:rPr>
                <w:rFonts w:ascii="Times New Roman" w:hAnsi="Times New Roman" w:cs="Times New Roman"/>
                <w:sz w:val="24"/>
                <w:szCs w:val="24"/>
              </w:rPr>
            </w:pPr>
            <w:r w:rsidRPr="00D27719">
              <w:rPr>
                <w:rFonts w:ascii="Times New Roman" w:hAnsi="Times New Roman" w:cs="Times New Roman"/>
                <w:sz w:val="24"/>
                <w:szCs w:val="24"/>
              </w:rPr>
              <w:t>919369</w:t>
            </w:r>
          </w:p>
          <w:p w14:paraId="7E5741A5" w14:textId="10C2A073" w:rsidR="00A73071" w:rsidRPr="00D27719" w:rsidRDefault="009035F4" w:rsidP="006B04A8">
            <w:pPr>
              <w:pBdr>
                <w:top w:val="nil"/>
                <w:left w:val="nil"/>
                <w:bottom w:val="nil"/>
                <w:right w:val="nil"/>
                <w:between w:val="nil"/>
              </w:pBdr>
              <w:spacing w:after="0" w:line="276" w:lineRule="auto"/>
              <w:jc w:val="left"/>
              <w:rPr>
                <w:rFonts w:ascii="Times New Roman" w:hAnsi="Times New Roman" w:cs="Times New Roman"/>
                <w:sz w:val="24"/>
                <w:szCs w:val="24"/>
              </w:rPr>
            </w:pPr>
            <w:r w:rsidRPr="00D27719">
              <w:rPr>
                <w:rFonts w:ascii="Times New Roman" w:hAnsi="Times New Roman" w:cs="Times New Roman"/>
                <w:sz w:val="24"/>
                <w:szCs w:val="24"/>
              </w:rPr>
              <w:t>908397</w:t>
            </w:r>
          </w:p>
          <w:p w14:paraId="2D1BA130" w14:textId="21542BC9" w:rsidR="00A73071" w:rsidRPr="00D27719" w:rsidRDefault="009035F4" w:rsidP="006B04A8">
            <w:pPr>
              <w:pBdr>
                <w:top w:val="nil"/>
                <w:left w:val="nil"/>
                <w:bottom w:val="nil"/>
                <w:right w:val="nil"/>
                <w:between w:val="nil"/>
              </w:pBdr>
              <w:spacing w:after="0" w:line="276" w:lineRule="auto"/>
              <w:jc w:val="left"/>
              <w:rPr>
                <w:rFonts w:ascii="Times New Roman" w:hAnsi="Times New Roman" w:cs="Times New Roman"/>
                <w:sz w:val="24"/>
                <w:szCs w:val="24"/>
              </w:rPr>
            </w:pPr>
            <w:r w:rsidRPr="00D27719">
              <w:rPr>
                <w:rFonts w:ascii="Times New Roman" w:hAnsi="Times New Roman" w:cs="Times New Roman"/>
                <w:sz w:val="24"/>
                <w:szCs w:val="24"/>
              </w:rPr>
              <w:t>914743</w:t>
            </w:r>
          </w:p>
        </w:tc>
      </w:tr>
      <w:tr w:rsidR="00A73071" w:rsidRPr="00D27719" w14:paraId="6807E5F6" w14:textId="77777777" w:rsidTr="0054201E">
        <w:tc>
          <w:tcPr>
            <w:tcW w:w="1984" w:type="dxa"/>
            <w:shd w:val="clear" w:color="auto" w:fill="auto"/>
          </w:tcPr>
          <w:p w14:paraId="5936ECFC" w14:textId="77777777" w:rsidR="00A73071" w:rsidRPr="00D27719" w:rsidRDefault="00A73071" w:rsidP="006B04A8">
            <w:pPr>
              <w:pBdr>
                <w:top w:val="nil"/>
                <w:left w:val="nil"/>
                <w:bottom w:val="nil"/>
                <w:right w:val="nil"/>
                <w:between w:val="nil"/>
              </w:pBdr>
              <w:spacing w:after="0" w:line="276" w:lineRule="auto"/>
              <w:rPr>
                <w:rFonts w:ascii="Times New Roman" w:hAnsi="Times New Roman" w:cs="Times New Roman"/>
                <w:b/>
                <w:i/>
                <w:color w:val="000000"/>
                <w:sz w:val="24"/>
                <w:szCs w:val="24"/>
              </w:rPr>
            </w:pPr>
            <w:r w:rsidRPr="00D27719">
              <w:rPr>
                <w:rFonts w:ascii="Times New Roman" w:hAnsi="Times New Roman" w:cs="Times New Roman"/>
                <w:b/>
                <w:i/>
                <w:color w:val="000000"/>
                <w:sz w:val="24"/>
                <w:szCs w:val="24"/>
              </w:rPr>
              <w:t>E-Mail:</w:t>
            </w:r>
          </w:p>
        </w:tc>
        <w:tc>
          <w:tcPr>
            <w:tcW w:w="3686" w:type="dxa"/>
            <w:shd w:val="clear" w:color="auto" w:fill="auto"/>
          </w:tcPr>
          <w:p w14:paraId="2B2E54BE" w14:textId="77777777" w:rsidR="00A73071" w:rsidRPr="00D27719" w:rsidRDefault="00220A0C" w:rsidP="006B04A8">
            <w:pPr>
              <w:pBdr>
                <w:top w:val="nil"/>
                <w:left w:val="nil"/>
                <w:bottom w:val="nil"/>
                <w:right w:val="nil"/>
                <w:between w:val="nil"/>
              </w:pBdr>
              <w:spacing w:after="0" w:line="276" w:lineRule="auto"/>
              <w:jc w:val="left"/>
              <w:rPr>
                <w:rFonts w:ascii="Times New Roman" w:hAnsi="Times New Roman" w:cs="Times New Roman"/>
                <w:color w:val="000000"/>
                <w:sz w:val="24"/>
                <w:szCs w:val="24"/>
              </w:rPr>
            </w:pPr>
            <w:hyperlink r:id="rId9">
              <w:r w:rsidR="00A73071" w:rsidRPr="00D27719">
                <w:rPr>
                  <w:rFonts w:ascii="Times New Roman" w:hAnsi="Times New Roman" w:cs="Times New Roman"/>
                  <w:color w:val="1155CC"/>
                  <w:sz w:val="24"/>
                  <w:szCs w:val="24"/>
                  <w:u w:val="single"/>
                </w:rPr>
                <w:t>jakob.eckholt@hs-osnabrueck.de</w:t>
              </w:r>
            </w:hyperlink>
          </w:p>
          <w:p w14:paraId="60062D62" w14:textId="3F349970" w:rsidR="00A73071" w:rsidRPr="00D27719" w:rsidRDefault="00220A0C" w:rsidP="006B04A8">
            <w:pPr>
              <w:pBdr>
                <w:top w:val="nil"/>
                <w:left w:val="nil"/>
                <w:bottom w:val="nil"/>
                <w:right w:val="nil"/>
                <w:between w:val="nil"/>
              </w:pBdr>
              <w:spacing w:after="0" w:line="276" w:lineRule="auto"/>
              <w:jc w:val="left"/>
              <w:rPr>
                <w:rFonts w:ascii="Times New Roman" w:hAnsi="Times New Roman" w:cs="Times New Roman"/>
                <w:color w:val="1155CC"/>
                <w:sz w:val="24"/>
                <w:szCs w:val="24"/>
                <w:u w:val="single"/>
              </w:rPr>
            </w:pPr>
            <w:hyperlink r:id="rId10">
              <w:r w:rsidR="00A73071" w:rsidRPr="00D27719">
                <w:rPr>
                  <w:rFonts w:ascii="Times New Roman" w:hAnsi="Times New Roman" w:cs="Times New Roman"/>
                  <w:color w:val="1155CC"/>
                  <w:sz w:val="24"/>
                  <w:szCs w:val="24"/>
                  <w:u w:val="single"/>
                </w:rPr>
                <w:t>daniel.graf@hs-osnabrueck.de</w:t>
              </w:r>
            </w:hyperlink>
          </w:p>
        </w:tc>
      </w:tr>
      <w:tr w:rsidR="00A73071" w:rsidRPr="00D27719" w14:paraId="1162A957" w14:textId="77777777" w:rsidTr="0054201E">
        <w:tc>
          <w:tcPr>
            <w:tcW w:w="1984" w:type="dxa"/>
            <w:shd w:val="clear" w:color="auto" w:fill="auto"/>
          </w:tcPr>
          <w:p w14:paraId="120DF4A6" w14:textId="39BE69B3" w:rsidR="00A73071" w:rsidRPr="00D27719" w:rsidRDefault="00A73071" w:rsidP="006B04A8">
            <w:pPr>
              <w:pBdr>
                <w:top w:val="nil"/>
                <w:left w:val="nil"/>
                <w:bottom w:val="nil"/>
                <w:right w:val="nil"/>
                <w:between w:val="nil"/>
              </w:pBdr>
              <w:spacing w:after="0" w:line="276" w:lineRule="auto"/>
              <w:rPr>
                <w:rFonts w:ascii="Times New Roman" w:hAnsi="Times New Roman" w:cs="Times New Roman"/>
                <w:b/>
                <w:i/>
                <w:color w:val="000000"/>
                <w:sz w:val="24"/>
                <w:szCs w:val="24"/>
              </w:rPr>
            </w:pPr>
            <w:r w:rsidRPr="00D27719">
              <w:rPr>
                <w:rFonts w:ascii="Times New Roman" w:hAnsi="Times New Roman" w:cs="Times New Roman"/>
                <w:b/>
                <w:i/>
                <w:color w:val="000000"/>
                <w:sz w:val="24"/>
                <w:szCs w:val="24"/>
              </w:rPr>
              <w:t>Dozent</w:t>
            </w:r>
            <w:r w:rsidR="00746F37" w:rsidRPr="00D27719">
              <w:rPr>
                <w:rFonts w:ascii="Times New Roman" w:hAnsi="Times New Roman" w:cs="Times New Roman"/>
                <w:b/>
                <w:i/>
                <w:color w:val="000000"/>
                <w:sz w:val="24"/>
                <w:szCs w:val="24"/>
              </w:rPr>
              <w:t>in</w:t>
            </w:r>
            <w:r w:rsidRPr="00D27719">
              <w:rPr>
                <w:rFonts w:ascii="Times New Roman" w:hAnsi="Times New Roman" w:cs="Times New Roman"/>
                <w:b/>
                <w:i/>
                <w:color w:val="000000"/>
                <w:sz w:val="24"/>
                <w:szCs w:val="24"/>
              </w:rPr>
              <w:t>:</w:t>
            </w:r>
          </w:p>
        </w:tc>
        <w:tc>
          <w:tcPr>
            <w:tcW w:w="3686" w:type="dxa"/>
            <w:shd w:val="clear" w:color="auto" w:fill="auto"/>
          </w:tcPr>
          <w:p w14:paraId="3C6F3575" w14:textId="2AD2E337" w:rsidR="00A73071" w:rsidRPr="00D27719" w:rsidRDefault="000D51E4" w:rsidP="006B04A8">
            <w:pPr>
              <w:pBdr>
                <w:top w:val="nil"/>
                <w:left w:val="nil"/>
                <w:bottom w:val="nil"/>
                <w:right w:val="nil"/>
                <w:between w:val="nil"/>
              </w:pBdr>
              <w:spacing w:after="0" w:line="276" w:lineRule="auto"/>
              <w:jc w:val="left"/>
              <w:rPr>
                <w:rFonts w:ascii="Times New Roman" w:hAnsi="Times New Roman" w:cs="Times New Roman"/>
                <w:color w:val="000000"/>
                <w:sz w:val="24"/>
                <w:szCs w:val="24"/>
              </w:rPr>
            </w:pPr>
            <w:r w:rsidRPr="00D27719">
              <w:rPr>
                <w:rFonts w:ascii="Times New Roman" w:hAnsi="Times New Roman" w:cs="Times New Roman"/>
                <w:color w:val="000000"/>
                <w:sz w:val="24"/>
                <w:szCs w:val="24"/>
              </w:rPr>
              <w:t>Prof. </w:t>
            </w:r>
            <w:r w:rsidR="009035F4" w:rsidRPr="00D27719">
              <w:rPr>
                <w:rFonts w:ascii="Times New Roman" w:hAnsi="Times New Roman" w:cs="Times New Roman"/>
                <w:color w:val="000000"/>
                <w:sz w:val="24"/>
                <w:szCs w:val="24"/>
              </w:rPr>
              <w:t xml:space="preserve">Dr. Stephan </w:t>
            </w:r>
            <w:proofErr w:type="spellStart"/>
            <w:r w:rsidR="009035F4" w:rsidRPr="00D27719">
              <w:rPr>
                <w:rFonts w:ascii="Times New Roman" w:hAnsi="Times New Roman" w:cs="Times New Roman"/>
                <w:color w:val="000000"/>
                <w:sz w:val="24"/>
                <w:szCs w:val="24"/>
              </w:rPr>
              <w:t>Kleuker</w:t>
            </w:r>
            <w:proofErr w:type="spellEnd"/>
          </w:p>
        </w:tc>
      </w:tr>
    </w:tbl>
    <w:p w14:paraId="72F1E55C" w14:textId="77777777" w:rsidR="0004475E" w:rsidRPr="00D27719" w:rsidRDefault="0004475E" w:rsidP="00746F37">
      <w:pPr>
        <w:spacing w:after="200" w:line="276" w:lineRule="auto"/>
        <w:jc w:val="left"/>
        <w:rPr>
          <w:rFonts w:ascii="Times New Roman" w:hAnsi="Times New Roman" w:cs="Times New Roman"/>
          <w:color w:val="000000"/>
          <w:sz w:val="24"/>
          <w:szCs w:val="24"/>
        </w:rPr>
        <w:sectPr w:rsidR="0004475E" w:rsidRPr="00D27719" w:rsidSect="00AF0381">
          <w:headerReference w:type="default" r:id="rId11"/>
          <w:footerReference w:type="default" r:id="rId12"/>
          <w:type w:val="evenPage"/>
          <w:pgSz w:w="11906" w:h="16838"/>
          <w:pgMar w:top="1440" w:right="1080" w:bottom="1440" w:left="1080" w:header="709" w:footer="709" w:gutter="0"/>
          <w:pgNumType w:fmt="upperRoman" w:start="1"/>
          <w:cols w:space="708"/>
          <w:titlePg/>
          <w:docGrid w:linePitch="360"/>
        </w:sectPr>
      </w:pPr>
    </w:p>
    <w:p w14:paraId="7F5B6C19" w14:textId="5AFC8863" w:rsidR="00A40335" w:rsidRPr="00D27719" w:rsidRDefault="008F501A" w:rsidP="00EA6EE4">
      <w:pPr>
        <w:spacing w:line="276" w:lineRule="auto"/>
        <w:ind w:left="426" w:hanging="426"/>
        <w:rPr>
          <w:rFonts w:ascii="Times New Roman" w:hAnsi="Times New Roman" w:cs="Times New Roman"/>
          <w:b/>
          <w:color w:val="00B050"/>
          <w:sz w:val="28"/>
          <w:szCs w:val="28"/>
        </w:rPr>
      </w:pPr>
      <w:r w:rsidRPr="00D27719">
        <w:rPr>
          <w:rFonts w:ascii="Times New Roman" w:hAnsi="Times New Roman" w:cs="Times New Roman"/>
          <w:b/>
          <w:color w:val="00B050"/>
          <w:sz w:val="28"/>
          <w:szCs w:val="28"/>
        </w:rPr>
        <w:lastRenderedPageBreak/>
        <w:t xml:space="preserve">I. </w:t>
      </w:r>
      <w:r w:rsidR="00A7017C" w:rsidRPr="00D27719">
        <w:rPr>
          <w:rFonts w:ascii="Times New Roman" w:hAnsi="Times New Roman" w:cs="Times New Roman"/>
          <w:b/>
          <w:color w:val="00B050"/>
          <w:sz w:val="28"/>
          <w:szCs w:val="28"/>
        </w:rPr>
        <w:t>Inhaltsverzeichnis</w:t>
      </w:r>
    </w:p>
    <w:p w14:paraId="5C2B7A6C" w14:textId="3917A56F" w:rsidR="00D27719" w:rsidRDefault="00964AD8">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r w:rsidRPr="00D27719">
        <w:rPr>
          <w:rFonts w:ascii="Times New Roman" w:hAnsi="Times New Roman" w:cs="Times New Roman"/>
          <w:b/>
          <w:sz w:val="18"/>
          <w:szCs w:val="18"/>
        </w:rPr>
        <w:fldChar w:fldCharType="begin"/>
      </w:r>
      <w:r w:rsidRPr="00D27719">
        <w:rPr>
          <w:rFonts w:ascii="Times New Roman" w:hAnsi="Times New Roman" w:cs="Times New Roman"/>
          <w:b/>
        </w:rPr>
        <w:instrText xml:space="preserve"> TOC \o "1-3" \h \z </w:instrText>
      </w:r>
      <w:r w:rsidRPr="00D27719">
        <w:rPr>
          <w:rFonts w:ascii="Times New Roman" w:hAnsi="Times New Roman" w:cs="Times New Roman"/>
          <w:b/>
          <w:sz w:val="18"/>
          <w:szCs w:val="18"/>
        </w:rPr>
        <w:fldChar w:fldCharType="separate"/>
      </w:r>
      <w:hyperlink w:anchor="_Toc95922030" w:history="1">
        <w:r w:rsidR="00D27719" w:rsidRPr="00A65453">
          <w:rPr>
            <w:rStyle w:val="Hyperlink"/>
            <w:rFonts w:ascii="Times New Roman" w:hAnsi="Times New Roman" w:cs="Times New Roman"/>
          </w:rPr>
          <w:t>1.</w:t>
        </w:r>
        <w:r w:rsidR="00D27719">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00D27719" w:rsidRPr="00A65453">
          <w:rPr>
            <w:rStyle w:val="Hyperlink"/>
            <w:rFonts w:ascii="Times New Roman" w:hAnsi="Times New Roman" w:cs="Times New Roman"/>
          </w:rPr>
          <w:t>Einleitung</w:t>
        </w:r>
        <w:r w:rsidR="00D27719">
          <w:rPr>
            <w:webHidden/>
          </w:rPr>
          <w:tab/>
        </w:r>
        <w:r w:rsidR="00D27719">
          <w:rPr>
            <w:webHidden/>
          </w:rPr>
          <w:fldChar w:fldCharType="begin"/>
        </w:r>
        <w:r w:rsidR="00D27719">
          <w:rPr>
            <w:webHidden/>
          </w:rPr>
          <w:instrText xml:space="preserve"> PAGEREF _Toc95922030 \h </w:instrText>
        </w:r>
        <w:r w:rsidR="00D27719">
          <w:rPr>
            <w:webHidden/>
          </w:rPr>
        </w:r>
        <w:r w:rsidR="00D27719">
          <w:rPr>
            <w:webHidden/>
          </w:rPr>
          <w:fldChar w:fldCharType="separate"/>
        </w:r>
        <w:r w:rsidR="00D27719">
          <w:rPr>
            <w:webHidden/>
          </w:rPr>
          <w:t>1</w:t>
        </w:r>
        <w:r w:rsidR="00D27719">
          <w:rPr>
            <w:webHidden/>
          </w:rPr>
          <w:fldChar w:fldCharType="end"/>
        </w:r>
      </w:hyperlink>
    </w:p>
    <w:p w14:paraId="0B04741A" w14:textId="62F64BC3"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1" w:history="1">
        <w:r w:rsidRPr="00A65453">
          <w:rPr>
            <w:rStyle w:val="Hyperlink"/>
            <w:rFonts w:ascii="Times New Roman" w:hAnsi="Times New Roman" w:cs="Times New Roman"/>
          </w:rPr>
          <w:t>2.</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A65453">
          <w:rPr>
            <w:rStyle w:val="Hyperlink"/>
            <w:rFonts w:ascii="Times New Roman" w:hAnsi="Times New Roman" w:cs="Times New Roman"/>
          </w:rPr>
          <w:t>Vorstellung der Technologie</w:t>
        </w:r>
        <w:r>
          <w:rPr>
            <w:webHidden/>
          </w:rPr>
          <w:tab/>
        </w:r>
        <w:r>
          <w:rPr>
            <w:webHidden/>
          </w:rPr>
          <w:fldChar w:fldCharType="begin"/>
        </w:r>
        <w:r>
          <w:rPr>
            <w:webHidden/>
          </w:rPr>
          <w:instrText xml:space="preserve"> PAGEREF _Toc95922031 \h </w:instrText>
        </w:r>
        <w:r>
          <w:rPr>
            <w:webHidden/>
          </w:rPr>
        </w:r>
        <w:r>
          <w:rPr>
            <w:webHidden/>
          </w:rPr>
          <w:fldChar w:fldCharType="separate"/>
        </w:r>
        <w:r>
          <w:rPr>
            <w:webHidden/>
          </w:rPr>
          <w:t>1</w:t>
        </w:r>
        <w:r>
          <w:rPr>
            <w:webHidden/>
          </w:rPr>
          <w:fldChar w:fldCharType="end"/>
        </w:r>
      </w:hyperlink>
    </w:p>
    <w:p w14:paraId="44E6CE61" w14:textId="10659A4D"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2" w:history="1">
        <w:r w:rsidRPr="00A65453">
          <w:rPr>
            <w:rStyle w:val="Hyperlink"/>
            <w:rFonts w:ascii="Times New Roman" w:hAnsi="Times New Roman" w:cs="Times New Roman"/>
          </w:rPr>
          <w:t>3.</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A65453">
          <w:rPr>
            <w:rStyle w:val="Hyperlink"/>
            <w:rFonts w:ascii="Times New Roman" w:hAnsi="Times New Roman" w:cs="Times New Roman"/>
          </w:rPr>
          <w:t>Anforderungsanalyse</w:t>
        </w:r>
        <w:r>
          <w:rPr>
            <w:webHidden/>
          </w:rPr>
          <w:tab/>
        </w:r>
        <w:r>
          <w:rPr>
            <w:webHidden/>
          </w:rPr>
          <w:fldChar w:fldCharType="begin"/>
        </w:r>
        <w:r>
          <w:rPr>
            <w:webHidden/>
          </w:rPr>
          <w:instrText xml:space="preserve"> PAGEREF _Toc95922032 \h </w:instrText>
        </w:r>
        <w:r>
          <w:rPr>
            <w:webHidden/>
          </w:rPr>
        </w:r>
        <w:r>
          <w:rPr>
            <w:webHidden/>
          </w:rPr>
          <w:fldChar w:fldCharType="separate"/>
        </w:r>
        <w:r>
          <w:rPr>
            <w:webHidden/>
          </w:rPr>
          <w:t>2</w:t>
        </w:r>
        <w:r>
          <w:rPr>
            <w:webHidden/>
          </w:rPr>
          <w:fldChar w:fldCharType="end"/>
        </w:r>
      </w:hyperlink>
    </w:p>
    <w:p w14:paraId="65883D45" w14:textId="2CC2862C"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3" w:history="1">
        <w:r w:rsidRPr="00A65453">
          <w:rPr>
            <w:rStyle w:val="Hyperlink"/>
            <w:rFonts w:ascii="Times New Roman" w:hAnsi="Times New Roman" w:cs="Times New Roman"/>
          </w:rPr>
          <w:t>4.</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A65453">
          <w:rPr>
            <w:rStyle w:val="Hyperlink"/>
            <w:rFonts w:ascii="Times New Roman" w:hAnsi="Times New Roman" w:cs="Times New Roman"/>
          </w:rPr>
          <w:t>Modellierung</w:t>
        </w:r>
        <w:r>
          <w:rPr>
            <w:webHidden/>
          </w:rPr>
          <w:tab/>
        </w:r>
        <w:r>
          <w:rPr>
            <w:webHidden/>
          </w:rPr>
          <w:fldChar w:fldCharType="begin"/>
        </w:r>
        <w:r>
          <w:rPr>
            <w:webHidden/>
          </w:rPr>
          <w:instrText xml:space="preserve"> PAGEREF _Toc95922033 \h </w:instrText>
        </w:r>
        <w:r>
          <w:rPr>
            <w:webHidden/>
          </w:rPr>
        </w:r>
        <w:r>
          <w:rPr>
            <w:webHidden/>
          </w:rPr>
          <w:fldChar w:fldCharType="separate"/>
        </w:r>
        <w:r>
          <w:rPr>
            <w:webHidden/>
          </w:rPr>
          <w:t>3</w:t>
        </w:r>
        <w:r>
          <w:rPr>
            <w:webHidden/>
          </w:rPr>
          <w:fldChar w:fldCharType="end"/>
        </w:r>
      </w:hyperlink>
    </w:p>
    <w:p w14:paraId="36A37EB2" w14:textId="6A0CBC0E"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4" w:history="1">
        <w:r w:rsidRPr="00A65453">
          <w:rPr>
            <w:rStyle w:val="Hyperlink"/>
            <w:rFonts w:ascii="Times New Roman" w:hAnsi="Times New Roman" w:cs="Times New Roman"/>
          </w:rPr>
          <w:t>5.</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A65453">
          <w:rPr>
            <w:rStyle w:val="Hyperlink"/>
            <w:rFonts w:ascii="Times New Roman" w:hAnsi="Times New Roman" w:cs="Times New Roman"/>
          </w:rPr>
          <w:t>Implementierung</w:t>
        </w:r>
        <w:r>
          <w:rPr>
            <w:webHidden/>
          </w:rPr>
          <w:tab/>
        </w:r>
        <w:r>
          <w:rPr>
            <w:webHidden/>
          </w:rPr>
          <w:fldChar w:fldCharType="begin"/>
        </w:r>
        <w:r>
          <w:rPr>
            <w:webHidden/>
          </w:rPr>
          <w:instrText xml:space="preserve"> PAGEREF _Toc95922034 \h </w:instrText>
        </w:r>
        <w:r>
          <w:rPr>
            <w:webHidden/>
          </w:rPr>
        </w:r>
        <w:r>
          <w:rPr>
            <w:webHidden/>
          </w:rPr>
          <w:fldChar w:fldCharType="separate"/>
        </w:r>
        <w:r>
          <w:rPr>
            <w:webHidden/>
          </w:rPr>
          <w:t>3</w:t>
        </w:r>
        <w:r>
          <w:rPr>
            <w:webHidden/>
          </w:rPr>
          <w:fldChar w:fldCharType="end"/>
        </w:r>
      </w:hyperlink>
    </w:p>
    <w:p w14:paraId="39404B74" w14:textId="0D13EA44"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5" w:history="1">
        <w:r w:rsidRPr="00A65453">
          <w:rPr>
            <w:rStyle w:val="Hyperlink"/>
            <w:rFonts w:ascii="Times New Roman" w:hAnsi="Times New Roman" w:cs="Times New Roman"/>
          </w:rPr>
          <w:t>6.</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A65453">
          <w:rPr>
            <w:rStyle w:val="Hyperlink"/>
            <w:rFonts w:ascii="Times New Roman" w:hAnsi="Times New Roman" w:cs="Times New Roman"/>
          </w:rPr>
          <w:t>Faz</w:t>
        </w:r>
        <w:r w:rsidRPr="00A65453">
          <w:rPr>
            <w:rStyle w:val="Hyperlink"/>
            <w:rFonts w:ascii="Times New Roman" w:hAnsi="Times New Roman" w:cs="Times New Roman"/>
          </w:rPr>
          <w:t>i</w:t>
        </w:r>
        <w:r w:rsidRPr="00A65453">
          <w:rPr>
            <w:rStyle w:val="Hyperlink"/>
            <w:rFonts w:ascii="Times New Roman" w:hAnsi="Times New Roman" w:cs="Times New Roman"/>
          </w:rPr>
          <w:t>t</w:t>
        </w:r>
        <w:r>
          <w:rPr>
            <w:webHidden/>
          </w:rPr>
          <w:tab/>
        </w:r>
        <w:r>
          <w:rPr>
            <w:webHidden/>
          </w:rPr>
          <w:fldChar w:fldCharType="begin"/>
        </w:r>
        <w:r>
          <w:rPr>
            <w:webHidden/>
          </w:rPr>
          <w:instrText xml:space="preserve"> PAGEREF _Toc95922035 \h </w:instrText>
        </w:r>
        <w:r>
          <w:rPr>
            <w:webHidden/>
          </w:rPr>
        </w:r>
        <w:r>
          <w:rPr>
            <w:webHidden/>
          </w:rPr>
          <w:fldChar w:fldCharType="separate"/>
        </w:r>
        <w:r>
          <w:rPr>
            <w:webHidden/>
          </w:rPr>
          <w:t>4</w:t>
        </w:r>
        <w:r>
          <w:rPr>
            <w:webHidden/>
          </w:rPr>
          <w:fldChar w:fldCharType="end"/>
        </w:r>
      </w:hyperlink>
    </w:p>
    <w:p w14:paraId="729B8458" w14:textId="78227676" w:rsidR="00D27719" w:rsidRDefault="00D27719">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22036" w:history="1">
        <w:r w:rsidRPr="00A65453">
          <w:rPr>
            <w:rStyle w:val="Hyperlink"/>
            <w:rFonts w:ascii="Times New Roman" w:hAnsi="Times New Roman" w:cs="Times New Roman"/>
          </w:rPr>
          <w:t>Erklärung</w:t>
        </w:r>
        <w:r>
          <w:rPr>
            <w:webHidden/>
          </w:rPr>
          <w:tab/>
        </w:r>
        <w:r>
          <w:rPr>
            <w:webHidden/>
          </w:rPr>
          <w:fldChar w:fldCharType="begin"/>
        </w:r>
        <w:r>
          <w:rPr>
            <w:webHidden/>
          </w:rPr>
          <w:instrText xml:space="preserve"> PAGEREF _Toc95922036 \h </w:instrText>
        </w:r>
        <w:r>
          <w:rPr>
            <w:webHidden/>
          </w:rPr>
        </w:r>
        <w:r>
          <w:rPr>
            <w:webHidden/>
          </w:rPr>
          <w:fldChar w:fldCharType="separate"/>
        </w:r>
        <w:r>
          <w:rPr>
            <w:webHidden/>
          </w:rPr>
          <w:t>10</w:t>
        </w:r>
        <w:r>
          <w:rPr>
            <w:webHidden/>
          </w:rPr>
          <w:fldChar w:fldCharType="end"/>
        </w:r>
      </w:hyperlink>
    </w:p>
    <w:p w14:paraId="20B977E4" w14:textId="533110B0" w:rsidR="00C23FF1" w:rsidRPr="00D27719" w:rsidRDefault="00964AD8" w:rsidP="005227D4">
      <w:pPr>
        <w:spacing w:line="276" w:lineRule="auto"/>
        <w:rPr>
          <w:rFonts w:ascii="Times New Roman" w:hAnsi="Times New Roman" w:cs="Times New Roman"/>
          <w:color w:val="00B050"/>
        </w:rPr>
      </w:pPr>
      <w:r w:rsidRPr="00D27719">
        <w:rPr>
          <w:rFonts w:ascii="Times New Roman" w:hAnsi="Times New Roman" w:cs="Times New Roman"/>
          <w:b/>
          <w:sz w:val="18"/>
          <w:szCs w:val="18"/>
        </w:rPr>
        <w:fldChar w:fldCharType="end"/>
      </w:r>
      <w:r w:rsidR="00C23FF1" w:rsidRPr="00D27719">
        <w:rPr>
          <w:rFonts w:ascii="Times New Roman" w:hAnsi="Times New Roman" w:cs="Times New Roman"/>
        </w:rPr>
        <w:br w:type="page"/>
      </w:r>
      <w:bookmarkStart w:id="0" w:name="_Toc502691742"/>
      <w:bookmarkStart w:id="1" w:name="_Toc14101837"/>
      <w:bookmarkStart w:id="2" w:name="_Toc25075617"/>
      <w:r w:rsidR="00C23FF1" w:rsidRPr="00D27719">
        <w:rPr>
          <w:rFonts w:ascii="Times New Roman" w:hAnsi="Times New Roman" w:cs="Times New Roman"/>
          <w:color w:val="00B050"/>
        </w:rPr>
        <w:lastRenderedPageBreak/>
        <w:t xml:space="preserve">II. </w:t>
      </w:r>
      <w:r w:rsidR="00C23FF1" w:rsidRPr="00D27719">
        <w:rPr>
          <w:rFonts w:ascii="Times New Roman" w:hAnsi="Times New Roman" w:cs="Times New Roman"/>
          <w:color w:val="00B050"/>
          <w:sz w:val="28"/>
          <w:szCs w:val="28"/>
        </w:rPr>
        <w:t>Abkürzungsverzeichnis</w:t>
      </w:r>
      <w:bookmarkEnd w:id="0"/>
      <w:bookmarkEnd w:id="1"/>
      <w:bookmarkEnd w:id="2"/>
    </w:p>
    <w:p w14:paraId="43D06D7B" w14:textId="77777777" w:rsidR="00022280" w:rsidRPr="00D27719" w:rsidRDefault="00022280" w:rsidP="00EA6EE4">
      <w:pPr>
        <w:tabs>
          <w:tab w:val="left" w:pos="1701"/>
        </w:tabs>
        <w:spacing w:line="276" w:lineRule="auto"/>
        <w:rPr>
          <w:rFonts w:ascii="Times New Roman" w:hAnsi="Times New Roman" w:cs="Times New Roman"/>
        </w:rPr>
      </w:pPr>
    </w:p>
    <w:p w14:paraId="00C3D30C" w14:textId="77777777" w:rsidR="00BD22C2" w:rsidRPr="00D27719" w:rsidRDefault="00BD22C2" w:rsidP="00BD22C2">
      <w:pPr>
        <w:tabs>
          <w:tab w:val="left" w:pos="1701"/>
        </w:tabs>
        <w:spacing w:line="276" w:lineRule="auto"/>
        <w:rPr>
          <w:rFonts w:ascii="Times New Roman" w:hAnsi="Times New Roman" w:cs="Times New Roman"/>
        </w:rPr>
      </w:pPr>
      <w:r w:rsidRPr="00D27719">
        <w:rPr>
          <w:rFonts w:ascii="Times New Roman" w:hAnsi="Times New Roman" w:cs="Times New Roman"/>
        </w:rPr>
        <w:t>App</w:t>
      </w:r>
      <w:r w:rsidRPr="00D27719">
        <w:rPr>
          <w:rFonts w:ascii="Times New Roman" w:hAnsi="Times New Roman" w:cs="Times New Roman"/>
        </w:rPr>
        <w:tab/>
      </w:r>
      <w:r w:rsidRPr="00D27719">
        <w:rPr>
          <w:rFonts w:ascii="Times New Roman" w:hAnsi="Times New Roman" w:cs="Times New Roman"/>
          <w:b/>
        </w:rPr>
        <w:t>App</w:t>
      </w:r>
      <w:r w:rsidRPr="00D27719">
        <w:rPr>
          <w:rFonts w:ascii="Times New Roman" w:hAnsi="Times New Roman" w:cs="Times New Roman"/>
        </w:rPr>
        <w:t>likation</w:t>
      </w:r>
    </w:p>
    <w:p w14:paraId="5EB8C62E" w14:textId="2DD9AA20" w:rsidR="000F1543" w:rsidRPr="00D27719" w:rsidRDefault="000F1543" w:rsidP="00BD22C2">
      <w:pPr>
        <w:tabs>
          <w:tab w:val="left" w:pos="1701"/>
        </w:tabs>
        <w:spacing w:line="276" w:lineRule="auto"/>
        <w:rPr>
          <w:rFonts w:ascii="Times New Roman" w:hAnsi="Times New Roman" w:cs="Times New Roman"/>
          <w:b/>
        </w:rPr>
      </w:pPr>
      <w:r w:rsidRPr="00D27719">
        <w:rPr>
          <w:rFonts w:ascii="Times New Roman" w:hAnsi="Times New Roman" w:cs="Times New Roman"/>
        </w:rPr>
        <w:t>QR</w:t>
      </w:r>
      <w:r w:rsidRPr="00D27719">
        <w:rPr>
          <w:rFonts w:ascii="Times New Roman" w:hAnsi="Times New Roman" w:cs="Times New Roman"/>
        </w:rPr>
        <w:tab/>
      </w:r>
      <w:r w:rsidRPr="00D27719">
        <w:rPr>
          <w:rFonts w:ascii="Times New Roman" w:hAnsi="Times New Roman" w:cs="Times New Roman"/>
          <w:b/>
        </w:rPr>
        <w:t>Q</w:t>
      </w:r>
      <w:r w:rsidRPr="00D27719">
        <w:rPr>
          <w:rFonts w:ascii="Times New Roman" w:hAnsi="Times New Roman" w:cs="Times New Roman"/>
        </w:rPr>
        <w:t>uick</w:t>
      </w:r>
      <w:r w:rsidRPr="00D27719">
        <w:rPr>
          <w:rFonts w:ascii="Times New Roman" w:hAnsi="Times New Roman" w:cs="Times New Roman"/>
          <w:b/>
        </w:rPr>
        <w:t xml:space="preserve"> R</w:t>
      </w:r>
      <w:r w:rsidRPr="00D27719">
        <w:rPr>
          <w:rFonts w:ascii="Times New Roman" w:hAnsi="Times New Roman" w:cs="Times New Roman"/>
        </w:rPr>
        <w:t>esponse</w:t>
      </w:r>
    </w:p>
    <w:p w14:paraId="4010ABC8" w14:textId="0E11FCB7" w:rsidR="00451E76" w:rsidRPr="00D27719" w:rsidRDefault="004A7850" w:rsidP="00EA6EE4">
      <w:pPr>
        <w:tabs>
          <w:tab w:val="left" w:pos="1701"/>
        </w:tabs>
        <w:spacing w:line="276" w:lineRule="auto"/>
        <w:rPr>
          <w:rFonts w:ascii="Times New Roman" w:hAnsi="Times New Roman" w:cs="Times New Roman"/>
        </w:rPr>
      </w:pPr>
      <w:r w:rsidRPr="00D27719">
        <w:rPr>
          <w:rFonts w:ascii="Times New Roman" w:hAnsi="Times New Roman" w:cs="Times New Roman"/>
        </w:rPr>
        <w:t>UI</w:t>
      </w:r>
      <w:r w:rsidR="00451E76" w:rsidRPr="00D27719">
        <w:rPr>
          <w:rFonts w:ascii="Times New Roman" w:hAnsi="Times New Roman" w:cs="Times New Roman"/>
        </w:rPr>
        <w:tab/>
      </w:r>
      <w:r w:rsidR="00A8733D" w:rsidRPr="00D27719">
        <w:rPr>
          <w:rFonts w:ascii="Times New Roman" w:hAnsi="Times New Roman" w:cs="Times New Roman"/>
          <w:b/>
        </w:rPr>
        <w:t>U</w:t>
      </w:r>
      <w:r w:rsidR="00A8733D" w:rsidRPr="00D27719">
        <w:rPr>
          <w:rFonts w:ascii="Times New Roman" w:hAnsi="Times New Roman" w:cs="Times New Roman"/>
        </w:rPr>
        <w:t>se</w:t>
      </w:r>
      <w:r w:rsidR="00A8733D" w:rsidRPr="00D27719">
        <w:rPr>
          <w:rFonts w:ascii="Times New Roman" w:hAnsi="Times New Roman" w:cs="Times New Roman"/>
          <w:b/>
        </w:rPr>
        <w:t>r I</w:t>
      </w:r>
      <w:r w:rsidR="00A8733D" w:rsidRPr="00D27719">
        <w:rPr>
          <w:rFonts w:ascii="Times New Roman" w:hAnsi="Times New Roman" w:cs="Times New Roman"/>
        </w:rPr>
        <w:t>nterface</w:t>
      </w:r>
    </w:p>
    <w:p w14:paraId="55DFA37E" w14:textId="75CFE5FD" w:rsidR="00D90415" w:rsidRPr="00D27719" w:rsidRDefault="0076799A" w:rsidP="00D90415">
      <w:pPr>
        <w:tabs>
          <w:tab w:val="left" w:pos="1701"/>
        </w:tabs>
        <w:spacing w:line="276" w:lineRule="auto"/>
        <w:rPr>
          <w:rFonts w:ascii="Times New Roman" w:hAnsi="Times New Roman" w:cs="Times New Roman"/>
        </w:rPr>
      </w:pPr>
      <w:r w:rsidRPr="00D27719">
        <w:rPr>
          <w:rFonts w:ascii="Times New Roman" w:hAnsi="Times New Roman" w:cs="Times New Roman"/>
        </w:rPr>
        <w:t>UX</w:t>
      </w:r>
      <w:r w:rsidRPr="00D27719">
        <w:rPr>
          <w:rFonts w:ascii="Times New Roman" w:hAnsi="Times New Roman" w:cs="Times New Roman"/>
        </w:rPr>
        <w:tab/>
      </w:r>
      <w:r w:rsidRPr="00D27719">
        <w:rPr>
          <w:rFonts w:ascii="Times New Roman" w:hAnsi="Times New Roman" w:cs="Times New Roman"/>
          <w:b/>
        </w:rPr>
        <w:t>U</w:t>
      </w:r>
      <w:r w:rsidRPr="00D27719">
        <w:rPr>
          <w:rFonts w:ascii="Times New Roman" w:hAnsi="Times New Roman" w:cs="Times New Roman"/>
        </w:rPr>
        <w:t>se</w:t>
      </w:r>
      <w:r w:rsidRPr="00D27719">
        <w:rPr>
          <w:rFonts w:ascii="Times New Roman" w:hAnsi="Times New Roman" w:cs="Times New Roman"/>
          <w:b/>
        </w:rPr>
        <w:t xml:space="preserve">r </w:t>
      </w:r>
      <w:r w:rsidRPr="00D27719">
        <w:rPr>
          <w:rFonts w:ascii="Times New Roman" w:hAnsi="Times New Roman" w:cs="Times New Roman"/>
        </w:rPr>
        <w:t>E</w:t>
      </w:r>
      <w:r w:rsidRPr="00D27719">
        <w:rPr>
          <w:rFonts w:ascii="Times New Roman" w:hAnsi="Times New Roman" w:cs="Times New Roman"/>
          <w:b/>
        </w:rPr>
        <w:t>x</w:t>
      </w:r>
      <w:r w:rsidRPr="00D27719">
        <w:rPr>
          <w:rFonts w:ascii="Times New Roman" w:hAnsi="Times New Roman" w:cs="Times New Roman"/>
        </w:rPr>
        <w:t>perience</w:t>
      </w:r>
    </w:p>
    <w:p w14:paraId="63E90F36" w14:textId="77777777" w:rsidR="008C6430" w:rsidRPr="00D27719" w:rsidRDefault="008C6430" w:rsidP="00D90415">
      <w:pPr>
        <w:tabs>
          <w:tab w:val="left" w:pos="1701"/>
        </w:tabs>
        <w:spacing w:line="276" w:lineRule="auto"/>
        <w:rPr>
          <w:rFonts w:ascii="Times New Roman" w:hAnsi="Times New Roman" w:cs="Times New Roman"/>
        </w:rPr>
      </w:pPr>
    </w:p>
    <w:p w14:paraId="78194E4D" w14:textId="6898B59D" w:rsidR="00D90415" w:rsidRPr="00D27719" w:rsidRDefault="00D90415" w:rsidP="00D90415">
      <w:pPr>
        <w:pStyle w:val="berschrift4"/>
        <w:spacing w:line="276" w:lineRule="auto"/>
        <w:rPr>
          <w:rFonts w:ascii="Times New Roman" w:hAnsi="Times New Roman" w:cs="Times New Roman"/>
          <w:color w:val="00B050"/>
        </w:rPr>
      </w:pPr>
      <w:r w:rsidRPr="00D27719">
        <w:rPr>
          <w:rFonts w:ascii="Times New Roman" w:hAnsi="Times New Roman" w:cs="Times New Roman"/>
          <w:color w:val="00B050"/>
        </w:rPr>
        <w:t>III. Abbildungsverzeichnis</w:t>
      </w:r>
    </w:p>
    <w:p w14:paraId="6D6C8AE4" w14:textId="77777777" w:rsidR="00D90415" w:rsidRPr="00D27719" w:rsidRDefault="00D90415" w:rsidP="00D90415">
      <w:pPr>
        <w:tabs>
          <w:tab w:val="left" w:pos="1701"/>
        </w:tabs>
        <w:spacing w:line="276" w:lineRule="auto"/>
        <w:rPr>
          <w:rFonts w:ascii="Times New Roman" w:hAnsi="Times New Roman" w:cs="Times New Roman"/>
        </w:rPr>
      </w:pPr>
    </w:p>
    <w:p w14:paraId="4BC8F6ED" w14:textId="5ADF8BBA" w:rsidR="00886C6D" w:rsidRPr="00D27719" w:rsidRDefault="00886C6D" w:rsidP="00EA6EE4">
      <w:pPr>
        <w:spacing w:line="276" w:lineRule="auto"/>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Abbildung"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528F7958" w14:textId="516C98CB" w:rsidR="006F6823" w:rsidRPr="00D27719" w:rsidRDefault="006F6823" w:rsidP="00EA6EE4">
      <w:pPr>
        <w:pStyle w:val="berschrift4"/>
        <w:spacing w:line="276" w:lineRule="auto"/>
        <w:rPr>
          <w:rFonts w:ascii="Times New Roman" w:hAnsi="Times New Roman" w:cs="Times New Roman"/>
          <w:color w:val="00B050"/>
        </w:rPr>
      </w:pPr>
      <w:bookmarkStart w:id="3" w:name="_Toc25075619"/>
      <w:r w:rsidRPr="00D27719">
        <w:rPr>
          <w:rFonts w:ascii="Times New Roman" w:hAnsi="Times New Roman" w:cs="Times New Roman"/>
          <w:color w:val="00B050"/>
        </w:rPr>
        <w:t>I</w:t>
      </w:r>
      <w:r w:rsidR="00C561F8" w:rsidRPr="00D27719">
        <w:rPr>
          <w:rFonts w:ascii="Times New Roman" w:hAnsi="Times New Roman" w:cs="Times New Roman"/>
          <w:color w:val="00B050"/>
        </w:rPr>
        <w:t>V</w:t>
      </w:r>
      <w:r w:rsidRPr="00D27719">
        <w:rPr>
          <w:rFonts w:ascii="Times New Roman" w:hAnsi="Times New Roman" w:cs="Times New Roman"/>
          <w:color w:val="00B050"/>
        </w:rPr>
        <w:t>. Tabellenverzeichnis</w:t>
      </w:r>
      <w:bookmarkEnd w:id="3"/>
    </w:p>
    <w:p w14:paraId="61FF9EB0" w14:textId="67501737" w:rsidR="005B4D00" w:rsidRPr="00D27719" w:rsidRDefault="005B4D00" w:rsidP="00EA6EE4">
      <w:pPr>
        <w:spacing w:line="276" w:lineRule="auto"/>
        <w:rPr>
          <w:rFonts w:ascii="Times New Roman" w:hAnsi="Times New Roman" w:cs="Times New Roman"/>
        </w:rPr>
      </w:pPr>
    </w:p>
    <w:p w14:paraId="06977572" w14:textId="03089DFA" w:rsidR="006F6823" w:rsidRPr="00D27719" w:rsidRDefault="00C64FE6" w:rsidP="00EA6EE4">
      <w:pPr>
        <w:spacing w:line="276" w:lineRule="auto"/>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Tabelle"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2A4385A1" w14:textId="77777777" w:rsidR="00C561F8" w:rsidRPr="00D27719" w:rsidRDefault="00C561F8" w:rsidP="00EA6EE4">
      <w:pPr>
        <w:spacing w:line="276" w:lineRule="auto"/>
        <w:rPr>
          <w:rFonts w:ascii="Times New Roman" w:hAnsi="Times New Roman" w:cs="Times New Roman"/>
        </w:rPr>
      </w:pPr>
    </w:p>
    <w:p w14:paraId="4DF36AFE" w14:textId="77777777" w:rsidR="005B4D00" w:rsidRPr="00D27719" w:rsidRDefault="005B4D00" w:rsidP="00EA6EE4">
      <w:pPr>
        <w:spacing w:line="276" w:lineRule="auto"/>
        <w:rPr>
          <w:rFonts w:ascii="Times New Roman" w:hAnsi="Times New Roman" w:cs="Times New Roman"/>
        </w:rPr>
      </w:pPr>
    </w:p>
    <w:p w14:paraId="402CD081" w14:textId="77777777" w:rsidR="005B4D00" w:rsidRPr="00D27719" w:rsidRDefault="005B4D00" w:rsidP="00EA6EE4">
      <w:pPr>
        <w:spacing w:line="276" w:lineRule="auto"/>
        <w:rPr>
          <w:rFonts w:ascii="Times New Roman" w:hAnsi="Times New Roman" w:cs="Times New Roman"/>
        </w:rPr>
        <w:sectPr w:rsidR="005B4D00" w:rsidRPr="00D27719" w:rsidSect="0004475E">
          <w:pgSz w:w="11906" w:h="16838"/>
          <w:pgMar w:top="1440" w:right="1080" w:bottom="1440" w:left="1080" w:header="709" w:footer="709" w:gutter="0"/>
          <w:pgNumType w:fmt="upperRoman" w:start="1"/>
          <w:cols w:space="708"/>
          <w:docGrid w:linePitch="360"/>
        </w:sectPr>
      </w:pPr>
    </w:p>
    <w:p w14:paraId="02ED748D" w14:textId="5453B2C2" w:rsidR="00BA4DB9" w:rsidRPr="00D27719" w:rsidRDefault="00BA4DB9" w:rsidP="00BA4DB9">
      <w:pPr>
        <w:pStyle w:val="berschrift1"/>
        <w:numPr>
          <w:ilvl w:val="0"/>
          <w:numId w:val="1"/>
        </w:numPr>
        <w:spacing w:line="276" w:lineRule="auto"/>
        <w:ind w:left="340" w:hanging="340"/>
        <w:rPr>
          <w:rFonts w:ascii="Times New Roman" w:hAnsi="Times New Roman" w:cs="Times New Roman"/>
          <w:color w:val="00B050"/>
        </w:rPr>
      </w:pPr>
      <w:bookmarkStart w:id="4" w:name="_Toc95922030"/>
      <w:r w:rsidRPr="00D27719">
        <w:rPr>
          <w:rFonts w:ascii="Times New Roman" w:hAnsi="Times New Roman" w:cs="Times New Roman"/>
          <w:color w:val="00B050"/>
        </w:rPr>
        <w:lastRenderedPageBreak/>
        <w:t>Einleitung</w:t>
      </w:r>
      <w:bookmarkEnd w:id="4"/>
    </w:p>
    <w:p w14:paraId="0DAAFD32"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In unserem Projekt erstellen wir eine Website, auf der ein Nutzer sich mit seinem Namen oder Anonym anmelden und mit verschiedenen Werkzeugen eine Zeichenfläche bearbeiten kann. Erstellt der Nutzer zuvor eine Session oder tritt einer Session eines anderen Nutzers bei, so können alle Nutzer der Session in einem Chat miteinander kommunizieren und die Zeichenfläche gemeinsam bearbeiten. Die verwendeten Technologien sind </w:t>
      </w:r>
      <w:proofErr w:type="spellStart"/>
      <w:r w:rsidRPr="00D27719">
        <w:rPr>
          <w:rFonts w:ascii="Times New Roman" w:hAnsi="Times New Roman" w:cs="Times New Roman"/>
          <w:sz w:val="24"/>
          <w:szCs w:val="24"/>
        </w:rPr>
        <w:t>Netty</w:t>
      </w:r>
      <w:proofErr w:type="spellEnd"/>
      <w:r w:rsidRPr="00D27719">
        <w:rPr>
          <w:rFonts w:ascii="Times New Roman" w:hAnsi="Times New Roman" w:cs="Times New Roman"/>
          <w:sz w:val="24"/>
          <w:szCs w:val="24"/>
        </w:rPr>
        <w:t xml:space="preserve"> als Server, </w:t>
      </w:r>
      <w:proofErr w:type="spellStart"/>
      <w:r w:rsidRPr="00D27719">
        <w:rPr>
          <w:rFonts w:ascii="Times New Roman" w:hAnsi="Times New Roman" w:cs="Times New Roman"/>
          <w:sz w:val="24"/>
          <w:szCs w:val="24"/>
        </w:rPr>
        <w:t>WebSockets</w:t>
      </w:r>
      <w:proofErr w:type="spellEnd"/>
      <w:r w:rsidRPr="00D27719">
        <w:rPr>
          <w:rFonts w:ascii="Times New Roman" w:hAnsi="Times New Roman" w:cs="Times New Roman"/>
          <w:sz w:val="24"/>
          <w:szCs w:val="24"/>
        </w:rPr>
        <w:t xml:space="preserve"> (Socket.IO) für die Kommunikation zwischen Server und Clients und AngularJS als JavaScript – Framework zur Erstellung unserer Webanwendung.</w:t>
      </w:r>
    </w:p>
    <w:p w14:paraId="03CA9461" w14:textId="73C0243A" w:rsidR="00D27719" w:rsidRPr="00D27719" w:rsidRDefault="00D27719" w:rsidP="00D27719">
      <w:pPr>
        <w:spacing w:line="240" w:lineRule="auto"/>
        <w:rPr>
          <w:rFonts w:ascii="Times New Roman" w:hAnsi="Times New Roman" w:cs="Times New Roman"/>
        </w:rPr>
      </w:pPr>
      <w:r w:rsidRPr="00D27719">
        <w:rPr>
          <w:rFonts w:ascii="Times New Roman" w:hAnsi="Times New Roman" w:cs="Times New Roman"/>
          <w:sz w:val="24"/>
          <w:szCs w:val="24"/>
        </w:rPr>
        <w:t>Ich habe keine Ahnung was ich sonst dazu schreiben soll …</w:t>
      </w:r>
    </w:p>
    <w:p w14:paraId="7B0CBB60" w14:textId="101F87BF" w:rsidR="009035F4" w:rsidRPr="00D27719" w:rsidRDefault="00D27719" w:rsidP="009035F4">
      <w:pPr>
        <w:pStyle w:val="berschrift1"/>
        <w:numPr>
          <w:ilvl w:val="0"/>
          <w:numId w:val="1"/>
        </w:numPr>
        <w:spacing w:line="276" w:lineRule="auto"/>
        <w:ind w:left="340" w:hanging="340"/>
        <w:rPr>
          <w:rFonts w:ascii="Times New Roman" w:hAnsi="Times New Roman" w:cs="Times New Roman"/>
          <w:color w:val="00B050"/>
        </w:rPr>
      </w:pPr>
      <w:bookmarkStart w:id="5" w:name="_Toc95922031"/>
      <w:r w:rsidRPr="00D27719">
        <w:rPr>
          <w:rFonts w:ascii="Times New Roman" w:hAnsi="Times New Roman" w:cs="Times New Roman"/>
          <w:color w:val="00B050"/>
        </w:rPr>
        <w:t>Vorstellung der Technologie</w:t>
      </w:r>
      <w:bookmarkEnd w:id="5"/>
    </w:p>
    <w:p w14:paraId="58B9BE22" w14:textId="50211CC9" w:rsidR="00DE55E0" w:rsidRPr="00D27719" w:rsidRDefault="00D27719" w:rsidP="00230AEE">
      <w:pPr>
        <w:spacing w:line="240" w:lineRule="auto"/>
        <w:rPr>
          <w:rFonts w:ascii="Times New Roman" w:hAnsi="Times New Roman" w:cs="Times New Roman"/>
          <w:sz w:val="24"/>
          <w:szCs w:val="24"/>
        </w:rPr>
      </w:pPr>
      <w:bookmarkStart w:id="6" w:name="_Toc14101840"/>
      <w:r w:rsidRPr="00D27719">
        <w:rPr>
          <w:rFonts w:ascii="Times New Roman" w:hAnsi="Times New Roman" w:cs="Times New Roman"/>
          <w:sz w:val="24"/>
          <w:szCs w:val="24"/>
        </w:rPr>
        <w:t>Text</w:t>
      </w:r>
    </w:p>
    <w:p w14:paraId="33E2FB02" w14:textId="77777777" w:rsidR="00FB652B" w:rsidRPr="00D27719" w:rsidRDefault="00FB652B" w:rsidP="004170ED">
      <w:pPr>
        <w:rPr>
          <w:rFonts w:ascii="Times New Roman" w:hAnsi="Times New Roman" w:cs="Times New Roman"/>
        </w:rPr>
      </w:pPr>
    </w:p>
    <w:p w14:paraId="27F8B08D" w14:textId="641EEC72"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7" w:name="_Toc95922032"/>
      <w:r w:rsidRPr="00D27719">
        <w:rPr>
          <w:rFonts w:ascii="Times New Roman" w:hAnsi="Times New Roman" w:cs="Times New Roman"/>
          <w:color w:val="00B050"/>
        </w:rPr>
        <w:t>Anforderungsanalyse</w:t>
      </w:r>
      <w:bookmarkEnd w:id="7"/>
    </w:p>
    <w:p w14:paraId="679D04ED" w14:textId="5EB9218C"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Als Ausgangspunkt für unsere Anforderungsanalyse habe wir 5 Use-Cases erstellt: „Anmelden auf der Website“, „Starten einer Zeichen-Session“, „Beitreten einer Zeichen-Session“, „Bemalen der Zeichenfläche“ und „Mainaktivität“.</w:t>
      </w:r>
    </w:p>
    <w:p w14:paraId="283FAA97"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Beim ersten Use-Case, dem Anmelden auf der Website muss unser System dem Nutzer die Möglichkeit bieten sich entweder als Gast (anonym) oder mit einem Benutzernamen anzumelden. Des Weiteren muss es dazu fähig sein den Namen des Nutzers zu speichern und sollte diesen auch nach der Speicherung anzeigen können.</w:t>
      </w:r>
    </w:p>
    <w:p w14:paraId="2D80197B"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Im zweiten Use-Case „Starten einer Zeichen-Session“ muss das System dem Nutzer (Host) die Möglichkeit bieten eine neue Session zu starten und diese danach zu konfigurieren. Nach dem Konfigurieren muss das System einen Session-Key erstellen und sollte diesen anzeigen können. Mit dem Session-Key können dann andere Nutzer der Session beitreten (Use-Case „Beitreten einer Zeichen-Session“). Nach dem Anzeigen des Session-Keys muss das System ihn abspeichern können.</w:t>
      </w:r>
    </w:p>
    <w:p w14:paraId="265E471F"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Der dritte Use-Case ist „Beitreten einer Zeichen-Session“. Nach dem Anzeigen der Möglichkeit zum Session-Beitritt muss der Nutzer sich mit dem Session-Keys eines anderen Nutzers in der Session anmelden können. Diese Eingabe wird dann vom System validiert. Nach erfolgreicher Validierung wird eine Verbindung zur Session aufgebaut, andernfalls wird diese Verbindung nicht hergestellt.</w:t>
      </w:r>
    </w:p>
    <w:p w14:paraId="09DB3606"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Im Use-Case „Bemalen der Zeichenfläche“ muss das System als erstes überprüfen, ob eine Session existiert und nach erfolgreich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ession existiert) wird es die anderen Nutzer der </w:t>
      </w:r>
      <w:r w:rsidRPr="00D27719">
        <w:rPr>
          <w:rFonts w:ascii="Times New Roman" w:hAnsi="Times New Roman" w:cs="Times New Roman"/>
          <w:sz w:val="24"/>
          <w:szCs w:val="24"/>
        </w:rPr>
        <w:lastRenderedPageBreak/>
        <w:t xml:space="preserve">Session anzeigen. Ein Bemalen der Zeichenfläche ist auch ohne existierende Session möglich, allerdings dann nur für den Nutzer </w:t>
      </w:r>
      <w:proofErr w:type="gramStart"/>
      <w:r w:rsidRPr="00D27719">
        <w:rPr>
          <w:rFonts w:ascii="Times New Roman" w:hAnsi="Times New Roman" w:cs="Times New Roman"/>
          <w:sz w:val="24"/>
          <w:szCs w:val="24"/>
        </w:rPr>
        <w:t>alleine</w:t>
      </w:r>
      <w:proofErr w:type="gramEnd"/>
      <w:r w:rsidRPr="00D27719">
        <w:rPr>
          <w:rFonts w:ascii="Times New Roman" w:hAnsi="Times New Roman" w:cs="Times New Roman"/>
          <w:sz w:val="24"/>
          <w:szCs w:val="24"/>
        </w:rPr>
        <w:t xml:space="preserve">. </w:t>
      </w:r>
    </w:p>
    <w:p w14:paraId="39B43BC7" w14:textId="77777777" w:rsidR="00D27719" w:rsidRPr="00D27719" w:rsidRDefault="00D27719" w:rsidP="00D27719">
      <w:pPr>
        <w:rPr>
          <w:rFonts w:ascii="Times New Roman" w:hAnsi="Times New Roman" w:cs="Times New Roman"/>
          <w:sz w:val="24"/>
          <w:szCs w:val="24"/>
        </w:rPr>
      </w:pPr>
      <w:r w:rsidRPr="00D27719">
        <w:rPr>
          <w:rFonts w:ascii="Times New Roman" w:hAnsi="Times New Roman" w:cs="Times New Roman"/>
          <w:sz w:val="24"/>
          <w:szCs w:val="24"/>
        </w:rPr>
        <w:t xml:space="preserve">Nach d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oll der Nutzer das Zeichentool ändern und die Zeichenfläche mit dem ausgewählten Tool bearbeiten können. Darauffolgend muss das System die Zeichenfläche bei allen Nutzern aktualisieren und wird diese anzeigen. Zuletzt muss der Nutzer die Möglichkeit haben die Session zu schließen bzw. diese zu verlassen (wenn zuvor einer Sitzung beigetreten wurde). Beim Scheitern der Schließung bleibt der Nutzer in der Zeichenfläche und kann wieder das Zeichentool ändern bzw. die Zeichenfläche bearbeiten.</w:t>
      </w:r>
    </w:p>
    <w:p w14:paraId="52661297" w14:textId="77777777" w:rsidR="00D27719" w:rsidRPr="00D27719" w:rsidRDefault="00D27719" w:rsidP="00D27719">
      <w:pPr>
        <w:rPr>
          <w:rFonts w:ascii="Times New Roman" w:hAnsi="Times New Roman" w:cs="Times New Roman"/>
        </w:rPr>
      </w:pPr>
      <w:r w:rsidRPr="00D27719">
        <w:rPr>
          <w:rFonts w:ascii="Times New Roman" w:hAnsi="Times New Roman" w:cs="Times New Roman"/>
          <w:sz w:val="24"/>
          <w:szCs w:val="24"/>
        </w:rPr>
        <w:t>Zu guter Letzt kommt noch das Use-Case „Mainaktivität“. Hierbei wird nur beschrieben, dass das System allgemein dazu fähig sein wird alle Interaktionsmöglichkeiten anzuzeigen und dem Nutzer die Möglichkeit der Auswahl einer Interaktion bietet. Außerdem muss das System nach der Auswahl einer Zeichensession die Anmeldung bei der Website überprüfen und nach dem Scheitern dieser dem Nutzer die Möglichkeit bieten sich selbst anzumelden.</w:t>
      </w:r>
    </w:p>
    <w:p w14:paraId="7F48D5D1" w14:textId="77777777" w:rsidR="00D27719" w:rsidRPr="00D27719" w:rsidRDefault="00D27719" w:rsidP="00D27719">
      <w:pPr>
        <w:rPr>
          <w:rFonts w:ascii="Times New Roman" w:hAnsi="Times New Roman" w:cs="Times New Roman"/>
          <w:sz w:val="24"/>
          <w:szCs w:val="24"/>
        </w:rPr>
      </w:pPr>
    </w:p>
    <w:p w14:paraId="6B21AC37" w14:textId="77777777" w:rsidR="00FB652B" w:rsidRPr="00D27719" w:rsidRDefault="00FB652B" w:rsidP="004170ED">
      <w:pPr>
        <w:rPr>
          <w:rFonts w:ascii="Times New Roman" w:hAnsi="Times New Roman" w:cs="Times New Roman"/>
        </w:rPr>
      </w:pPr>
    </w:p>
    <w:p w14:paraId="27A89B8A" w14:textId="7A7D908E"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8" w:name="_Toc95922033"/>
      <w:r w:rsidRPr="00D27719">
        <w:rPr>
          <w:rFonts w:ascii="Times New Roman" w:hAnsi="Times New Roman" w:cs="Times New Roman"/>
          <w:color w:val="00B050"/>
        </w:rPr>
        <w:t>Modellierung</w:t>
      </w:r>
      <w:bookmarkEnd w:id="8"/>
    </w:p>
    <w:p w14:paraId="5B265F0B" w14:textId="3467AA93" w:rsidR="00D27719" w:rsidRPr="00D27719" w:rsidRDefault="00D27719" w:rsidP="004170ED">
      <w:pPr>
        <w:rPr>
          <w:rFonts w:ascii="Times New Roman" w:hAnsi="Times New Roman" w:cs="Times New Roman"/>
          <w:sz w:val="24"/>
          <w:szCs w:val="24"/>
        </w:rPr>
      </w:pPr>
      <w:r w:rsidRPr="00D27719">
        <w:rPr>
          <w:rFonts w:ascii="Times New Roman" w:hAnsi="Times New Roman" w:cs="Times New Roman"/>
          <w:sz w:val="24"/>
          <w:szCs w:val="24"/>
        </w:rPr>
        <w:t>Text</w:t>
      </w:r>
    </w:p>
    <w:p w14:paraId="6A19035B" w14:textId="297B635E"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9" w:name="_Toc95922034"/>
      <w:r w:rsidRPr="00D27719">
        <w:rPr>
          <w:rFonts w:ascii="Times New Roman" w:hAnsi="Times New Roman" w:cs="Times New Roman"/>
          <w:color w:val="00B050"/>
        </w:rPr>
        <w:t>Implementierung</w:t>
      </w:r>
      <w:bookmarkEnd w:id="9"/>
    </w:p>
    <w:p w14:paraId="7984740E" w14:textId="50D4DF71" w:rsidR="00D27719" w:rsidRPr="00D27719" w:rsidRDefault="00D27719" w:rsidP="004170ED">
      <w:pPr>
        <w:rPr>
          <w:rFonts w:ascii="Times New Roman" w:hAnsi="Times New Roman" w:cs="Times New Roman"/>
        </w:rPr>
      </w:pPr>
      <w:r>
        <w:rPr>
          <w:rFonts w:ascii="Times New Roman" w:hAnsi="Times New Roman" w:cs="Times New Roman"/>
        </w:rPr>
        <w:t>Text</w:t>
      </w:r>
    </w:p>
    <w:p w14:paraId="6A917B03" w14:textId="3D50783D" w:rsidR="00D27719" w:rsidRPr="00D27719" w:rsidRDefault="00D27719" w:rsidP="00D27719">
      <w:pPr>
        <w:spacing w:after="200" w:line="276" w:lineRule="auto"/>
        <w:jc w:val="left"/>
        <w:rPr>
          <w:rFonts w:ascii="Times New Roman" w:hAnsi="Times New Roman" w:cs="Times New Roman"/>
        </w:rPr>
      </w:pPr>
      <w:r w:rsidRPr="00D27719">
        <w:rPr>
          <w:rFonts w:ascii="Times New Roman" w:hAnsi="Times New Roman" w:cs="Times New Roman"/>
        </w:rPr>
        <w:br w:type="page"/>
      </w:r>
    </w:p>
    <w:p w14:paraId="24BAB5A6" w14:textId="3628A4FE" w:rsidR="00D27719" w:rsidRPr="00D27719" w:rsidRDefault="00D27719" w:rsidP="00D27719">
      <w:pPr>
        <w:pStyle w:val="berschrift1"/>
        <w:numPr>
          <w:ilvl w:val="0"/>
          <w:numId w:val="1"/>
        </w:numPr>
        <w:spacing w:line="276" w:lineRule="auto"/>
        <w:ind w:left="340" w:hanging="340"/>
        <w:rPr>
          <w:rFonts w:ascii="Times New Roman" w:hAnsi="Times New Roman" w:cs="Times New Roman"/>
          <w:color w:val="00B050"/>
        </w:rPr>
      </w:pPr>
      <w:bookmarkStart w:id="10" w:name="_Toc95922035"/>
      <w:r w:rsidRPr="00D27719">
        <w:rPr>
          <w:rFonts w:ascii="Times New Roman" w:hAnsi="Times New Roman" w:cs="Times New Roman"/>
          <w:color w:val="00B050"/>
        </w:rPr>
        <w:lastRenderedPageBreak/>
        <w:t>Fazit</w:t>
      </w:r>
      <w:bookmarkEnd w:id="10"/>
    </w:p>
    <w:p w14:paraId="29D760B2" w14:textId="77777777" w:rsidR="00D27719" w:rsidRDefault="00D27719" w:rsidP="00D27719">
      <w:proofErr w:type="spellStart"/>
      <w:r>
        <w:t>asdasd</w:t>
      </w:r>
      <w:proofErr w:type="spellEnd"/>
    </w:p>
    <w:p w14:paraId="5BD067EA" w14:textId="5B4CB9AF" w:rsidR="00D27719" w:rsidRPr="00D27719" w:rsidRDefault="00D27719" w:rsidP="004170ED">
      <w:pPr>
        <w:rPr>
          <w:rFonts w:ascii="Times New Roman" w:hAnsi="Times New Roman" w:cs="Times New Roman"/>
        </w:rPr>
        <w:sectPr w:rsidR="00D27719" w:rsidRPr="00D27719" w:rsidSect="005E0731">
          <w:headerReference w:type="default" r:id="rId13"/>
          <w:footerReference w:type="default" r:id="rId14"/>
          <w:pgSz w:w="11906" w:h="16838"/>
          <w:pgMar w:top="1440" w:right="1080" w:bottom="1440" w:left="1080" w:header="709" w:footer="397" w:gutter="0"/>
          <w:pgNumType w:start="1"/>
          <w:cols w:space="708"/>
          <w:docGrid w:linePitch="360"/>
        </w:sectPr>
      </w:pPr>
    </w:p>
    <w:p w14:paraId="57A2D473" w14:textId="2260891B" w:rsidR="0055218D" w:rsidRPr="00D27719" w:rsidRDefault="0055218D" w:rsidP="0055218D">
      <w:pPr>
        <w:rPr>
          <w:rFonts w:ascii="Times New Roman" w:hAnsi="Times New Roman" w:cs="Times New Roman"/>
          <w:color w:val="00B050"/>
        </w:rPr>
      </w:pPr>
      <w:r w:rsidRPr="00D27719">
        <w:rPr>
          <w:rFonts w:ascii="Times New Roman" w:hAnsi="Times New Roman" w:cs="Times New Roman"/>
          <w:color w:val="00B050"/>
        </w:rPr>
        <w:lastRenderedPageBreak/>
        <w:t>V. Referenzen</w:t>
      </w:r>
    </w:p>
    <w:sdt>
      <w:sdtPr>
        <w:rPr>
          <w:rFonts w:ascii="Times New Roman" w:eastAsiaTheme="minorEastAsia" w:hAnsi="Times New Roman" w:cs="Times New Roman"/>
        </w:rPr>
        <w:alias w:val=""/>
        <w:tag w:val="CitaviBibliography"/>
        <w:id w:val="1719088932"/>
      </w:sdtPr>
      <w:sdtEndPr>
        <w:rPr>
          <w:rFonts w:eastAsiaTheme="minorHAnsi"/>
        </w:rPr>
      </w:sdtEndPr>
      <w:sdtContent>
        <w:sdt>
          <w:sdtPr>
            <w:rPr>
              <w:rFonts w:ascii="Times New Roman" w:eastAsiaTheme="minorEastAsia" w:hAnsi="Times New Roman" w:cs="Times New Roman"/>
            </w:rPr>
            <w:alias w:val=""/>
            <w:tag w:val="CitaviBibliography"/>
            <w:id w:val="322863749"/>
          </w:sdtPr>
          <w:sdtEndPr>
            <w:rPr>
              <w:rFonts w:eastAsiaTheme="minorHAnsi"/>
            </w:rPr>
          </w:sdtEndPr>
          <w:sdtContent>
            <w:p w14:paraId="207FA9D2" w14:textId="77777777" w:rsidR="001662CC" w:rsidRPr="00D27719" w:rsidRDefault="001662CC" w:rsidP="001662CC">
              <w:pPr>
                <w:pStyle w:val="CitaviBibliographyHeading"/>
                <w:rPr>
                  <w:rFonts w:ascii="Times New Roman" w:hAnsi="Times New Roman" w:cs="Times New Roman"/>
                  <w:color w:val="FFFFFF" w:themeColor="background1"/>
                  <w:lang w:val="en-US"/>
                </w:rPr>
              </w:pPr>
              <w:r w:rsidRPr="00D27719">
                <w:rPr>
                  <w:rFonts w:ascii="Times New Roman" w:eastAsiaTheme="majorEastAsia" w:hAnsi="Times New Roman" w:cs="Times New Roman"/>
                  <w:color w:val="365F91" w:themeColor="accent1" w:themeShade="BF"/>
                  <w:sz w:val="32"/>
                  <w:szCs w:val="32"/>
                </w:rPr>
                <w:fldChar w:fldCharType="begin"/>
              </w:r>
              <w:sdt>
                <w:sdtPr>
                  <w:rPr>
                    <w:rFonts w:ascii="Times New Roman" w:hAnsi="Times New Roman" w:cs="Times New Roman"/>
                  </w:rPr>
                  <w:alias w:val=""/>
                  <w:tag w:val="CitaviBibliographyHeading"/>
                  <w:id w:val="-830296711"/>
                  <w15:appearance w15:val="hidden"/>
                </w:sdtPr>
                <w:sdtEndPr>
                  <w:rPr>
                    <w:color w:val="FFFFFF" w:themeColor="background1"/>
                  </w:rPr>
                </w:sdtEndPr>
                <w:sdtContent>
                  <w:r w:rsidRPr="00D27719">
                    <w:rPr>
                      <w:rFonts w:ascii="Times New Roman" w:hAnsi="Times New Roman" w:cs="Times New Roman"/>
                      <w:lang w:val="en-US"/>
                    </w:rPr>
                    <w:instrText>ADDIN CitaviBibliography</w:instrText>
                  </w:r>
                  <w:r w:rsidRPr="00D27719">
                    <w:rPr>
                      <w:rFonts w:ascii="Times New Roman" w:eastAsiaTheme="majorEastAsia" w:hAnsi="Times New Roman" w:cs="Times New Roman"/>
                      <w:color w:val="365F91" w:themeColor="accent1" w:themeShade="BF"/>
                      <w:sz w:val="32"/>
                      <w:szCs w:val="32"/>
                    </w:rPr>
                    <w:fldChar w:fldCharType="separate"/>
                  </w:r>
                  <w:r w:rsidRPr="00D27719">
                    <w:rPr>
                      <w:rFonts w:ascii="Times New Roman" w:hAnsi="Times New Roman" w:cs="Times New Roman"/>
                      <w:color w:val="FFFFFF" w:themeColor="background1"/>
                      <w:lang w:val="en-US"/>
                    </w:rPr>
                    <w:t>References</w:t>
                  </w:r>
                </w:sdtContent>
              </w:sdt>
            </w:p>
            <w:sdt>
              <w:sdtPr>
                <w:rPr>
                  <w:rFonts w:ascii="Times New Roman" w:hAnsi="Times New Roman" w:cs="Times New Roman"/>
                </w:rPr>
                <w:alias w:val=""/>
                <w:tag w:val="BibliographyEntry0"/>
                <w:id w:val="1835953707"/>
                <w15:appearance w15:val="hidden"/>
              </w:sdtPr>
              <w:sdtEndPr/>
              <w:sdtContent>
                <w:p w14:paraId="5CA29795"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w:t>
                  </w:r>
                  <w:r w:rsidRPr="00D27719">
                    <w:rPr>
                      <w:rFonts w:ascii="Times New Roman" w:hAnsi="Times New Roman" w:cs="Times New Roman"/>
                      <w:lang w:val="en-US"/>
                    </w:rPr>
                    <w:tab/>
                    <w:t xml:space="preserve">L. Nielsen, </w:t>
                  </w:r>
                  <w:r w:rsidRPr="00D27719">
                    <w:rPr>
                      <w:rFonts w:ascii="Times New Roman" w:hAnsi="Times New Roman" w:cs="Times New Roman"/>
                      <w:i/>
                      <w:lang w:val="en-US"/>
                    </w:rPr>
                    <w:t xml:space="preserve">Personas - User Focused Design, </w:t>
                  </w:r>
                  <w:r w:rsidRPr="00D27719">
                    <w:rPr>
                      <w:rFonts w:ascii="Times New Roman" w:hAnsi="Times New Roman" w:cs="Times New Roman"/>
                      <w:lang w:val="en-US"/>
                    </w:rPr>
                    <w:t>2nd ed. London: Springer London, 2019.</w:t>
                  </w:r>
                </w:p>
              </w:sdtContent>
            </w:sdt>
            <w:sdt>
              <w:sdtPr>
                <w:rPr>
                  <w:rFonts w:ascii="Times New Roman" w:hAnsi="Times New Roman" w:cs="Times New Roman"/>
                </w:rPr>
                <w:alias w:val=""/>
                <w:tag w:val="BibliographyEntry1"/>
                <w:id w:val="-755204233"/>
                <w15:appearance w15:val="hidden"/>
              </w:sdtPr>
              <w:sdtEndPr/>
              <w:sdtContent>
                <w:p w14:paraId="649E151B"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2]</w:t>
                  </w:r>
                  <w:r w:rsidRPr="00D27719">
                    <w:rPr>
                      <w:rFonts w:ascii="Times New Roman" w:hAnsi="Times New Roman" w:cs="Times New Roman"/>
                      <w:lang w:val="en-US"/>
                    </w:rPr>
                    <w:tab/>
                    <w:t xml:space="preserve">A. </w:t>
                  </w:r>
                  <w:proofErr w:type="spellStart"/>
                  <w:r w:rsidRPr="00D27719">
                    <w:rPr>
                      <w:rFonts w:ascii="Times New Roman" w:hAnsi="Times New Roman" w:cs="Times New Roman"/>
                      <w:lang w:val="en-US"/>
                    </w:rPr>
                    <w:t>Endmann</w:t>
                  </w:r>
                  <w:proofErr w:type="spellEnd"/>
                  <w:r w:rsidRPr="00D27719">
                    <w:rPr>
                      <w:rFonts w:ascii="Times New Roman" w:hAnsi="Times New Roman" w:cs="Times New Roman"/>
                      <w:lang w:val="en-US"/>
                    </w:rPr>
                    <w:t xml:space="preserve"> and D. </w:t>
                  </w:r>
                  <w:proofErr w:type="spellStart"/>
                  <w:r w:rsidRPr="00D27719">
                    <w:rPr>
                      <w:rFonts w:ascii="Times New Roman" w:hAnsi="Times New Roman" w:cs="Times New Roman"/>
                      <w:lang w:val="en-US"/>
                    </w:rPr>
                    <w:t>Keßner</w:t>
                  </w:r>
                  <w:proofErr w:type="spellEnd"/>
                  <w:r w:rsidRPr="00D27719">
                    <w:rPr>
                      <w:rFonts w:ascii="Times New Roman" w:hAnsi="Times New Roman" w:cs="Times New Roman"/>
                      <w:lang w:val="en-US"/>
                    </w:rPr>
                    <w:t xml:space="preserve">, “User Journey Mapping – A Method in User Experience Design,” </w:t>
                  </w:r>
                  <w:proofErr w:type="spellStart"/>
                  <w:r w:rsidRPr="00D27719">
                    <w:rPr>
                      <w:rFonts w:ascii="Times New Roman" w:hAnsi="Times New Roman" w:cs="Times New Roman"/>
                      <w:i/>
                      <w:lang w:val="en-US"/>
                    </w:rPr>
                    <w:t>i</w:t>
                  </w:r>
                  <w:proofErr w:type="spellEnd"/>
                  <w:r w:rsidRPr="00D27719">
                    <w:rPr>
                      <w:rFonts w:ascii="Times New Roman" w:hAnsi="Times New Roman" w:cs="Times New Roman"/>
                      <w:i/>
                      <w:lang w:val="en-US"/>
                    </w:rPr>
                    <w:t>-com</w:t>
                  </w:r>
                  <w:r w:rsidRPr="00D27719">
                    <w:rPr>
                      <w:rFonts w:ascii="Times New Roman" w:hAnsi="Times New Roman" w:cs="Times New Roman"/>
                      <w:lang w:val="en-US"/>
                    </w:rPr>
                    <w:t xml:space="preserve">, vol. 15, no. 1, pp. 105–110, 2016, </w:t>
                  </w:r>
                  <w:proofErr w:type="spellStart"/>
                  <w:r w:rsidRPr="00D27719">
                    <w:rPr>
                      <w:rFonts w:ascii="Times New Roman" w:hAnsi="Times New Roman" w:cs="Times New Roman"/>
                      <w:lang w:val="en-US"/>
                    </w:rPr>
                    <w:t>doi</w:t>
                  </w:r>
                  <w:proofErr w:type="spellEnd"/>
                  <w:r w:rsidRPr="00D27719">
                    <w:rPr>
                      <w:rFonts w:ascii="Times New Roman" w:hAnsi="Times New Roman" w:cs="Times New Roman"/>
                      <w:lang w:val="en-US"/>
                    </w:rPr>
                    <w:t>: 10.1515/icom-2016-0010.</w:t>
                  </w:r>
                </w:p>
              </w:sdtContent>
            </w:sdt>
            <w:sdt>
              <w:sdtPr>
                <w:rPr>
                  <w:rFonts w:ascii="Times New Roman" w:hAnsi="Times New Roman" w:cs="Times New Roman"/>
                </w:rPr>
                <w:alias w:val=""/>
                <w:tag w:val="BibliographyEntry2"/>
                <w:id w:val="1477726486"/>
                <w15:appearance w15:val="hidden"/>
              </w:sdtPr>
              <w:sdtEndPr/>
              <w:sdtContent>
                <w:p w14:paraId="1F9C8ED1"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3]</w:t>
                  </w:r>
                  <w:r w:rsidRPr="00D27719">
                    <w:rPr>
                      <w:rFonts w:ascii="Times New Roman" w:hAnsi="Times New Roman" w:cs="Times New Roman"/>
                      <w:lang w:val="en-US"/>
                    </w:rPr>
                    <w:tab/>
                    <w:t xml:space="preserve">R. Hamilton and L. L. Price, “Consumer journeys: developing consumer-based strategy,” </w:t>
                  </w:r>
                  <w:r w:rsidRPr="00D27719">
                    <w:rPr>
                      <w:rFonts w:ascii="Times New Roman" w:hAnsi="Times New Roman" w:cs="Times New Roman"/>
                      <w:i/>
                      <w:lang w:val="en-US"/>
                    </w:rPr>
                    <w:t>J. of the Acad. Mark. Sci.</w:t>
                  </w:r>
                  <w:r w:rsidRPr="00D27719">
                    <w:rPr>
                      <w:rFonts w:ascii="Times New Roman" w:hAnsi="Times New Roman" w:cs="Times New Roman"/>
                      <w:lang w:val="en-US"/>
                    </w:rPr>
                    <w:t xml:space="preserve">, vol. 47, no. 2, pp. 187–191, 2019, </w:t>
                  </w:r>
                  <w:proofErr w:type="spellStart"/>
                  <w:r w:rsidRPr="00D27719">
                    <w:rPr>
                      <w:rFonts w:ascii="Times New Roman" w:hAnsi="Times New Roman" w:cs="Times New Roman"/>
                      <w:lang w:val="en-US"/>
                    </w:rPr>
                    <w:t>doi</w:t>
                  </w:r>
                  <w:proofErr w:type="spellEnd"/>
                  <w:r w:rsidRPr="00D27719">
                    <w:rPr>
                      <w:rFonts w:ascii="Times New Roman" w:hAnsi="Times New Roman" w:cs="Times New Roman"/>
                      <w:lang w:val="en-US"/>
                    </w:rPr>
                    <w:t>: 10.1007/s11747-019-00636-y.</w:t>
                  </w:r>
                </w:p>
              </w:sdtContent>
            </w:sdt>
            <w:sdt>
              <w:sdtPr>
                <w:rPr>
                  <w:rFonts w:ascii="Times New Roman" w:hAnsi="Times New Roman" w:cs="Times New Roman"/>
                </w:rPr>
                <w:alias w:val=""/>
                <w:tag w:val="BibliographyEntry3"/>
                <w:id w:val="299893809"/>
                <w15:appearance w15:val="hidden"/>
              </w:sdtPr>
              <w:sdtEndPr/>
              <w:sdtContent>
                <w:p w14:paraId="541FB1E1" w14:textId="77777777" w:rsidR="001662CC" w:rsidRPr="00D27719" w:rsidRDefault="001662CC" w:rsidP="001662CC">
                  <w:pPr>
                    <w:pStyle w:val="CitaviBibliographyEntryIEEEDesignTestv11"/>
                    <w:rPr>
                      <w:rFonts w:ascii="Times New Roman" w:hAnsi="Times New Roman" w:cs="Times New Roman"/>
                    </w:rPr>
                  </w:pPr>
                  <w:r w:rsidRPr="00D27719">
                    <w:rPr>
                      <w:rFonts w:ascii="Times New Roman" w:hAnsi="Times New Roman" w:cs="Times New Roman"/>
                      <w:lang w:val="en-US"/>
                    </w:rPr>
                    <w:t>[4]</w:t>
                  </w:r>
                  <w:r w:rsidRPr="00D27719">
                    <w:rPr>
                      <w:rFonts w:ascii="Times New Roman" w:hAnsi="Times New Roman" w:cs="Times New Roman"/>
                      <w:lang w:val="en-US"/>
                    </w:rPr>
                    <w:tab/>
                    <w:t xml:space="preserve">D. </w:t>
                  </w:r>
                  <w:proofErr w:type="spellStart"/>
                  <w:r w:rsidRPr="00D27719">
                    <w:rPr>
                      <w:rFonts w:ascii="Times New Roman" w:hAnsi="Times New Roman" w:cs="Times New Roman"/>
                      <w:lang w:val="en-US"/>
                    </w:rPr>
                    <w:t>Saffer</w:t>
                  </w:r>
                  <w:proofErr w:type="spellEnd"/>
                  <w:r w:rsidRPr="00D27719">
                    <w:rPr>
                      <w:rFonts w:ascii="Times New Roman" w:hAnsi="Times New Roman" w:cs="Times New Roman"/>
                      <w:lang w:val="en-US"/>
                    </w:rPr>
                    <w:t xml:space="preserve">, </w:t>
                  </w:r>
                  <w:r w:rsidRPr="00D27719">
                    <w:rPr>
                      <w:rFonts w:ascii="Times New Roman" w:hAnsi="Times New Roman" w:cs="Times New Roman"/>
                      <w:i/>
                      <w:lang w:val="en-US"/>
                    </w:rPr>
                    <w:t xml:space="preserve">Designing for interaction: Creating innovative applications and devices, </w:t>
                  </w:r>
                  <w:r w:rsidRPr="00D27719">
                    <w:rPr>
                      <w:rFonts w:ascii="Times New Roman" w:hAnsi="Times New Roman" w:cs="Times New Roman"/>
                      <w:lang w:val="en-US"/>
                    </w:rPr>
                    <w:t xml:space="preserve">2nd ed. </w:t>
                  </w:r>
                  <w:r w:rsidRPr="00D27719">
                    <w:rPr>
                      <w:rFonts w:ascii="Times New Roman" w:hAnsi="Times New Roman" w:cs="Times New Roman"/>
                    </w:rPr>
                    <w:t>Berkeley, CA: New Riders, 2010.</w:t>
                  </w:r>
                </w:p>
              </w:sdtContent>
            </w:sdt>
            <w:sdt>
              <w:sdtPr>
                <w:rPr>
                  <w:rFonts w:ascii="Times New Roman" w:hAnsi="Times New Roman" w:cs="Times New Roman"/>
                </w:rPr>
                <w:alias w:val=""/>
                <w:tag w:val="BibliographyEntry4"/>
                <w:id w:val="518673186"/>
                <w15:appearance w15:val="hidden"/>
              </w:sdtPr>
              <w:sdtEndPr/>
              <w:sdtContent>
                <w:p w14:paraId="5EF7E94A"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rPr>
                    <w:t>[5]</w:t>
                  </w:r>
                  <w:r w:rsidRPr="00D27719">
                    <w:rPr>
                      <w:rFonts w:ascii="Times New Roman" w:hAnsi="Times New Roman" w:cs="Times New Roman"/>
                    </w:rPr>
                    <w:tab/>
                    <w:t xml:space="preserve">DI Andrea </w:t>
                  </w:r>
                  <w:proofErr w:type="spellStart"/>
                  <w:r w:rsidRPr="00D27719">
                    <w:rPr>
                      <w:rFonts w:ascii="Times New Roman" w:hAnsi="Times New Roman" w:cs="Times New Roman"/>
                    </w:rPr>
                    <w:t>Heistinger</w:t>
                  </w:r>
                  <w:proofErr w:type="spellEnd"/>
                  <w:r w:rsidRPr="00D27719">
                    <w:rPr>
                      <w:rFonts w:ascii="Times New Roman" w:hAnsi="Times New Roman" w:cs="Times New Roman"/>
                    </w:rPr>
                    <w:t xml:space="preserve">, </w:t>
                  </w:r>
                  <w:r w:rsidRPr="00D27719">
                    <w:rPr>
                      <w:rFonts w:ascii="Times New Roman" w:hAnsi="Times New Roman" w:cs="Times New Roman"/>
                      <w:i/>
                    </w:rPr>
                    <w:t xml:space="preserve">Qualitative Interviews – Ein Leitfaden zu Vorbereitung und Qualitative Interviews - Ein Leitfaden zu Vorbereitung und Durchführung inklusive einiger theoretischer Anmerkungen. </w:t>
                  </w:r>
                  <w:r w:rsidRPr="00D27719">
                    <w:rPr>
                      <w:rFonts w:ascii="Times New Roman" w:hAnsi="Times New Roman" w:cs="Times New Roman"/>
                      <w:lang w:val="en-US"/>
                    </w:rPr>
                    <w:t>[Online]. Available: https://​www.uibk.ac.at​/​iezw/​mitarbeiterinnen/​senior-​lecturer/​bernd_​lederer/​downloads/​durchfuehrung_​von_​qualitativen_​interviews_​uniwien.pdf</w:t>
                  </w:r>
                </w:p>
              </w:sdtContent>
            </w:sdt>
            <w:sdt>
              <w:sdtPr>
                <w:rPr>
                  <w:rFonts w:ascii="Times New Roman" w:hAnsi="Times New Roman" w:cs="Times New Roman"/>
                </w:rPr>
                <w:alias w:val=""/>
                <w:tag w:val="BibliographyEntry5"/>
                <w:id w:val="-1971892539"/>
                <w15:appearance w15:val="hidden"/>
              </w:sdtPr>
              <w:sdtEndPr/>
              <w:sdtContent>
                <w:p w14:paraId="67BDB2F1"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6]</w:t>
                  </w:r>
                  <w:r w:rsidRPr="00D27719">
                    <w:rPr>
                      <w:rFonts w:ascii="Times New Roman" w:hAnsi="Times New Roman" w:cs="Times New Roman"/>
                      <w:lang w:val="en-US"/>
                    </w:rPr>
                    <w:tab/>
                    <w:t xml:space="preserve">P. Yan and J. Guo, “The research of Web usability design,” in </w:t>
                  </w:r>
                  <w:r w:rsidRPr="00D27719">
                    <w:rPr>
                      <w:rFonts w:ascii="Times New Roman" w:hAnsi="Times New Roman" w:cs="Times New Roman"/>
                      <w:i/>
                      <w:lang w:val="en-US"/>
                    </w:rPr>
                    <w:t>The 2nd International Conference on Computer and Automation Engineering (ICCAE), 2010: 26 - 28 Feb. 2010, Singapore ; proceedings</w:t>
                  </w:r>
                  <w:r w:rsidRPr="00D27719">
                    <w:rPr>
                      <w:rFonts w:ascii="Times New Roman" w:hAnsi="Times New Roman" w:cs="Times New Roman"/>
                      <w:lang w:val="en-US"/>
                    </w:rPr>
                    <w:t>, Singapore, 2010, pp. 480–483.</w:t>
                  </w:r>
                </w:p>
              </w:sdtContent>
            </w:sdt>
            <w:sdt>
              <w:sdtPr>
                <w:rPr>
                  <w:rFonts w:ascii="Times New Roman" w:hAnsi="Times New Roman" w:cs="Times New Roman"/>
                </w:rPr>
                <w:alias w:val=""/>
                <w:tag w:val="BibliographyEntry6"/>
                <w:id w:val="516826546"/>
                <w15:appearance w15:val="hidden"/>
              </w:sdtPr>
              <w:sdtEndPr/>
              <w:sdtContent>
                <w:p w14:paraId="7386B970"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7]</w:t>
                  </w:r>
                  <w:r w:rsidRPr="00D27719">
                    <w:rPr>
                      <w:rFonts w:ascii="Times New Roman" w:hAnsi="Times New Roman" w:cs="Times New Roman"/>
                      <w:lang w:val="en-US"/>
                    </w:rPr>
                    <w:tab/>
                    <w:t xml:space="preserve">B. </w:t>
                  </w:r>
                  <w:proofErr w:type="spellStart"/>
                  <w:r w:rsidRPr="00D27719">
                    <w:rPr>
                      <w:rFonts w:ascii="Times New Roman" w:hAnsi="Times New Roman" w:cs="Times New Roman"/>
                      <w:lang w:val="en-US"/>
                    </w:rPr>
                    <w:t>Shneiderman</w:t>
                  </w:r>
                  <w:proofErr w:type="spellEnd"/>
                  <w:r w:rsidRPr="00D27719">
                    <w:rPr>
                      <w:rFonts w:ascii="Times New Roman" w:hAnsi="Times New Roman" w:cs="Times New Roman"/>
                      <w:lang w:val="en-US"/>
                    </w:rPr>
                    <w:t xml:space="preserve"> and C. </w:t>
                  </w:r>
                  <w:proofErr w:type="spellStart"/>
                  <w:r w:rsidRPr="00D27719">
                    <w:rPr>
                      <w:rFonts w:ascii="Times New Roman" w:hAnsi="Times New Roman" w:cs="Times New Roman"/>
                      <w:lang w:val="en-US"/>
                    </w:rPr>
                    <w:t>Plaisant</w:t>
                  </w:r>
                  <w:proofErr w:type="spellEnd"/>
                  <w:r w:rsidRPr="00D27719">
                    <w:rPr>
                      <w:rFonts w:ascii="Times New Roman" w:hAnsi="Times New Roman" w:cs="Times New Roman"/>
                      <w:lang w:val="en-US"/>
                    </w:rPr>
                    <w:t xml:space="preserve">, </w:t>
                  </w:r>
                  <w:r w:rsidRPr="00D27719">
                    <w:rPr>
                      <w:rFonts w:ascii="Times New Roman" w:hAnsi="Times New Roman" w:cs="Times New Roman"/>
                      <w:i/>
                      <w:lang w:val="en-US"/>
                    </w:rPr>
                    <w:t>Designing the user interface: Strategies for effective human-computer interaction</w:t>
                  </w:r>
                  <w:r w:rsidRPr="00D27719">
                    <w:rPr>
                      <w:rFonts w:ascii="Times New Roman" w:hAnsi="Times New Roman" w:cs="Times New Roman"/>
                      <w:lang w:val="en-US"/>
                    </w:rPr>
                    <w:t>, 2016.</w:t>
                  </w:r>
                </w:p>
              </w:sdtContent>
            </w:sdt>
            <w:sdt>
              <w:sdtPr>
                <w:rPr>
                  <w:rFonts w:ascii="Times New Roman" w:hAnsi="Times New Roman" w:cs="Times New Roman"/>
                </w:rPr>
                <w:alias w:val=""/>
                <w:tag w:val="BibliographyEntry7"/>
                <w:id w:val="2067996064"/>
                <w15:appearance w15:val="hidden"/>
              </w:sdtPr>
              <w:sdtEndPr/>
              <w:sdtContent>
                <w:p w14:paraId="1285017D"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8]</w:t>
                  </w:r>
                  <w:r w:rsidRPr="00D27719">
                    <w:rPr>
                      <w:rFonts w:ascii="Times New Roman" w:hAnsi="Times New Roman" w:cs="Times New Roman"/>
                      <w:lang w:val="en-US"/>
                    </w:rPr>
                    <w:tab/>
                    <w:t xml:space="preserve">S. </w:t>
                  </w:r>
                  <w:proofErr w:type="spellStart"/>
                  <w:r w:rsidRPr="00D27719">
                    <w:rPr>
                      <w:rFonts w:ascii="Times New Roman" w:hAnsi="Times New Roman" w:cs="Times New Roman"/>
                      <w:lang w:val="en-US"/>
                    </w:rPr>
                    <w:t>Thesmann</w:t>
                  </w:r>
                  <w:proofErr w:type="spellEnd"/>
                  <w:r w:rsidRPr="00D27719">
                    <w:rPr>
                      <w:rFonts w:ascii="Times New Roman" w:hAnsi="Times New Roman" w:cs="Times New Roman"/>
                      <w:lang w:val="en-US"/>
                    </w:rPr>
                    <w:t xml:space="preserve">, </w:t>
                  </w:r>
                  <w:r w:rsidRPr="00D27719">
                    <w:rPr>
                      <w:rFonts w:ascii="Times New Roman" w:hAnsi="Times New Roman" w:cs="Times New Roman"/>
                      <w:i/>
                      <w:lang w:val="en-US"/>
                    </w:rPr>
                    <w:t xml:space="preserve">Interface design: Usability, user experience und accessibility </w:t>
                  </w:r>
                  <w:proofErr w:type="spellStart"/>
                  <w:r w:rsidRPr="00D27719">
                    <w:rPr>
                      <w:rFonts w:ascii="Times New Roman" w:hAnsi="Times New Roman" w:cs="Times New Roman"/>
                      <w:i/>
                      <w:lang w:val="en-US"/>
                    </w:rPr>
                    <w:t>im</w:t>
                  </w:r>
                  <w:proofErr w:type="spellEnd"/>
                  <w:r w:rsidRPr="00D27719">
                    <w:rPr>
                      <w:rFonts w:ascii="Times New Roman" w:hAnsi="Times New Roman" w:cs="Times New Roman"/>
                      <w:i/>
                      <w:lang w:val="en-US"/>
                    </w:rPr>
                    <w:t xml:space="preserve"> Web </w:t>
                  </w:r>
                  <w:proofErr w:type="spellStart"/>
                  <w:r w:rsidRPr="00D27719">
                    <w:rPr>
                      <w:rFonts w:ascii="Times New Roman" w:hAnsi="Times New Roman" w:cs="Times New Roman"/>
                      <w:i/>
                      <w:lang w:val="en-US"/>
                    </w:rPr>
                    <w:t>gestalten</w:t>
                  </w:r>
                  <w:proofErr w:type="spellEnd"/>
                  <w:r w:rsidRPr="00D27719">
                    <w:rPr>
                      <w:rFonts w:ascii="Times New Roman" w:hAnsi="Times New Roman" w:cs="Times New Roman"/>
                      <w:i/>
                      <w:lang w:val="en-US"/>
                    </w:rPr>
                    <w:t xml:space="preserve">, </w:t>
                  </w:r>
                  <w:r w:rsidRPr="00D27719">
                    <w:rPr>
                      <w:rFonts w:ascii="Times New Roman" w:hAnsi="Times New Roman" w:cs="Times New Roman"/>
                      <w:lang w:val="en-US"/>
                    </w:rPr>
                    <w:t xml:space="preserve">2nd ed. Wiesbaden: Springer </w:t>
                  </w:r>
                  <w:proofErr w:type="spellStart"/>
                  <w:r w:rsidRPr="00D27719">
                    <w:rPr>
                      <w:rFonts w:ascii="Times New Roman" w:hAnsi="Times New Roman" w:cs="Times New Roman"/>
                      <w:lang w:val="en-US"/>
                    </w:rPr>
                    <w:t>Vieweg</w:t>
                  </w:r>
                  <w:proofErr w:type="spellEnd"/>
                  <w:r w:rsidRPr="00D27719">
                    <w:rPr>
                      <w:rFonts w:ascii="Times New Roman" w:hAnsi="Times New Roman" w:cs="Times New Roman"/>
                      <w:lang w:val="en-US"/>
                    </w:rPr>
                    <w:t>, 2016.</w:t>
                  </w:r>
                </w:p>
              </w:sdtContent>
            </w:sdt>
            <w:sdt>
              <w:sdtPr>
                <w:rPr>
                  <w:rFonts w:ascii="Times New Roman" w:hAnsi="Times New Roman" w:cs="Times New Roman"/>
                </w:rPr>
                <w:alias w:val=""/>
                <w:tag w:val="BibliographyEntry8"/>
                <w:id w:val="-956181483"/>
                <w15:appearance w15:val="hidden"/>
              </w:sdtPr>
              <w:sdtEndPr/>
              <w:sdtContent>
                <w:p w14:paraId="1396DF5F"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9]</w:t>
                  </w:r>
                  <w:r w:rsidRPr="00D27719">
                    <w:rPr>
                      <w:rFonts w:ascii="Times New Roman" w:hAnsi="Times New Roman" w:cs="Times New Roman"/>
                      <w:lang w:val="en-US"/>
                    </w:rPr>
                    <w:tab/>
                    <w:t xml:space="preserve">F. </w:t>
                  </w:r>
                  <w:proofErr w:type="spellStart"/>
                  <w:r w:rsidRPr="00D27719">
                    <w:rPr>
                      <w:rFonts w:ascii="Times New Roman" w:hAnsi="Times New Roman" w:cs="Times New Roman"/>
                      <w:lang w:val="en-US"/>
                    </w:rPr>
                    <w:t>Makedon</w:t>
                  </w:r>
                  <w:proofErr w:type="spellEnd"/>
                  <w:r w:rsidRPr="00D27719">
                    <w:rPr>
                      <w:rFonts w:ascii="Times New Roman" w:hAnsi="Times New Roman" w:cs="Times New Roman"/>
                      <w:lang w:val="en-US"/>
                    </w:rPr>
                    <w:t xml:space="preserve">, Ed., </w:t>
                  </w:r>
                  <w:r w:rsidRPr="00D27719">
                    <w:rPr>
                      <w:rFonts w:ascii="Times New Roman" w:hAnsi="Times New Roman" w:cs="Times New Roman"/>
                      <w:i/>
                      <w:lang w:val="en-US"/>
                    </w:rPr>
                    <w:t xml:space="preserve">Proceedings of the 3rd International Conference on </w:t>
                  </w:r>
                  <w:proofErr w:type="spellStart"/>
                  <w:r w:rsidRPr="00D27719">
                    <w:rPr>
                      <w:rFonts w:ascii="Times New Roman" w:hAnsi="Times New Roman" w:cs="Times New Roman"/>
                      <w:i/>
                      <w:lang w:val="en-US"/>
                    </w:rPr>
                    <w:t>PErvasive</w:t>
                  </w:r>
                  <w:proofErr w:type="spellEnd"/>
                  <w:r w:rsidRPr="00D27719">
                    <w:rPr>
                      <w:rFonts w:ascii="Times New Roman" w:hAnsi="Times New Roman" w:cs="Times New Roman"/>
                      <w:i/>
                      <w:lang w:val="en-US"/>
                    </w:rPr>
                    <w:t xml:space="preserve"> Technologies Related to Assistive Environments: https://www.researchgate.net/publication/221410323_Human-Computer_Interaction_and_the_older_adult_An_example_using_user_research_and_personas</w:t>
                  </w:r>
                  <w:r w:rsidRPr="00D27719">
                    <w:rPr>
                      <w:rFonts w:ascii="Times New Roman" w:hAnsi="Times New Roman" w:cs="Times New Roman"/>
                      <w:lang w:val="en-US"/>
                    </w:rPr>
                    <w:t>. New York, NY: ACM, 2010.</w:t>
                  </w:r>
                </w:p>
              </w:sdtContent>
            </w:sdt>
            <w:sdt>
              <w:sdtPr>
                <w:rPr>
                  <w:rFonts w:ascii="Times New Roman" w:hAnsi="Times New Roman" w:cs="Times New Roman"/>
                </w:rPr>
                <w:alias w:val=""/>
                <w:tag w:val="BibliographyEntry9"/>
                <w:id w:val="-2120680394"/>
                <w15:appearance w15:val="hidden"/>
              </w:sdtPr>
              <w:sdtEndPr/>
              <w:sdtContent>
                <w:p w14:paraId="1E03F384"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0]</w:t>
                  </w:r>
                  <w:r w:rsidRPr="00D27719">
                    <w:rPr>
                      <w:rFonts w:ascii="Times New Roman" w:hAnsi="Times New Roman" w:cs="Times New Roman"/>
                      <w:lang w:val="en-US"/>
                    </w:rPr>
                    <w:tab/>
                    <w:t xml:space="preserve">Y. </w:t>
                  </w:r>
                  <w:proofErr w:type="spellStart"/>
                  <w:r w:rsidRPr="00D27719">
                    <w:rPr>
                      <w:rFonts w:ascii="Times New Roman" w:hAnsi="Times New Roman" w:cs="Times New Roman"/>
                      <w:lang w:val="en-US"/>
                    </w:rPr>
                    <w:t>Yesilada</w:t>
                  </w:r>
                  <w:proofErr w:type="spellEnd"/>
                  <w:r w:rsidRPr="00D27719">
                    <w:rPr>
                      <w:rFonts w:ascii="Times New Roman" w:hAnsi="Times New Roman" w:cs="Times New Roman"/>
                      <w:lang w:val="en-US"/>
                    </w:rPr>
                    <w:t xml:space="preserve"> and S. Harper, </w:t>
                  </w:r>
                  <w:r w:rsidRPr="00D27719">
                    <w:rPr>
                      <w:rFonts w:ascii="Times New Roman" w:hAnsi="Times New Roman" w:cs="Times New Roman"/>
                      <w:i/>
                      <w:lang w:val="en-US"/>
                    </w:rPr>
                    <w:t xml:space="preserve">Web Accessibility: A Foundation for Research, </w:t>
                  </w:r>
                  <w:r w:rsidRPr="00D27719">
                    <w:rPr>
                      <w:rFonts w:ascii="Times New Roman" w:hAnsi="Times New Roman" w:cs="Times New Roman"/>
                      <w:lang w:val="en-US"/>
                    </w:rPr>
                    <w:t>2nd ed., 2019.</w:t>
                  </w:r>
                </w:p>
              </w:sdtContent>
            </w:sdt>
            <w:sdt>
              <w:sdtPr>
                <w:rPr>
                  <w:rFonts w:ascii="Times New Roman" w:hAnsi="Times New Roman" w:cs="Times New Roman"/>
                </w:rPr>
                <w:alias w:val=""/>
                <w:tag w:val="BibliographyEntry10"/>
                <w:id w:val="514575133"/>
                <w15:appearance w15:val="hidden"/>
              </w:sdtPr>
              <w:sdtEndPr/>
              <w:sdtContent>
                <w:p w14:paraId="18A1C4AE"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1]</w:t>
                  </w:r>
                  <w:r w:rsidRPr="00D27719">
                    <w:rPr>
                      <w:rFonts w:ascii="Times New Roman" w:hAnsi="Times New Roman" w:cs="Times New Roman"/>
                      <w:lang w:val="en-US"/>
                    </w:rPr>
                    <w:tab/>
                    <w:t xml:space="preserve">G. Perlman, </w:t>
                  </w:r>
                  <w:r w:rsidRPr="00D27719">
                    <w:rPr>
                      <w:rFonts w:ascii="Times New Roman" w:hAnsi="Times New Roman" w:cs="Times New Roman"/>
                      <w:i/>
                      <w:lang w:val="en-US"/>
                    </w:rPr>
                    <w:t>Interaction Design beyond human-computer interaction</w:t>
                  </w:r>
                  <w:r w:rsidRPr="00D27719">
                    <w:rPr>
                      <w:rFonts w:ascii="Times New Roman" w:hAnsi="Times New Roman" w:cs="Times New Roman"/>
                      <w:lang w:val="en-US"/>
                    </w:rPr>
                    <w:t>. New York: John Wiley and Sons inc. (</w:t>
                  </w:r>
                  <w:proofErr w:type="spellStart"/>
                  <w:r w:rsidRPr="00D27719">
                    <w:rPr>
                      <w:rFonts w:ascii="Times New Roman" w:hAnsi="Times New Roman" w:cs="Times New Roman"/>
                      <w:lang w:val="en-US"/>
                    </w:rPr>
                    <w:t>Hsrg</w:t>
                  </w:r>
                  <w:proofErr w:type="spellEnd"/>
                  <w:r w:rsidRPr="00D27719">
                    <w:rPr>
                      <w:rFonts w:ascii="Times New Roman" w:hAnsi="Times New Roman" w:cs="Times New Roman"/>
                      <w:lang w:val="en-US"/>
                    </w:rPr>
                    <w:t>.), 2002.</w:t>
                  </w:r>
                </w:p>
              </w:sdtContent>
            </w:sdt>
            <w:p w14:paraId="110303C2" w14:textId="77777777" w:rsidR="001662CC" w:rsidRPr="00D27719" w:rsidRDefault="001662CC" w:rsidP="001662CC">
              <w:pPr>
                <w:pStyle w:val="CitaviBibliographyEntryIEEEDesignTestv11"/>
                <w:rPr>
                  <w:rFonts w:ascii="Times New Roman" w:hAnsi="Times New Roman" w:cs="Times New Roman"/>
                  <w:lang w:val="en-US"/>
                </w:rPr>
              </w:pPr>
              <w:r w:rsidRPr="00D27719">
                <w:rPr>
                  <w:rFonts w:ascii="Times New Roman" w:hAnsi="Times New Roman" w:cs="Times New Roman"/>
                  <w:lang w:val="en-US"/>
                </w:rPr>
                <w:t>[12]</w:t>
              </w:r>
              <w:r w:rsidRPr="00D27719">
                <w:rPr>
                  <w:rFonts w:ascii="Times New Roman" w:hAnsi="Times New Roman" w:cs="Times New Roman"/>
                  <w:lang w:val="en-US"/>
                </w:rPr>
                <w:tab/>
                <w:t xml:space="preserve">M. Hua and Q. Fei, “The value of unconscious behavior on interaction design,” in </w:t>
              </w:r>
              <w:r w:rsidRPr="00D27719">
                <w:rPr>
                  <w:rFonts w:ascii="Times New Roman" w:hAnsi="Times New Roman" w:cs="Times New Roman"/>
                  <w:i/>
                  <w:lang w:val="en-US"/>
                </w:rPr>
                <w:t xml:space="preserve">IEEE 10th International Conference on Computer-Aided Industrial Design &amp; Conceptual Design, 2009: CAID &amp; CD </w:t>
              </w:r>
              <w:proofErr w:type="gramStart"/>
              <w:r w:rsidRPr="00D27719">
                <w:rPr>
                  <w:rFonts w:ascii="Times New Roman" w:hAnsi="Times New Roman" w:cs="Times New Roman"/>
                  <w:i/>
                  <w:lang w:val="en-US"/>
                </w:rPr>
                <w:t>2009 ;</w:t>
              </w:r>
              <w:proofErr w:type="gramEnd"/>
              <w:r w:rsidRPr="00D27719">
                <w:rPr>
                  <w:rFonts w:ascii="Times New Roman" w:hAnsi="Times New Roman" w:cs="Times New Roman"/>
                  <w:i/>
                  <w:lang w:val="en-US"/>
                </w:rPr>
                <w:t xml:space="preserve"> Wenzhou, China, 26 - 29 Nov. 2009</w:t>
              </w:r>
              <w:r w:rsidRPr="00D27719">
                <w:rPr>
                  <w:rFonts w:ascii="Times New Roman" w:hAnsi="Times New Roman" w:cs="Times New Roman"/>
                  <w:lang w:val="en-US"/>
                </w:rPr>
                <w:t>, Wenzhou, China, 2009, pp. 336–339.</w:t>
              </w:r>
              <w:r w:rsidRPr="00D27719">
                <w:rPr>
                  <w:rFonts w:ascii="Times New Roman" w:hAnsi="Times New Roman" w:cs="Times New Roman"/>
                </w:rPr>
                <w:fldChar w:fldCharType="end"/>
              </w:r>
              <w:sdt>
                <w:sdtPr>
                  <w:rPr>
                    <w:rFonts w:ascii="Times New Roman" w:hAnsi="Times New Roman" w:cs="Times New Roman"/>
                  </w:rPr>
                  <w:alias w:val=""/>
                  <w:tag w:val="CitaviBibliographyEntries"/>
                  <w:id w:val="1937482539"/>
                  <w15:appearance w15:val="hidden"/>
                </w:sdtPr>
                <w:sdtEndPr/>
                <w:sdtContent>
                  <w:sdt>
                    <w:sdtPr>
                      <w:rPr>
                        <w:rFonts w:ascii="Times New Roman" w:hAnsi="Times New Roman" w:cs="Times New Roman"/>
                      </w:rPr>
                      <w:alias w:val=""/>
                      <w:tag w:val="BibliographyEntry11"/>
                      <w:id w:val="2115706123"/>
                      <w15:appearance w15:val="hidden"/>
                    </w:sdtPr>
                    <w:sdtEndPr/>
                    <w:sdtContent/>
                  </w:sdt>
                </w:sdtContent>
              </w:sdt>
            </w:p>
            <w:p w14:paraId="57B540DD" w14:textId="1B74EBB3" w:rsidR="0055218D" w:rsidRPr="00D27719" w:rsidRDefault="00220A0C" w:rsidP="001662CC">
              <w:pPr>
                <w:spacing w:after="200" w:line="276" w:lineRule="auto"/>
                <w:jc w:val="left"/>
                <w:rPr>
                  <w:rFonts w:ascii="Times New Roman" w:hAnsi="Times New Roman" w:cs="Times New Roman"/>
                </w:rPr>
              </w:pPr>
            </w:p>
          </w:sdtContent>
        </w:sdt>
      </w:sdtContent>
    </w:sdt>
    <w:bookmarkEnd w:id="6"/>
    <w:p w14:paraId="0B789D8A" w14:textId="068D6FB4" w:rsidR="0055218D" w:rsidRPr="00D27719" w:rsidRDefault="001662CC" w:rsidP="001662CC">
      <w:pPr>
        <w:spacing w:after="200" w:line="276" w:lineRule="auto"/>
        <w:jc w:val="left"/>
        <w:rPr>
          <w:rFonts w:ascii="Times New Roman" w:hAnsi="Times New Roman" w:cs="Times New Roman"/>
        </w:rPr>
      </w:pPr>
      <w:r w:rsidRPr="00D27719">
        <w:rPr>
          <w:rFonts w:ascii="Times New Roman" w:hAnsi="Times New Roman" w:cs="Times New Roman"/>
        </w:rPr>
        <w:br w:type="page"/>
      </w:r>
    </w:p>
    <w:p w14:paraId="27EA3D50" w14:textId="2A016CA4" w:rsidR="00451E76" w:rsidRPr="00D27719" w:rsidRDefault="008B74CB" w:rsidP="00EA4983">
      <w:pPr>
        <w:rPr>
          <w:rFonts w:ascii="Times New Roman" w:hAnsi="Times New Roman" w:cs="Times New Roman"/>
          <w:color w:val="00B050"/>
          <w:lang w:val="en-US"/>
        </w:rPr>
      </w:pPr>
      <w:r w:rsidRPr="00D27719">
        <w:rPr>
          <w:rFonts w:ascii="Times New Roman" w:hAnsi="Times New Roman" w:cs="Times New Roman"/>
          <w:color w:val="00B050"/>
          <w:lang w:val="en-US"/>
        </w:rPr>
        <w:lastRenderedPageBreak/>
        <w:t>VI</w:t>
      </w:r>
      <w:r w:rsidR="005112D9" w:rsidRPr="00D27719">
        <w:rPr>
          <w:rFonts w:ascii="Times New Roman" w:hAnsi="Times New Roman" w:cs="Times New Roman"/>
          <w:color w:val="00B050"/>
          <w:lang w:val="en-US"/>
        </w:rPr>
        <w:t>. Anhang</w:t>
      </w:r>
    </w:p>
    <w:p w14:paraId="65F9A73F" w14:textId="1D44E486" w:rsidR="001662CC" w:rsidRPr="00D27719" w:rsidRDefault="00451E76">
      <w:pPr>
        <w:pStyle w:val="Abbildungsverzeichnis"/>
        <w:tabs>
          <w:tab w:val="right" w:leader="dot" w:pos="8494"/>
        </w:tabs>
        <w:rPr>
          <w:rFonts w:ascii="Times New Roman" w:eastAsiaTheme="minorEastAsia" w:hAnsi="Times New Roman" w:cs="Times New Roman"/>
          <w:noProof/>
          <w:lang w:eastAsia="de-DE"/>
        </w:rPr>
      </w:pPr>
      <w:r w:rsidRPr="00D27719">
        <w:rPr>
          <w:rFonts w:ascii="Times New Roman" w:hAnsi="Times New Roman" w:cs="Times New Roman"/>
        </w:rPr>
        <w:fldChar w:fldCharType="begin"/>
      </w:r>
      <w:r w:rsidRPr="00D27719">
        <w:rPr>
          <w:rFonts w:ascii="Times New Roman" w:hAnsi="Times New Roman" w:cs="Times New Roman"/>
          <w:lang w:val="en-US"/>
        </w:rPr>
        <w:instrText xml:space="preserve"> TOC \h \z \c "Anhang" </w:instrText>
      </w:r>
      <w:r w:rsidRPr="00D27719">
        <w:rPr>
          <w:rFonts w:ascii="Times New Roman" w:hAnsi="Times New Roman" w:cs="Times New Roman"/>
        </w:rPr>
        <w:fldChar w:fldCharType="separate"/>
      </w:r>
      <w:hyperlink w:anchor="_Toc83058234" w:history="1">
        <w:r w:rsidR="001662CC" w:rsidRPr="00D27719">
          <w:rPr>
            <w:rStyle w:val="Hyperlink"/>
            <w:rFonts w:ascii="Times New Roman" w:hAnsi="Times New Roman" w:cs="Times New Roman"/>
            <w:b/>
            <w:noProof/>
          </w:rPr>
          <w:t>Anhang 1: Anti-Persona Alex Führs</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4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8</w:t>
        </w:r>
        <w:r w:rsidR="001662CC" w:rsidRPr="00D27719">
          <w:rPr>
            <w:rFonts w:ascii="Times New Roman" w:hAnsi="Times New Roman" w:cs="Times New Roman"/>
            <w:noProof/>
            <w:webHidden/>
          </w:rPr>
          <w:fldChar w:fldCharType="end"/>
        </w:r>
      </w:hyperlink>
    </w:p>
    <w:p w14:paraId="359201DD" w14:textId="04E4A7B9" w:rsidR="001662CC" w:rsidRPr="00D27719" w:rsidRDefault="00220A0C">
      <w:pPr>
        <w:pStyle w:val="Abbildungsverzeichnis"/>
        <w:tabs>
          <w:tab w:val="right" w:leader="dot" w:pos="8494"/>
        </w:tabs>
        <w:rPr>
          <w:rFonts w:ascii="Times New Roman" w:eastAsiaTheme="minorEastAsia" w:hAnsi="Times New Roman" w:cs="Times New Roman"/>
          <w:noProof/>
          <w:lang w:eastAsia="de-DE"/>
        </w:rPr>
      </w:pPr>
      <w:hyperlink w:anchor="_Toc83058235" w:history="1">
        <w:r w:rsidR="001662CC" w:rsidRPr="00D27719">
          <w:rPr>
            <w:rStyle w:val="Hyperlink"/>
            <w:rFonts w:ascii="Times New Roman" w:hAnsi="Times New Roman" w:cs="Times New Roman"/>
            <w:b/>
            <w:noProof/>
          </w:rPr>
          <w:t>Anhang 2: Sekundär-Persona Kilian van Derbot</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5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9</w:t>
        </w:r>
        <w:r w:rsidR="001662CC" w:rsidRPr="00D27719">
          <w:rPr>
            <w:rFonts w:ascii="Times New Roman" w:hAnsi="Times New Roman" w:cs="Times New Roman"/>
            <w:noProof/>
            <w:webHidden/>
          </w:rPr>
          <w:fldChar w:fldCharType="end"/>
        </w:r>
      </w:hyperlink>
    </w:p>
    <w:p w14:paraId="3D5E5D4B" w14:textId="202A7F3D" w:rsidR="001662CC" w:rsidRPr="00D27719" w:rsidRDefault="00220A0C">
      <w:pPr>
        <w:pStyle w:val="Abbildungsverzeichnis"/>
        <w:tabs>
          <w:tab w:val="right" w:leader="dot" w:pos="8494"/>
        </w:tabs>
        <w:rPr>
          <w:rFonts w:ascii="Times New Roman" w:eastAsiaTheme="minorEastAsia" w:hAnsi="Times New Roman" w:cs="Times New Roman"/>
          <w:noProof/>
          <w:lang w:eastAsia="de-DE"/>
        </w:rPr>
      </w:pPr>
      <w:hyperlink w:anchor="_Toc83058236" w:history="1">
        <w:r w:rsidR="001662CC" w:rsidRPr="00D27719">
          <w:rPr>
            <w:rStyle w:val="Hyperlink"/>
            <w:rFonts w:ascii="Times New Roman" w:hAnsi="Times New Roman" w:cs="Times New Roman"/>
            <w:b/>
            <w:noProof/>
          </w:rPr>
          <w:t>Anhang 3: Primär-Persona Theresa Kjellberg</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6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20</w:t>
        </w:r>
        <w:r w:rsidR="001662CC" w:rsidRPr="00D27719">
          <w:rPr>
            <w:rFonts w:ascii="Times New Roman" w:hAnsi="Times New Roman" w:cs="Times New Roman"/>
            <w:noProof/>
            <w:webHidden/>
          </w:rPr>
          <w:fldChar w:fldCharType="end"/>
        </w:r>
      </w:hyperlink>
    </w:p>
    <w:p w14:paraId="3A037D97" w14:textId="437EC06F" w:rsidR="000B6977" w:rsidRPr="00D27719" w:rsidRDefault="00451E76" w:rsidP="00EA6EE4">
      <w:pPr>
        <w:spacing w:line="276" w:lineRule="auto"/>
        <w:rPr>
          <w:rFonts w:ascii="Times New Roman" w:hAnsi="Times New Roman" w:cs="Times New Roman"/>
        </w:rPr>
      </w:pPr>
      <w:r w:rsidRPr="00D27719">
        <w:rPr>
          <w:rFonts w:ascii="Times New Roman" w:hAnsi="Times New Roman" w:cs="Times New Roman"/>
        </w:rPr>
        <w:fldChar w:fldCharType="end"/>
      </w:r>
    </w:p>
    <w:p w14:paraId="52FD6025" w14:textId="3CEDE789" w:rsidR="004A35D4" w:rsidRPr="00D27719" w:rsidRDefault="008B74CB" w:rsidP="006B04A8">
      <w:pPr>
        <w:pStyle w:val="CitaviBibliographyHeading"/>
        <w:spacing w:line="276" w:lineRule="auto"/>
        <w:rPr>
          <w:rFonts w:ascii="Times New Roman" w:hAnsi="Times New Roman" w:cs="Times New Roman"/>
        </w:rPr>
      </w:pPr>
      <w:r w:rsidRPr="00D27719">
        <w:rPr>
          <w:rFonts w:ascii="Times New Roman" w:hAnsi="Times New Roman" w:cs="Times New Roman"/>
        </w:rPr>
        <w:br w:type="page"/>
      </w:r>
    </w:p>
    <w:p w14:paraId="597B1DB3" w14:textId="5B6B5F72" w:rsidR="00415AF5" w:rsidRPr="00D27719" w:rsidRDefault="007E0FF1" w:rsidP="006B04A8">
      <w:pPr>
        <w:spacing w:line="276" w:lineRule="auto"/>
        <w:rPr>
          <w:rFonts w:ascii="Times New Roman" w:hAnsi="Times New Roman" w:cs="Times New Roman"/>
          <w:b/>
          <w:color w:val="00B050"/>
          <w:sz w:val="24"/>
          <w:szCs w:val="24"/>
        </w:rPr>
      </w:pPr>
      <w:bookmarkStart w:id="11" w:name="_Toc82897072"/>
      <w:bookmarkStart w:id="12" w:name="_Toc83058234"/>
      <w:r w:rsidRPr="00D27719">
        <w:rPr>
          <w:rFonts w:ascii="Times New Roman" w:hAnsi="Times New Roman" w:cs="Times New Roman"/>
          <w:noProof/>
          <w:sz w:val="24"/>
          <w:szCs w:val="24"/>
        </w:rPr>
        <w:lastRenderedPageBreak/>
        <w:drawing>
          <wp:anchor distT="0" distB="0" distL="114300" distR="114300" simplePos="0" relativeHeight="251658253" behindDoc="0" locked="0" layoutInCell="1" allowOverlap="1" wp14:anchorId="685FA901" wp14:editId="0E01B3CE">
            <wp:simplePos x="0" y="0"/>
            <wp:positionH relativeFrom="column">
              <wp:posOffset>-1067435</wp:posOffset>
            </wp:positionH>
            <wp:positionV relativeFrom="paragraph">
              <wp:posOffset>253365</wp:posOffset>
            </wp:positionV>
            <wp:extent cx="7536815" cy="4514215"/>
            <wp:effectExtent l="0" t="0" r="6985" b="635"/>
            <wp:wrapNone/>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pic:nvPicPr>
                  <pic:blipFill rotWithShape="1">
                    <a:blip r:embed="rId15"/>
                    <a:srcRect t="15558"/>
                    <a:stretch/>
                  </pic:blipFill>
                  <pic:spPr bwMode="auto">
                    <a:xfrm>
                      <a:off x="0" y="0"/>
                      <a:ext cx="75368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08C6" w:rsidRPr="00D27719">
        <w:rPr>
          <w:rFonts w:ascii="Times New Roman" w:hAnsi="Times New Roman" w:cs="Times New Roman"/>
          <w:b/>
          <w:color w:val="00B050"/>
          <w:sz w:val="24"/>
          <w:szCs w:val="24"/>
        </w:rPr>
        <w:t xml:space="preserve">Anhang </w:t>
      </w:r>
      <w:r w:rsidR="00C308C6" w:rsidRPr="00D27719">
        <w:rPr>
          <w:rFonts w:ascii="Times New Roman" w:hAnsi="Times New Roman" w:cs="Times New Roman"/>
          <w:b/>
          <w:color w:val="00B050"/>
          <w:sz w:val="24"/>
          <w:szCs w:val="24"/>
        </w:rPr>
        <w:fldChar w:fldCharType="begin"/>
      </w:r>
      <w:r w:rsidR="00C308C6" w:rsidRPr="00D27719">
        <w:rPr>
          <w:rFonts w:ascii="Times New Roman" w:hAnsi="Times New Roman" w:cs="Times New Roman"/>
          <w:b/>
          <w:color w:val="00B050"/>
          <w:sz w:val="24"/>
          <w:szCs w:val="24"/>
        </w:rPr>
        <w:instrText xml:space="preserve"> SEQ Anhang \* ARABIC </w:instrText>
      </w:r>
      <w:r w:rsidR="00C308C6"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1</w:t>
      </w:r>
      <w:r w:rsidR="00C308C6" w:rsidRPr="00D27719">
        <w:rPr>
          <w:rFonts w:ascii="Times New Roman" w:hAnsi="Times New Roman" w:cs="Times New Roman"/>
          <w:b/>
          <w:color w:val="00B050"/>
          <w:sz w:val="24"/>
          <w:szCs w:val="24"/>
        </w:rPr>
        <w:fldChar w:fldCharType="end"/>
      </w:r>
      <w:r w:rsidR="00C308C6"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Anti-Persona Alex Führs</w:t>
      </w:r>
      <w:bookmarkEnd w:id="11"/>
      <w:bookmarkEnd w:id="12"/>
    </w:p>
    <w:p w14:paraId="68C20D17" w14:textId="2751EFD6" w:rsidR="00C84322" w:rsidRPr="00D27719" w:rsidRDefault="00C84322" w:rsidP="00EA6EE4">
      <w:pPr>
        <w:spacing w:line="276" w:lineRule="auto"/>
        <w:rPr>
          <w:rFonts w:ascii="Times New Roman" w:hAnsi="Times New Roman" w:cs="Times New Roman"/>
          <w:b/>
        </w:rPr>
      </w:pPr>
    </w:p>
    <w:p w14:paraId="32C56536" w14:textId="2564E84B" w:rsidR="007E0FF1" w:rsidRPr="00D27719" w:rsidRDefault="007E0FF1" w:rsidP="00B801DC">
      <w:pPr>
        <w:spacing w:after="200" w:line="276" w:lineRule="auto"/>
        <w:jc w:val="left"/>
        <w:rPr>
          <w:rFonts w:ascii="Times New Roman" w:hAnsi="Times New Roman" w:cs="Times New Roman"/>
          <w:noProof/>
        </w:rPr>
      </w:pPr>
    </w:p>
    <w:p w14:paraId="22654290" w14:textId="5328D658" w:rsidR="007E0FF1" w:rsidRPr="00D27719" w:rsidRDefault="007E0FF1" w:rsidP="00B801DC">
      <w:pPr>
        <w:spacing w:after="200" w:line="276" w:lineRule="auto"/>
        <w:jc w:val="left"/>
        <w:rPr>
          <w:rFonts w:ascii="Times New Roman" w:hAnsi="Times New Roman" w:cs="Times New Roman"/>
          <w:noProof/>
        </w:rPr>
      </w:pPr>
    </w:p>
    <w:p w14:paraId="0FE6A6CF" w14:textId="5BE0D57F" w:rsidR="00C84322" w:rsidRPr="00D27719" w:rsidRDefault="00415AF5" w:rsidP="00B801DC">
      <w:pPr>
        <w:spacing w:after="200" w:line="276" w:lineRule="auto"/>
        <w:jc w:val="left"/>
        <w:rPr>
          <w:rFonts w:ascii="Times New Roman" w:hAnsi="Times New Roman" w:cs="Times New Roman"/>
          <w:b/>
        </w:rPr>
      </w:pPr>
      <w:r w:rsidRPr="00D27719">
        <w:rPr>
          <w:rFonts w:ascii="Times New Roman" w:hAnsi="Times New Roman" w:cs="Times New Roman"/>
          <w:b/>
        </w:rPr>
        <w:br w:type="page"/>
      </w:r>
    </w:p>
    <w:p w14:paraId="404E4B86" w14:textId="259C04F0" w:rsidR="00C308C6" w:rsidRPr="00D27719" w:rsidRDefault="007E0FF1" w:rsidP="00EA6EE4">
      <w:pPr>
        <w:spacing w:line="276" w:lineRule="auto"/>
        <w:rPr>
          <w:rFonts w:ascii="Times New Roman" w:hAnsi="Times New Roman" w:cs="Times New Roman"/>
          <w:b/>
          <w:color w:val="00B050"/>
          <w:sz w:val="24"/>
          <w:szCs w:val="24"/>
        </w:rPr>
      </w:pPr>
      <w:bookmarkStart w:id="13" w:name="_Toc82897073"/>
      <w:bookmarkStart w:id="14" w:name="_Toc83058235"/>
      <w:r w:rsidRPr="00D27719">
        <w:rPr>
          <w:rFonts w:ascii="Times New Roman" w:hAnsi="Times New Roman" w:cs="Times New Roman"/>
          <w:noProof/>
          <w:sz w:val="24"/>
          <w:szCs w:val="24"/>
        </w:rPr>
        <w:lastRenderedPageBreak/>
        <w:drawing>
          <wp:anchor distT="0" distB="0" distL="114300" distR="114300" simplePos="0" relativeHeight="251658251" behindDoc="0" locked="0" layoutInCell="1" allowOverlap="1" wp14:anchorId="645754D5" wp14:editId="4FACEF0A">
            <wp:simplePos x="0" y="0"/>
            <wp:positionH relativeFrom="column">
              <wp:posOffset>-1080135</wp:posOffset>
            </wp:positionH>
            <wp:positionV relativeFrom="paragraph">
              <wp:posOffset>240030</wp:posOffset>
            </wp:positionV>
            <wp:extent cx="7539355" cy="4688205"/>
            <wp:effectExtent l="0" t="0" r="444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6"/>
                    <a:srcRect t="7283"/>
                    <a:stretch/>
                  </pic:blipFill>
                  <pic:spPr bwMode="auto">
                    <a:xfrm>
                      <a:off x="0" y="0"/>
                      <a:ext cx="7539355" cy="4688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322" w:rsidRPr="00D27719">
        <w:rPr>
          <w:rFonts w:ascii="Times New Roman" w:hAnsi="Times New Roman" w:cs="Times New Roman"/>
          <w:b/>
          <w:color w:val="00B050"/>
          <w:sz w:val="24"/>
          <w:szCs w:val="24"/>
        </w:rPr>
        <w:t xml:space="preserve">Anhang </w:t>
      </w:r>
      <w:r w:rsidR="00C84322" w:rsidRPr="00D27719">
        <w:rPr>
          <w:rFonts w:ascii="Times New Roman" w:hAnsi="Times New Roman" w:cs="Times New Roman"/>
          <w:b/>
          <w:color w:val="00B050"/>
          <w:sz w:val="24"/>
          <w:szCs w:val="24"/>
        </w:rPr>
        <w:fldChar w:fldCharType="begin"/>
      </w:r>
      <w:r w:rsidR="00C84322" w:rsidRPr="00D27719">
        <w:rPr>
          <w:rFonts w:ascii="Times New Roman" w:hAnsi="Times New Roman" w:cs="Times New Roman"/>
          <w:b/>
          <w:color w:val="00B050"/>
          <w:sz w:val="24"/>
          <w:szCs w:val="24"/>
        </w:rPr>
        <w:instrText xml:space="preserve"> SEQ Anhang \* ARABIC </w:instrText>
      </w:r>
      <w:r w:rsidR="00C84322"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2</w:t>
      </w:r>
      <w:r w:rsidR="00C84322" w:rsidRPr="00D27719">
        <w:rPr>
          <w:rFonts w:ascii="Times New Roman" w:hAnsi="Times New Roman" w:cs="Times New Roman"/>
          <w:b/>
          <w:color w:val="00B050"/>
          <w:sz w:val="24"/>
          <w:szCs w:val="24"/>
        </w:rPr>
        <w:fldChar w:fldCharType="end"/>
      </w:r>
      <w:r w:rsidR="00C84322"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Sekundär-</w:t>
      </w:r>
      <w:r w:rsidR="00C84322" w:rsidRPr="00D27719">
        <w:rPr>
          <w:rFonts w:ascii="Times New Roman" w:hAnsi="Times New Roman" w:cs="Times New Roman"/>
          <w:b/>
          <w:color w:val="00B050"/>
          <w:sz w:val="24"/>
          <w:szCs w:val="24"/>
        </w:rPr>
        <w:t xml:space="preserve">Persona </w:t>
      </w:r>
      <w:r w:rsidR="00F769FC" w:rsidRPr="00D27719">
        <w:rPr>
          <w:rFonts w:ascii="Times New Roman" w:hAnsi="Times New Roman" w:cs="Times New Roman"/>
          <w:b/>
          <w:color w:val="00B050"/>
          <w:sz w:val="24"/>
          <w:szCs w:val="24"/>
        </w:rPr>
        <w:t>Kilian</w:t>
      </w:r>
      <w:r w:rsidR="007D6A59" w:rsidRPr="00D27719">
        <w:rPr>
          <w:rFonts w:ascii="Times New Roman" w:hAnsi="Times New Roman" w:cs="Times New Roman"/>
          <w:b/>
          <w:color w:val="00B050"/>
          <w:sz w:val="24"/>
          <w:szCs w:val="24"/>
        </w:rPr>
        <w:t xml:space="preserve"> van Derbot</w:t>
      </w:r>
      <w:bookmarkEnd w:id="13"/>
      <w:bookmarkEnd w:id="14"/>
    </w:p>
    <w:p w14:paraId="4E2226C2" w14:textId="08EEFC0F" w:rsidR="007E0FF1" w:rsidRPr="00D27719" w:rsidRDefault="007E0FF1" w:rsidP="00776807">
      <w:pPr>
        <w:rPr>
          <w:rFonts w:ascii="Times New Roman" w:hAnsi="Times New Roman" w:cs="Times New Roman"/>
          <w:noProof/>
        </w:rPr>
      </w:pPr>
      <w:bookmarkStart w:id="15" w:name="_Toc82897074"/>
    </w:p>
    <w:p w14:paraId="5C2F21F7" w14:textId="190D12EE" w:rsidR="00415AF5" w:rsidRPr="00D27719" w:rsidRDefault="00415AF5" w:rsidP="00776807">
      <w:pPr>
        <w:rPr>
          <w:rFonts w:ascii="Times New Roman" w:hAnsi="Times New Roman" w:cs="Times New Roman"/>
          <w:b/>
        </w:rPr>
      </w:pPr>
      <w:r w:rsidRPr="00D27719">
        <w:rPr>
          <w:rFonts w:ascii="Times New Roman" w:hAnsi="Times New Roman" w:cs="Times New Roman"/>
          <w:b/>
        </w:rPr>
        <w:br w:type="page"/>
      </w:r>
      <w:bookmarkStart w:id="16" w:name="_Toc83058236"/>
      <w:r w:rsidR="00477B55" w:rsidRPr="00D27719">
        <w:rPr>
          <w:rFonts w:ascii="Times New Roman" w:hAnsi="Times New Roman" w:cs="Times New Roman"/>
          <w:noProof/>
          <w:sz w:val="24"/>
          <w:szCs w:val="24"/>
        </w:rPr>
        <w:lastRenderedPageBreak/>
        <w:drawing>
          <wp:anchor distT="0" distB="0" distL="114300" distR="114300" simplePos="0" relativeHeight="251658252" behindDoc="0" locked="0" layoutInCell="1" allowOverlap="1" wp14:anchorId="0759BDEF" wp14:editId="1166E18C">
            <wp:simplePos x="0" y="0"/>
            <wp:positionH relativeFrom="column">
              <wp:posOffset>-1080135</wp:posOffset>
            </wp:positionH>
            <wp:positionV relativeFrom="paragraph">
              <wp:posOffset>241300</wp:posOffset>
            </wp:positionV>
            <wp:extent cx="7511415" cy="4514215"/>
            <wp:effectExtent l="0" t="0" r="0" b="635"/>
            <wp:wrapNone/>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17"/>
                    <a:srcRect t="14954"/>
                    <a:stretch/>
                  </pic:blipFill>
                  <pic:spPr bwMode="auto">
                    <a:xfrm>
                      <a:off x="0" y="0"/>
                      <a:ext cx="75114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1DC" w:rsidRPr="00D27719">
        <w:rPr>
          <w:rFonts w:ascii="Times New Roman" w:hAnsi="Times New Roman" w:cs="Times New Roman"/>
          <w:b/>
          <w:color w:val="00B050"/>
          <w:sz w:val="24"/>
          <w:szCs w:val="24"/>
        </w:rPr>
        <w:t xml:space="preserve">Anhang </w:t>
      </w:r>
      <w:r w:rsidR="003D2B8B" w:rsidRPr="00D27719">
        <w:rPr>
          <w:rFonts w:ascii="Times New Roman" w:hAnsi="Times New Roman" w:cs="Times New Roman"/>
          <w:b/>
          <w:color w:val="00B050"/>
          <w:sz w:val="24"/>
          <w:szCs w:val="24"/>
        </w:rPr>
        <w:t>3</w:t>
      </w:r>
      <w:r w:rsidR="00B801DC" w:rsidRPr="00D27719">
        <w:rPr>
          <w:rFonts w:ascii="Times New Roman" w:hAnsi="Times New Roman" w:cs="Times New Roman"/>
          <w:b/>
          <w:color w:val="00B050"/>
          <w:sz w:val="24"/>
          <w:szCs w:val="24"/>
        </w:rPr>
        <w:fldChar w:fldCharType="begin"/>
      </w:r>
      <w:r w:rsidR="00B801DC" w:rsidRPr="00D27719">
        <w:rPr>
          <w:rFonts w:ascii="Times New Roman" w:hAnsi="Times New Roman" w:cs="Times New Roman"/>
          <w:b/>
          <w:color w:val="00B050"/>
          <w:sz w:val="24"/>
          <w:szCs w:val="24"/>
        </w:rPr>
        <w:instrText xml:space="preserve"> SEQ Anhang \* ARABIC </w:instrText>
      </w:r>
      <w:r w:rsidR="00220A0C" w:rsidRPr="00D27719">
        <w:rPr>
          <w:rFonts w:ascii="Times New Roman" w:hAnsi="Times New Roman" w:cs="Times New Roman"/>
          <w:b/>
          <w:color w:val="00B050"/>
          <w:sz w:val="24"/>
          <w:szCs w:val="24"/>
        </w:rPr>
        <w:fldChar w:fldCharType="separate"/>
      </w:r>
      <w:r w:rsidR="00B801DC" w:rsidRPr="00D27719">
        <w:rPr>
          <w:rFonts w:ascii="Times New Roman" w:hAnsi="Times New Roman" w:cs="Times New Roman"/>
          <w:b/>
          <w:color w:val="00B050"/>
          <w:sz w:val="24"/>
          <w:szCs w:val="24"/>
        </w:rPr>
        <w:fldChar w:fldCharType="end"/>
      </w:r>
      <w:r w:rsidR="00B801DC" w:rsidRPr="00D27719">
        <w:rPr>
          <w:rFonts w:ascii="Times New Roman" w:hAnsi="Times New Roman" w:cs="Times New Roman"/>
          <w:b/>
          <w:color w:val="00B050"/>
          <w:sz w:val="24"/>
          <w:szCs w:val="24"/>
        </w:rPr>
        <w:t xml:space="preserve">: </w:t>
      </w:r>
      <w:r w:rsidR="007D6A59" w:rsidRPr="00D27719">
        <w:rPr>
          <w:rFonts w:ascii="Times New Roman" w:hAnsi="Times New Roman" w:cs="Times New Roman"/>
          <w:b/>
          <w:color w:val="00B050"/>
          <w:sz w:val="24"/>
          <w:szCs w:val="24"/>
        </w:rPr>
        <w:t>Primär-</w:t>
      </w:r>
      <w:r w:rsidR="00B801DC" w:rsidRPr="00D27719">
        <w:rPr>
          <w:rFonts w:ascii="Times New Roman" w:hAnsi="Times New Roman" w:cs="Times New Roman"/>
          <w:b/>
          <w:color w:val="00B050"/>
          <w:sz w:val="24"/>
          <w:szCs w:val="24"/>
        </w:rPr>
        <w:t xml:space="preserve">Persona </w:t>
      </w:r>
      <w:r w:rsidR="007D6A59" w:rsidRPr="00D27719">
        <w:rPr>
          <w:rFonts w:ascii="Times New Roman" w:hAnsi="Times New Roman" w:cs="Times New Roman"/>
          <w:b/>
          <w:color w:val="00B050"/>
          <w:sz w:val="24"/>
          <w:szCs w:val="24"/>
        </w:rPr>
        <w:t>Theresa Kjel</w:t>
      </w:r>
      <w:r w:rsidR="00022699" w:rsidRPr="00D27719">
        <w:rPr>
          <w:rFonts w:ascii="Times New Roman" w:hAnsi="Times New Roman" w:cs="Times New Roman"/>
          <w:b/>
          <w:color w:val="00B050"/>
          <w:sz w:val="24"/>
          <w:szCs w:val="24"/>
        </w:rPr>
        <w:t>l</w:t>
      </w:r>
      <w:r w:rsidR="007D6A59" w:rsidRPr="00D27719">
        <w:rPr>
          <w:rFonts w:ascii="Times New Roman" w:hAnsi="Times New Roman" w:cs="Times New Roman"/>
          <w:b/>
          <w:color w:val="00B050"/>
          <w:sz w:val="24"/>
          <w:szCs w:val="24"/>
        </w:rPr>
        <w:t>berg</w:t>
      </w:r>
      <w:bookmarkEnd w:id="15"/>
      <w:bookmarkEnd w:id="16"/>
    </w:p>
    <w:p w14:paraId="7F2F7DA2" w14:textId="0DF5476D" w:rsidR="00415AF5" w:rsidRPr="00D27719" w:rsidRDefault="00415AF5">
      <w:pPr>
        <w:spacing w:after="200" w:line="276" w:lineRule="auto"/>
        <w:jc w:val="left"/>
        <w:rPr>
          <w:rFonts w:ascii="Times New Roman" w:hAnsi="Times New Roman" w:cs="Times New Roman"/>
          <w:b/>
        </w:rPr>
      </w:pPr>
    </w:p>
    <w:p w14:paraId="15E23F55" w14:textId="67EB4B10" w:rsidR="00477B55" w:rsidRPr="00D27719" w:rsidRDefault="00477B55">
      <w:pPr>
        <w:spacing w:after="200" w:line="276" w:lineRule="auto"/>
        <w:jc w:val="left"/>
        <w:rPr>
          <w:rFonts w:ascii="Times New Roman" w:hAnsi="Times New Roman" w:cs="Times New Roman"/>
          <w:noProof/>
        </w:rPr>
      </w:pPr>
      <w:bookmarkStart w:id="17" w:name="Erklärung"/>
    </w:p>
    <w:p w14:paraId="4DE77A6C" w14:textId="2E3CC30A" w:rsidR="002B598A" w:rsidRPr="00D27719" w:rsidRDefault="002B598A">
      <w:pPr>
        <w:spacing w:after="200" w:line="276" w:lineRule="auto"/>
        <w:jc w:val="left"/>
        <w:rPr>
          <w:rFonts w:ascii="Times New Roman" w:hAnsi="Times New Roman" w:cs="Times New Roman"/>
          <w:b/>
          <w:color w:val="00B050"/>
        </w:rPr>
      </w:pPr>
      <w:r w:rsidRPr="00D27719">
        <w:rPr>
          <w:rFonts w:ascii="Times New Roman" w:hAnsi="Times New Roman" w:cs="Times New Roman"/>
          <w:b/>
          <w:color w:val="00B050"/>
        </w:rPr>
        <w:br w:type="page"/>
      </w:r>
    </w:p>
    <w:p w14:paraId="2B81AC6C" w14:textId="041B934D" w:rsidR="003742DB" w:rsidRPr="00D27719" w:rsidRDefault="0058572D" w:rsidP="00EA6EE4">
      <w:pPr>
        <w:pStyle w:val="berschrift1"/>
        <w:spacing w:line="276" w:lineRule="auto"/>
        <w:ind w:left="340" w:hanging="340"/>
        <w:rPr>
          <w:rFonts w:ascii="Times New Roman" w:hAnsi="Times New Roman" w:cs="Times New Roman"/>
        </w:rPr>
      </w:pPr>
      <w:bookmarkStart w:id="18" w:name="_Toc95922036"/>
      <w:r w:rsidRPr="00D27719">
        <w:rPr>
          <w:rFonts w:ascii="Times New Roman" w:hAnsi="Times New Roman" w:cs="Times New Roman"/>
        </w:rPr>
        <w:lastRenderedPageBreak/>
        <w:t>Erklärung</w:t>
      </w:r>
      <w:bookmarkEnd w:id="17"/>
      <w:bookmarkEnd w:id="18"/>
    </w:p>
    <w:p w14:paraId="179BFD0F" w14:textId="77777777" w:rsidR="00D447B4" w:rsidRPr="00D27719" w:rsidRDefault="00D447B4" w:rsidP="00EA6EE4">
      <w:pPr>
        <w:spacing w:line="276" w:lineRule="auto"/>
        <w:rPr>
          <w:rFonts w:ascii="Times New Roman" w:hAnsi="Times New Roman" w:cs="Times New Roman"/>
        </w:rPr>
      </w:pPr>
    </w:p>
    <w:p w14:paraId="28C06E12" w14:textId="77777777" w:rsidR="00014813" w:rsidRPr="00D27719" w:rsidRDefault="005A3DC5" w:rsidP="00EA6EE4">
      <w:pPr>
        <w:spacing w:line="276" w:lineRule="auto"/>
        <w:rPr>
          <w:rFonts w:ascii="Times New Roman" w:hAnsi="Times New Roman" w:cs="Times New Roman"/>
        </w:rPr>
      </w:pPr>
      <w:r w:rsidRPr="00D27719">
        <w:rPr>
          <w:rFonts w:ascii="Times New Roman" w:hAnsi="Times New Roman" w:cs="Times New Roman"/>
        </w:rPr>
        <w:t>Ich versichere, dass ich die Arbeit selbständig verfasst habe und keine anderen</w:t>
      </w:r>
      <w:r w:rsidR="004057CE" w:rsidRPr="00D27719">
        <w:rPr>
          <w:rFonts w:ascii="Times New Roman" w:hAnsi="Times New Roman" w:cs="Times New Roman"/>
        </w:rPr>
        <w:t xml:space="preserve"> </w:t>
      </w:r>
      <w:r w:rsidRPr="00D27719">
        <w:rPr>
          <w:rFonts w:ascii="Times New Roman" w:hAnsi="Times New Roman" w:cs="Times New Roman"/>
        </w:rPr>
        <w:t>als die angegebenen Quellen und Hilfsmittel benutzt habe.</w:t>
      </w:r>
    </w:p>
    <w:p w14:paraId="60F8135B" w14:textId="77777777" w:rsidR="00E529F6" w:rsidRPr="00D27719" w:rsidRDefault="00E529F6" w:rsidP="00EA6EE4">
      <w:pPr>
        <w:spacing w:line="276" w:lineRule="auto"/>
        <w:rPr>
          <w:rFonts w:ascii="Times New Roman" w:hAnsi="Times New Roman" w:cs="Times New Roman"/>
        </w:rPr>
      </w:pPr>
    </w:p>
    <w:p w14:paraId="33D558B3" w14:textId="77777777" w:rsidR="00C21836" w:rsidRPr="00D27719" w:rsidRDefault="00C21836" w:rsidP="00EA6EE4">
      <w:pPr>
        <w:spacing w:line="276" w:lineRule="auto"/>
        <w:rPr>
          <w:rFonts w:ascii="Times New Roman" w:hAnsi="Times New Roman" w:cs="Times New Roman"/>
        </w:rPr>
      </w:pPr>
    </w:p>
    <w:p w14:paraId="7E1165AA" w14:textId="4B87CDD7" w:rsidR="003C7146" w:rsidRPr="00D27719" w:rsidRDefault="007B0172" w:rsidP="00EA6EE4">
      <w:pPr>
        <w:tabs>
          <w:tab w:val="right" w:pos="8503"/>
        </w:tabs>
        <w:spacing w:line="276" w:lineRule="auto"/>
        <w:rPr>
          <w:rFonts w:ascii="Times New Roman" w:hAnsi="Times New Roman" w:cs="Times New Roman"/>
          <w:vertAlign w:val="superscript"/>
        </w:rPr>
      </w:pPr>
      <w:r w:rsidRPr="00D27719">
        <w:rPr>
          <w:rFonts w:ascii="Times New Roman" w:hAnsi="Times New Roman" w:cs="Times New Roman"/>
          <w:u w:val="single"/>
        </w:rPr>
        <w:t xml:space="preserve">Osnabrück, </w:t>
      </w:r>
      <w:r w:rsidR="009035F4" w:rsidRPr="00D27719">
        <w:rPr>
          <w:rFonts w:ascii="Times New Roman" w:hAnsi="Times New Roman" w:cs="Times New Roman"/>
          <w:u w:val="single"/>
        </w:rPr>
        <w:t>17</w:t>
      </w:r>
      <w:r w:rsidRPr="00D27719">
        <w:rPr>
          <w:rFonts w:ascii="Times New Roman" w:hAnsi="Times New Roman" w:cs="Times New Roman"/>
          <w:u w:val="single"/>
        </w:rPr>
        <w:t>.0</w:t>
      </w:r>
      <w:r w:rsidR="009035F4" w:rsidRPr="00D27719">
        <w:rPr>
          <w:rFonts w:ascii="Times New Roman" w:hAnsi="Times New Roman" w:cs="Times New Roman"/>
          <w:u w:val="single"/>
        </w:rPr>
        <w:t>2</w:t>
      </w:r>
      <w:r w:rsidRPr="00D27719">
        <w:rPr>
          <w:rFonts w:ascii="Times New Roman" w:hAnsi="Times New Roman" w:cs="Times New Roman"/>
          <w:u w:val="single"/>
        </w:rPr>
        <w:t>.202</w:t>
      </w:r>
      <w:r w:rsidR="009035F4" w:rsidRPr="00D27719">
        <w:rPr>
          <w:rFonts w:ascii="Times New Roman" w:hAnsi="Times New Roman" w:cs="Times New Roman"/>
          <w:u w:val="single"/>
        </w:rPr>
        <w:t>2</w:t>
      </w:r>
      <w:r w:rsidR="00014813" w:rsidRPr="00D27719">
        <w:rPr>
          <w:rFonts w:ascii="Times New Roman" w:hAnsi="Times New Roman" w:cs="Times New Roman"/>
          <w:u w:val="single"/>
        </w:rPr>
        <w:tab/>
      </w:r>
      <w:r w:rsidR="00CA117E" w:rsidRPr="00D27719">
        <w:rPr>
          <w:rFonts w:ascii="Times New Roman" w:hAnsi="Times New Roman" w:cs="Times New Roman"/>
          <w:u w:val="single"/>
        </w:rPr>
        <w:br/>
      </w:r>
      <w:r w:rsidR="00930756" w:rsidRPr="00D27719">
        <w:rPr>
          <w:rFonts w:ascii="Times New Roman" w:hAnsi="Times New Roman" w:cs="Times New Roman"/>
          <w:vertAlign w:val="superscript"/>
        </w:rPr>
        <w:t>Ort, Datum</w:t>
      </w:r>
      <w:r w:rsidR="00CA117E" w:rsidRPr="00D27719">
        <w:rPr>
          <w:rFonts w:ascii="Times New Roman" w:hAnsi="Times New Roman" w:cs="Times New Roman"/>
          <w:vertAlign w:val="superscript"/>
        </w:rPr>
        <w:tab/>
      </w:r>
      <w:r w:rsidR="006B7FBC" w:rsidRPr="00D27719">
        <w:rPr>
          <w:rFonts w:ascii="Times New Roman" w:hAnsi="Times New Roman" w:cs="Times New Roman"/>
          <w:vertAlign w:val="superscript"/>
        </w:rPr>
        <w:t xml:space="preserve">Daniel Graf, </w:t>
      </w:r>
      <w:r w:rsidR="009035F4" w:rsidRPr="00D27719">
        <w:rPr>
          <w:rFonts w:ascii="Times New Roman" w:hAnsi="Times New Roman" w:cs="Times New Roman"/>
          <w:vertAlign w:val="superscript"/>
        </w:rPr>
        <w:t>Alexander Führs</w:t>
      </w:r>
      <w:r w:rsidR="006B7FBC" w:rsidRPr="00D27719">
        <w:rPr>
          <w:rFonts w:ascii="Times New Roman" w:hAnsi="Times New Roman" w:cs="Times New Roman"/>
          <w:vertAlign w:val="superscript"/>
        </w:rPr>
        <w:t xml:space="preserve">, </w:t>
      </w:r>
      <w:r w:rsidR="009035F4" w:rsidRPr="00D27719">
        <w:rPr>
          <w:rFonts w:ascii="Times New Roman" w:hAnsi="Times New Roman" w:cs="Times New Roman"/>
          <w:vertAlign w:val="superscript"/>
        </w:rPr>
        <w:t xml:space="preserve">Christoph </w:t>
      </w:r>
      <w:proofErr w:type="spellStart"/>
      <w:r w:rsidR="009035F4" w:rsidRPr="00D27719">
        <w:rPr>
          <w:rFonts w:ascii="Times New Roman" w:hAnsi="Times New Roman" w:cs="Times New Roman"/>
          <w:vertAlign w:val="superscript"/>
        </w:rPr>
        <w:t>Hüsemann</w:t>
      </w:r>
      <w:proofErr w:type="spellEnd"/>
    </w:p>
    <w:p w14:paraId="0FF0DB6D" w14:textId="77777777" w:rsidR="004E6AFA" w:rsidRPr="00D27719" w:rsidRDefault="004E6AFA" w:rsidP="00D90415">
      <w:pPr>
        <w:spacing w:after="200" w:line="276" w:lineRule="auto"/>
        <w:jc w:val="left"/>
        <w:rPr>
          <w:rFonts w:ascii="Times New Roman" w:hAnsi="Times New Roman" w:cs="Times New Roman"/>
          <w:vertAlign w:val="superscript"/>
        </w:rPr>
      </w:pPr>
    </w:p>
    <w:p w14:paraId="1CA29367" w14:textId="0095A6F2" w:rsidR="003A2086" w:rsidRPr="00D27719" w:rsidRDefault="003A2086" w:rsidP="00D90415">
      <w:pPr>
        <w:spacing w:after="200" w:line="276" w:lineRule="auto"/>
        <w:jc w:val="left"/>
        <w:rPr>
          <w:rFonts w:ascii="Times New Roman" w:hAnsi="Times New Roman" w:cs="Times New Roman"/>
        </w:rPr>
      </w:pPr>
    </w:p>
    <w:sectPr w:rsidR="003A2086" w:rsidRPr="00D27719" w:rsidSect="00DD1A85">
      <w:headerReference w:type="default" r:id="rId18"/>
      <w:footerReference w:type="default" r:id="rId19"/>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0C586" w14:textId="77777777" w:rsidR="00220A0C" w:rsidRDefault="00220A0C" w:rsidP="00BA1924">
      <w:pPr>
        <w:spacing w:line="240" w:lineRule="auto"/>
      </w:pPr>
      <w:r>
        <w:separator/>
      </w:r>
    </w:p>
  </w:endnote>
  <w:endnote w:type="continuationSeparator" w:id="0">
    <w:p w14:paraId="0986560F" w14:textId="77777777" w:rsidR="00220A0C" w:rsidRDefault="00220A0C" w:rsidP="00BA1924">
      <w:pPr>
        <w:spacing w:line="240" w:lineRule="auto"/>
      </w:pPr>
      <w:r>
        <w:continuationSeparator/>
      </w:r>
    </w:p>
  </w:endnote>
  <w:endnote w:type="continuationNotice" w:id="1">
    <w:p w14:paraId="7AEBF579" w14:textId="77777777" w:rsidR="00220A0C" w:rsidRDefault="00220A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FrnkGothITC Bk BT">
    <w:altName w:val="Segoe Script"/>
    <w:charset w:val="00"/>
    <w:family w:val="swiss"/>
    <w:pitch w:val="variable"/>
    <w:sig w:usb0="00000003" w:usb1="0000004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ext LT Pro Demi">
    <w:altName w:val="Calibri"/>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147541"/>
      <w:docPartObj>
        <w:docPartGallery w:val="Page Numbers (Bottom of Page)"/>
        <w:docPartUnique/>
      </w:docPartObj>
    </w:sdtPr>
    <w:sdtEndPr/>
    <w:sdtContent>
      <w:p w14:paraId="65ABC6E6" w14:textId="6241C1A2" w:rsidR="009704C4" w:rsidRDefault="009704C4">
        <w:pPr>
          <w:pStyle w:val="Fuzeile"/>
          <w:jc w:val="center"/>
        </w:pPr>
        <w:r>
          <w:fldChar w:fldCharType="begin"/>
        </w:r>
        <w:r>
          <w:instrText>PAGE   \* MERGEFORMAT</w:instrText>
        </w:r>
        <w:r>
          <w:fldChar w:fldCharType="separate"/>
        </w:r>
        <w:r>
          <w:t>2</w:t>
        </w:r>
        <w:r>
          <w:fldChar w:fldCharType="end"/>
        </w:r>
      </w:p>
    </w:sdtContent>
  </w:sdt>
  <w:p w14:paraId="19865325" w14:textId="604F84F0" w:rsidR="00964AD8" w:rsidRDefault="00964AD8" w:rsidP="00AF0381">
    <w:pPr>
      <w:pStyle w:val="Fuzeile"/>
      <w:tabs>
        <w:tab w:val="clear" w:pos="9072"/>
        <w:tab w:val="left" w:pos="578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85056"/>
      <w:docPartObj>
        <w:docPartGallery w:val="Page Numbers (Bottom of Page)"/>
        <w:docPartUnique/>
      </w:docPartObj>
    </w:sdtPr>
    <w:sdtEndPr/>
    <w:sdtContent>
      <w:p w14:paraId="4EE408A7" w14:textId="59FB1610" w:rsidR="0083789C" w:rsidRDefault="0083789C">
        <w:pPr>
          <w:pStyle w:val="Fuzeile"/>
          <w:jc w:val="center"/>
        </w:pPr>
        <w:r>
          <w:fldChar w:fldCharType="begin"/>
        </w:r>
        <w:r>
          <w:instrText>PAGE   \* MERGEFORMAT</w:instrText>
        </w:r>
        <w:r>
          <w:fldChar w:fldCharType="separate"/>
        </w:r>
        <w:r>
          <w:t>2</w:t>
        </w:r>
        <w:r>
          <w:fldChar w:fldCharType="end"/>
        </w:r>
      </w:p>
    </w:sdtContent>
  </w:sdt>
  <w:p w14:paraId="3110CC1D" w14:textId="77777777" w:rsidR="008A302B" w:rsidRDefault="008A302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3A6BB" w14:textId="77777777" w:rsidR="00964AD8" w:rsidRDefault="00964AD8" w:rsidP="004507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B472C" w14:textId="77777777" w:rsidR="00220A0C" w:rsidRDefault="00220A0C" w:rsidP="00BA1924">
      <w:pPr>
        <w:spacing w:line="240" w:lineRule="auto"/>
      </w:pPr>
      <w:r>
        <w:separator/>
      </w:r>
    </w:p>
  </w:footnote>
  <w:footnote w:type="continuationSeparator" w:id="0">
    <w:p w14:paraId="3A93D6C4" w14:textId="77777777" w:rsidR="00220A0C" w:rsidRDefault="00220A0C" w:rsidP="00BA1924">
      <w:pPr>
        <w:spacing w:line="240" w:lineRule="auto"/>
      </w:pPr>
      <w:r>
        <w:continuationSeparator/>
      </w:r>
    </w:p>
  </w:footnote>
  <w:footnote w:type="continuationNotice" w:id="1">
    <w:p w14:paraId="074E9C51" w14:textId="77777777" w:rsidR="00220A0C" w:rsidRDefault="00220A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4F8CC" w14:textId="6208FEF3" w:rsidR="00093C6C" w:rsidRPr="00093C6C" w:rsidRDefault="0004475E" w:rsidP="0004475E">
    <w:pPr>
      <w:pStyle w:val="Kopfzeile"/>
      <w:jc w:val="left"/>
      <w:rPr>
        <w:vertAlign w:val="superscript"/>
      </w:rPr>
    </w:pPr>
    <w:r>
      <w:rPr>
        <w:rFonts w:ascii="Avenir Next LT Pro Demi" w:hAnsi="Avenir Next LT Pro Demi"/>
        <w:color w:val="92D050"/>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D135" w14:textId="05780EFD" w:rsidR="00FB652B" w:rsidRPr="00093C6C" w:rsidRDefault="00CE6C3C" w:rsidP="0004475E">
    <w:pPr>
      <w:pStyle w:val="Kopfzeile"/>
      <w:jc w:val="left"/>
      <w:rPr>
        <w:vertAlign w:val="superscript"/>
      </w:rPr>
    </w:pPr>
    <w:r>
      <w:rPr>
        <w:rFonts w:ascii="Avenir Next LT Pro Demi" w:hAnsi="Avenir Next LT Pro Demi"/>
        <w:color w:val="92D050"/>
        <w:sz w:val="16"/>
        <w:szCs w:val="16"/>
      </w:rPr>
      <w:tab/>
    </w:r>
    <w:r>
      <w:rPr>
        <w:rFonts w:ascii="Avenir Next LT Pro Demi" w:hAnsi="Avenir Next LT Pro Demi"/>
        <w:color w:val="92D050"/>
        <w:sz w:val="16"/>
        <w:szCs w:val="16"/>
      </w:rPr>
      <w:tab/>
    </w:r>
    <w:r w:rsidR="00FB652B">
      <w:rPr>
        <w:rFonts w:ascii="Avenir Next LT Pro Demi" w:hAnsi="Avenir Next LT Pro Demi"/>
        <w:color w:val="92D05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6BC7" w14:textId="77777777" w:rsidR="00942067" w:rsidRPr="00093C6C" w:rsidRDefault="00FB652B" w:rsidP="0004475E">
    <w:pPr>
      <w:pStyle w:val="Kopfzeile"/>
      <w:jc w:val="left"/>
      <w:rPr>
        <w:vertAlign w:val="superscript"/>
      </w:rPr>
    </w:pPr>
    <w:r>
      <w:rPr>
        <w:rFonts w:ascii="Avenir Next LT Pro Demi" w:hAnsi="Avenir Next LT Pro Demi"/>
        <w:color w:val="92D05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CEB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472E9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52CDA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6EC1F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024B7B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5C7F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0A17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E9D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F0EA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6BC6A3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3C0E09"/>
    <w:multiLevelType w:val="hybridMultilevel"/>
    <w:tmpl w:val="40B4A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78175E"/>
    <w:multiLevelType w:val="hybridMultilevel"/>
    <w:tmpl w:val="A9FC9A2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712E94"/>
    <w:multiLevelType w:val="hybridMultilevel"/>
    <w:tmpl w:val="75C0D3F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D1219C4"/>
    <w:multiLevelType w:val="hybridMultilevel"/>
    <w:tmpl w:val="9040493A"/>
    <w:lvl w:ilvl="0" w:tplc="63BEC79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FE90D4E"/>
    <w:multiLevelType w:val="multilevel"/>
    <w:tmpl w:val="24FA0DC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146B0A7A"/>
    <w:multiLevelType w:val="hybridMultilevel"/>
    <w:tmpl w:val="674AE0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5B74A26"/>
    <w:multiLevelType w:val="hybridMultilevel"/>
    <w:tmpl w:val="2ED640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7CD5001"/>
    <w:multiLevelType w:val="multilevel"/>
    <w:tmpl w:val="8C181128"/>
    <w:lvl w:ilvl="0">
      <w:start w:val="1"/>
      <w:numFmt w:val="decimal"/>
      <w:lvlText w:val="%1."/>
      <w:lvlJc w:val="left"/>
      <w:pPr>
        <w:ind w:left="360" w:hanging="360"/>
      </w:pPr>
    </w:lvl>
    <w:lvl w:ilvl="1">
      <w:start w:val="1"/>
      <w:numFmt w:val="decimal"/>
      <w:lvlText w:val="%1.%2."/>
      <w:lvlJc w:val="left"/>
      <w:pPr>
        <w:ind w:left="1283" w:hanging="432"/>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7F13654"/>
    <w:multiLevelType w:val="hybridMultilevel"/>
    <w:tmpl w:val="D15EA7A4"/>
    <w:lvl w:ilvl="0" w:tplc="C074DC24">
      <w:start w:val="1"/>
      <w:numFmt w:val="bullet"/>
      <w:lvlText w:val=""/>
      <w:lvlJc w:val="left"/>
      <w:pPr>
        <w:ind w:left="720" w:hanging="360"/>
      </w:pPr>
      <w:rPr>
        <w:rFonts w:ascii="Symbol" w:hAnsi="Symbol" w:hint="default"/>
        <w:color w:val="00B05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A124D41"/>
    <w:multiLevelType w:val="hybridMultilevel"/>
    <w:tmpl w:val="9F343D9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1B7B62C2"/>
    <w:multiLevelType w:val="hybridMultilevel"/>
    <w:tmpl w:val="52341A4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DA211EB"/>
    <w:multiLevelType w:val="multilevel"/>
    <w:tmpl w:val="2B56DE5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31496D5B"/>
    <w:multiLevelType w:val="multilevel"/>
    <w:tmpl w:val="FE40766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786"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318A2B60"/>
    <w:multiLevelType w:val="multilevel"/>
    <w:tmpl w:val="5BA4FB7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4" w15:restartNumberingAfterBreak="0">
    <w:nsid w:val="31A662D8"/>
    <w:multiLevelType w:val="multilevel"/>
    <w:tmpl w:val="89585F04"/>
    <w:lvl w:ilvl="0">
      <w:start w:val="1"/>
      <w:numFmt w:val="decimal"/>
      <w:lvlText w:val="%1."/>
      <w:lvlJc w:val="left"/>
      <w:pPr>
        <w:ind w:left="720" w:hanging="360"/>
      </w:pPr>
      <w:rPr>
        <w:rFonts w:ascii="Arial" w:eastAsia="Arial" w:hAnsi="Arial" w:cs="Arial"/>
        <w:b w:val="0"/>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5" w15:restartNumberingAfterBreak="0">
    <w:nsid w:val="33B96E30"/>
    <w:multiLevelType w:val="hybridMultilevel"/>
    <w:tmpl w:val="327887D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8E90626"/>
    <w:multiLevelType w:val="hybridMultilevel"/>
    <w:tmpl w:val="85323186"/>
    <w:lvl w:ilvl="0" w:tplc="8F227C7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314236"/>
    <w:multiLevelType w:val="hybridMultilevel"/>
    <w:tmpl w:val="0E902F4E"/>
    <w:lvl w:ilvl="0" w:tplc="9FB0A9E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30D79CB"/>
    <w:multiLevelType w:val="multilevel"/>
    <w:tmpl w:val="4590171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9" w15:restartNumberingAfterBreak="0">
    <w:nsid w:val="466B4241"/>
    <w:multiLevelType w:val="hybridMultilevel"/>
    <w:tmpl w:val="EAB2763C"/>
    <w:lvl w:ilvl="0" w:tplc="99327C8E">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86B6628"/>
    <w:multiLevelType w:val="hybridMultilevel"/>
    <w:tmpl w:val="F0C67FF4"/>
    <w:lvl w:ilvl="0" w:tplc="519EA28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F971849"/>
    <w:multiLevelType w:val="hybridMultilevel"/>
    <w:tmpl w:val="EC0E6F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43E2487"/>
    <w:multiLevelType w:val="multilevel"/>
    <w:tmpl w:val="F008E6E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3" w15:restartNumberingAfterBreak="0">
    <w:nsid w:val="55555FB9"/>
    <w:multiLevelType w:val="multilevel"/>
    <w:tmpl w:val="FA2C33D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577E52D7"/>
    <w:multiLevelType w:val="hybridMultilevel"/>
    <w:tmpl w:val="B6A675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790010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8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8573EDC"/>
    <w:multiLevelType w:val="hybridMultilevel"/>
    <w:tmpl w:val="9814B3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D1C44A8"/>
    <w:multiLevelType w:val="hybridMultilevel"/>
    <w:tmpl w:val="EFBEE7BC"/>
    <w:lvl w:ilvl="0" w:tplc="52D4048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FD076E9"/>
    <w:multiLevelType w:val="hybridMultilevel"/>
    <w:tmpl w:val="898A0A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030602F"/>
    <w:multiLevelType w:val="multilevel"/>
    <w:tmpl w:val="6C9E88D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1" w15:restartNumberingAfterBreak="0">
    <w:nsid w:val="60B713BF"/>
    <w:multiLevelType w:val="hybridMultilevel"/>
    <w:tmpl w:val="82A20928"/>
    <w:lvl w:ilvl="0" w:tplc="4F64178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151196B"/>
    <w:multiLevelType w:val="hybridMultilevel"/>
    <w:tmpl w:val="8CD8B522"/>
    <w:lvl w:ilvl="0" w:tplc="0834F9F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F5A1249"/>
    <w:multiLevelType w:val="multilevel"/>
    <w:tmpl w:val="62DE7B28"/>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4" w15:restartNumberingAfterBreak="0">
    <w:nsid w:val="7240525A"/>
    <w:multiLevelType w:val="hybridMultilevel"/>
    <w:tmpl w:val="B5DA23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5" w15:restartNumberingAfterBreak="0">
    <w:nsid w:val="78CC0A6D"/>
    <w:multiLevelType w:val="hybridMultilevel"/>
    <w:tmpl w:val="48E83D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7A556667"/>
    <w:multiLevelType w:val="hybridMultilevel"/>
    <w:tmpl w:val="A9107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4"/>
  </w:num>
  <w:num w:numId="3">
    <w:abstractNumId w:val="0"/>
  </w:num>
  <w:num w:numId="4">
    <w:abstractNumId w:val="1"/>
  </w:num>
  <w:num w:numId="5">
    <w:abstractNumId w:val="2"/>
  </w:num>
  <w:num w:numId="6">
    <w:abstractNumId w:val="3"/>
  </w:num>
  <w:num w:numId="7">
    <w:abstractNumId w:val="5"/>
  </w:num>
  <w:num w:numId="8">
    <w:abstractNumId w:val="6"/>
  </w:num>
  <w:num w:numId="9">
    <w:abstractNumId w:val="7"/>
  </w:num>
  <w:num w:numId="10">
    <w:abstractNumId w:val="8"/>
  </w:num>
  <w:num w:numId="11">
    <w:abstractNumId w:val="9"/>
  </w:num>
  <w:num w:numId="12">
    <w:abstractNumId w:val="17"/>
  </w:num>
  <w:num w:numId="13">
    <w:abstractNumId w:val="36"/>
  </w:num>
  <w:num w:numId="14">
    <w:abstractNumId w:val="35"/>
  </w:num>
  <w:num w:numId="15">
    <w:abstractNumId w:val="25"/>
  </w:num>
  <w:num w:numId="16">
    <w:abstractNumId w:val="19"/>
  </w:num>
  <w:num w:numId="17">
    <w:abstractNumId w:val="45"/>
  </w:num>
  <w:num w:numId="18">
    <w:abstractNumId w:val="12"/>
  </w:num>
  <w:num w:numId="19">
    <w:abstractNumId w:val="37"/>
  </w:num>
  <w:num w:numId="20">
    <w:abstractNumId w:val="20"/>
  </w:num>
  <w:num w:numId="21">
    <w:abstractNumId w:val="15"/>
  </w:num>
  <w:num w:numId="22">
    <w:abstractNumId w:val="11"/>
  </w:num>
  <w:num w:numId="23">
    <w:abstractNumId w:val="34"/>
  </w:num>
  <w:num w:numId="24">
    <w:abstractNumId w:val="16"/>
  </w:num>
  <w:num w:numId="25">
    <w:abstractNumId w:val="39"/>
  </w:num>
  <w:num w:numId="26">
    <w:abstractNumId w:val="44"/>
  </w:num>
  <w:num w:numId="27">
    <w:abstractNumId w:val="42"/>
  </w:num>
  <w:num w:numId="28">
    <w:abstractNumId w:val="30"/>
  </w:num>
  <w:num w:numId="29">
    <w:abstractNumId w:val="26"/>
  </w:num>
  <w:num w:numId="30">
    <w:abstractNumId w:val="27"/>
  </w:num>
  <w:num w:numId="31">
    <w:abstractNumId w:val="38"/>
  </w:num>
  <w:num w:numId="32">
    <w:abstractNumId w:val="29"/>
  </w:num>
  <w:num w:numId="33">
    <w:abstractNumId w:val="41"/>
  </w:num>
  <w:num w:numId="34">
    <w:abstractNumId w:val="13"/>
  </w:num>
  <w:num w:numId="35">
    <w:abstractNumId w:val="10"/>
  </w:num>
  <w:num w:numId="3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6"/>
  </w:num>
  <w:num w:numId="47">
    <w:abstractNumId w:val="31"/>
  </w:num>
  <w:num w:numId="48">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9"/>
  <w:autoHyphenation/>
  <w:hyphenationZone w:val="142"/>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7SwNDC1MAZCIyUdpeDU4uLM/DyQAqNaAPvqoaksAAAA"/>
  </w:docVars>
  <w:rsids>
    <w:rsidRoot w:val="00F25661"/>
    <w:rsid w:val="0000007E"/>
    <w:rsid w:val="0000017E"/>
    <w:rsid w:val="00000A7C"/>
    <w:rsid w:val="00000C4D"/>
    <w:rsid w:val="00000CEC"/>
    <w:rsid w:val="00000F9B"/>
    <w:rsid w:val="00001692"/>
    <w:rsid w:val="000018D5"/>
    <w:rsid w:val="00001B06"/>
    <w:rsid w:val="00001B44"/>
    <w:rsid w:val="000025F2"/>
    <w:rsid w:val="00002A55"/>
    <w:rsid w:val="00002C2B"/>
    <w:rsid w:val="00002E47"/>
    <w:rsid w:val="0000344C"/>
    <w:rsid w:val="00003792"/>
    <w:rsid w:val="00003C41"/>
    <w:rsid w:val="00004164"/>
    <w:rsid w:val="0000454F"/>
    <w:rsid w:val="00004937"/>
    <w:rsid w:val="00004AD2"/>
    <w:rsid w:val="00004C5D"/>
    <w:rsid w:val="00004EF0"/>
    <w:rsid w:val="00004F1D"/>
    <w:rsid w:val="00005042"/>
    <w:rsid w:val="00005503"/>
    <w:rsid w:val="000055D8"/>
    <w:rsid w:val="00006505"/>
    <w:rsid w:val="00006671"/>
    <w:rsid w:val="00006C7B"/>
    <w:rsid w:val="000074C0"/>
    <w:rsid w:val="0000797F"/>
    <w:rsid w:val="00007A3B"/>
    <w:rsid w:val="00010094"/>
    <w:rsid w:val="000102B4"/>
    <w:rsid w:val="000106F9"/>
    <w:rsid w:val="000108AE"/>
    <w:rsid w:val="00010C0B"/>
    <w:rsid w:val="00011255"/>
    <w:rsid w:val="00011CAA"/>
    <w:rsid w:val="00011D9B"/>
    <w:rsid w:val="00011F3B"/>
    <w:rsid w:val="00012A82"/>
    <w:rsid w:val="00013137"/>
    <w:rsid w:val="000135E7"/>
    <w:rsid w:val="00013DA6"/>
    <w:rsid w:val="00013E15"/>
    <w:rsid w:val="00013EB9"/>
    <w:rsid w:val="00014394"/>
    <w:rsid w:val="000144FA"/>
    <w:rsid w:val="000145E1"/>
    <w:rsid w:val="00014677"/>
    <w:rsid w:val="00014813"/>
    <w:rsid w:val="00014B8E"/>
    <w:rsid w:val="00014B97"/>
    <w:rsid w:val="00014CA8"/>
    <w:rsid w:val="00014D36"/>
    <w:rsid w:val="00014F4A"/>
    <w:rsid w:val="00015310"/>
    <w:rsid w:val="00015AD0"/>
    <w:rsid w:val="00015B15"/>
    <w:rsid w:val="00015D59"/>
    <w:rsid w:val="000160FC"/>
    <w:rsid w:val="000163A4"/>
    <w:rsid w:val="000164B5"/>
    <w:rsid w:val="000164DA"/>
    <w:rsid w:val="000169E5"/>
    <w:rsid w:val="00016A94"/>
    <w:rsid w:val="0001718D"/>
    <w:rsid w:val="00017265"/>
    <w:rsid w:val="000172F9"/>
    <w:rsid w:val="0001734A"/>
    <w:rsid w:val="0001753F"/>
    <w:rsid w:val="00017E99"/>
    <w:rsid w:val="000203ED"/>
    <w:rsid w:val="000206A6"/>
    <w:rsid w:val="00020D3B"/>
    <w:rsid w:val="00020FE6"/>
    <w:rsid w:val="000210DB"/>
    <w:rsid w:val="0002123D"/>
    <w:rsid w:val="000212FA"/>
    <w:rsid w:val="0002149D"/>
    <w:rsid w:val="00021AF7"/>
    <w:rsid w:val="00021DFC"/>
    <w:rsid w:val="00021EF5"/>
    <w:rsid w:val="00021FC2"/>
    <w:rsid w:val="0002204A"/>
    <w:rsid w:val="00022103"/>
    <w:rsid w:val="00022280"/>
    <w:rsid w:val="00022524"/>
    <w:rsid w:val="00022699"/>
    <w:rsid w:val="0002284B"/>
    <w:rsid w:val="0002316F"/>
    <w:rsid w:val="00023475"/>
    <w:rsid w:val="000237CD"/>
    <w:rsid w:val="000239C3"/>
    <w:rsid w:val="00023A7F"/>
    <w:rsid w:val="00023C17"/>
    <w:rsid w:val="00023C20"/>
    <w:rsid w:val="00023F47"/>
    <w:rsid w:val="00024413"/>
    <w:rsid w:val="00024766"/>
    <w:rsid w:val="00024869"/>
    <w:rsid w:val="000248E3"/>
    <w:rsid w:val="0002498A"/>
    <w:rsid w:val="00024B22"/>
    <w:rsid w:val="00024E2D"/>
    <w:rsid w:val="00024F28"/>
    <w:rsid w:val="000251F5"/>
    <w:rsid w:val="0002541B"/>
    <w:rsid w:val="0002598E"/>
    <w:rsid w:val="00025A83"/>
    <w:rsid w:val="00025BEA"/>
    <w:rsid w:val="00025D43"/>
    <w:rsid w:val="00025D60"/>
    <w:rsid w:val="00026027"/>
    <w:rsid w:val="0002659B"/>
    <w:rsid w:val="000267C4"/>
    <w:rsid w:val="000267EA"/>
    <w:rsid w:val="00026891"/>
    <w:rsid w:val="00026899"/>
    <w:rsid w:val="00026CD6"/>
    <w:rsid w:val="0002724F"/>
    <w:rsid w:val="0002731D"/>
    <w:rsid w:val="000276D5"/>
    <w:rsid w:val="00027830"/>
    <w:rsid w:val="00027A62"/>
    <w:rsid w:val="00027BDE"/>
    <w:rsid w:val="00027C83"/>
    <w:rsid w:val="00027CD7"/>
    <w:rsid w:val="00027E94"/>
    <w:rsid w:val="00031163"/>
    <w:rsid w:val="00031412"/>
    <w:rsid w:val="0003180C"/>
    <w:rsid w:val="00031CE4"/>
    <w:rsid w:val="000321AA"/>
    <w:rsid w:val="0003230F"/>
    <w:rsid w:val="000323F4"/>
    <w:rsid w:val="0003246A"/>
    <w:rsid w:val="00032A56"/>
    <w:rsid w:val="00032AA9"/>
    <w:rsid w:val="00032C21"/>
    <w:rsid w:val="00032CCF"/>
    <w:rsid w:val="00033069"/>
    <w:rsid w:val="0003317D"/>
    <w:rsid w:val="00033370"/>
    <w:rsid w:val="00033DA6"/>
    <w:rsid w:val="00033F48"/>
    <w:rsid w:val="00034672"/>
    <w:rsid w:val="0003469E"/>
    <w:rsid w:val="00034ABB"/>
    <w:rsid w:val="000352D9"/>
    <w:rsid w:val="0003579A"/>
    <w:rsid w:val="00035BEE"/>
    <w:rsid w:val="00036674"/>
    <w:rsid w:val="00036702"/>
    <w:rsid w:val="00036CDB"/>
    <w:rsid w:val="00037168"/>
    <w:rsid w:val="000375F9"/>
    <w:rsid w:val="00037886"/>
    <w:rsid w:val="000409AF"/>
    <w:rsid w:val="00040AB4"/>
    <w:rsid w:val="00040AC9"/>
    <w:rsid w:val="00041537"/>
    <w:rsid w:val="000417B5"/>
    <w:rsid w:val="00042316"/>
    <w:rsid w:val="000424E3"/>
    <w:rsid w:val="000428EA"/>
    <w:rsid w:val="00042AF9"/>
    <w:rsid w:val="00043005"/>
    <w:rsid w:val="00043746"/>
    <w:rsid w:val="00043B1C"/>
    <w:rsid w:val="00043B24"/>
    <w:rsid w:val="00043F48"/>
    <w:rsid w:val="00044014"/>
    <w:rsid w:val="00044494"/>
    <w:rsid w:val="0004456F"/>
    <w:rsid w:val="0004475E"/>
    <w:rsid w:val="0004475F"/>
    <w:rsid w:val="00044EB7"/>
    <w:rsid w:val="00044F87"/>
    <w:rsid w:val="0004500F"/>
    <w:rsid w:val="0004561C"/>
    <w:rsid w:val="000456B8"/>
    <w:rsid w:val="0004599B"/>
    <w:rsid w:val="000459A6"/>
    <w:rsid w:val="00045A9A"/>
    <w:rsid w:val="00045D99"/>
    <w:rsid w:val="000460A2"/>
    <w:rsid w:val="000461F8"/>
    <w:rsid w:val="000465E6"/>
    <w:rsid w:val="000466F1"/>
    <w:rsid w:val="00046D08"/>
    <w:rsid w:val="00046ECB"/>
    <w:rsid w:val="00047738"/>
    <w:rsid w:val="00047A5B"/>
    <w:rsid w:val="00047DFB"/>
    <w:rsid w:val="00047FD4"/>
    <w:rsid w:val="00050D33"/>
    <w:rsid w:val="0005109A"/>
    <w:rsid w:val="00051333"/>
    <w:rsid w:val="00051C1C"/>
    <w:rsid w:val="00051D65"/>
    <w:rsid w:val="00051E65"/>
    <w:rsid w:val="00052195"/>
    <w:rsid w:val="0005236C"/>
    <w:rsid w:val="00053081"/>
    <w:rsid w:val="000530D3"/>
    <w:rsid w:val="000530E9"/>
    <w:rsid w:val="00053A97"/>
    <w:rsid w:val="00053B22"/>
    <w:rsid w:val="00054576"/>
    <w:rsid w:val="00054AB0"/>
    <w:rsid w:val="00054D79"/>
    <w:rsid w:val="00054FA8"/>
    <w:rsid w:val="000551FF"/>
    <w:rsid w:val="000557B0"/>
    <w:rsid w:val="00055833"/>
    <w:rsid w:val="00055A9C"/>
    <w:rsid w:val="00055B56"/>
    <w:rsid w:val="00055BFF"/>
    <w:rsid w:val="000564BC"/>
    <w:rsid w:val="00056EBD"/>
    <w:rsid w:val="00056F94"/>
    <w:rsid w:val="00057234"/>
    <w:rsid w:val="000572B0"/>
    <w:rsid w:val="000577AC"/>
    <w:rsid w:val="0006059B"/>
    <w:rsid w:val="000608C8"/>
    <w:rsid w:val="00060961"/>
    <w:rsid w:val="000609C6"/>
    <w:rsid w:val="00060A1F"/>
    <w:rsid w:val="00060C5E"/>
    <w:rsid w:val="00061962"/>
    <w:rsid w:val="00061B5A"/>
    <w:rsid w:val="00061C60"/>
    <w:rsid w:val="00061E45"/>
    <w:rsid w:val="00061F6E"/>
    <w:rsid w:val="00061F83"/>
    <w:rsid w:val="00061FB4"/>
    <w:rsid w:val="00062424"/>
    <w:rsid w:val="000629D5"/>
    <w:rsid w:val="00063448"/>
    <w:rsid w:val="000634FD"/>
    <w:rsid w:val="00063611"/>
    <w:rsid w:val="0006386D"/>
    <w:rsid w:val="00063904"/>
    <w:rsid w:val="0006399A"/>
    <w:rsid w:val="00063EA5"/>
    <w:rsid w:val="0006402A"/>
    <w:rsid w:val="000643D7"/>
    <w:rsid w:val="00064460"/>
    <w:rsid w:val="00064A13"/>
    <w:rsid w:val="00064BA3"/>
    <w:rsid w:val="000651F0"/>
    <w:rsid w:val="000656EB"/>
    <w:rsid w:val="000662D6"/>
    <w:rsid w:val="000664C1"/>
    <w:rsid w:val="000666D9"/>
    <w:rsid w:val="000669C8"/>
    <w:rsid w:val="00066C3E"/>
    <w:rsid w:val="00066CF3"/>
    <w:rsid w:val="00067DE6"/>
    <w:rsid w:val="00067F37"/>
    <w:rsid w:val="00070285"/>
    <w:rsid w:val="000705EA"/>
    <w:rsid w:val="00070681"/>
    <w:rsid w:val="0007093F"/>
    <w:rsid w:val="00070AAC"/>
    <w:rsid w:val="00070E3F"/>
    <w:rsid w:val="00071462"/>
    <w:rsid w:val="0007198F"/>
    <w:rsid w:val="00072245"/>
    <w:rsid w:val="000728A3"/>
    <w:rsid w:val="00072C2F"/>
    <w:rsid w:val="00072DBE"/>
    <w:rsid w:val="0007308C"/>
    <w:rsid w:val="000732B4"/>
    <w:rsid w:val="00073700"/>
    <w:rsid w:val="00073CB3"/>
    <w:rsid w:val="000741DF"/>
    <w:rsid w:val="00074702"/>
    <w:rsid w:val="000750AC"/>
    <w:rsid w:val="00075FA7"/>
    <w:rsid w:val="00076E94"/>
    <w:rsid w:val="0007799A"/>
    <w:rsid w:val="00077A75"/>
    <w:rsid w:val="00077C4E"/>
    <w:rsid w:val="000800DE"/>
    <w:rsid w:val="00080429"/>
    <w:rsid w:val="000808C2"/>
    <w:rsid w:val="00080EA1"/>
    <w:rsid w:val="00080ED1"/>
    <w:rsid w:val="00081183"/>
    <w:rsid w:val="00082266"/>
    <w:rsid w:val="00083C12"/>
    <w:rsid w:val="00083CA2"/>
    <w:rsid w:val="00083D0D"/>
    <w:rsid w:val="00083D17"/>
    <w:rsid w:val="00084377"/>
    <w:rsid w:val="0008446A"/>
    <w:rsid w:val="000844E0"/>
    <w:rsid w:val="00084559"/>
    <w:rsid w:val="00084ADD"/>
    <w:rsid w:val="00084C65"/>
    <w:rsid w:val="00085071"/>
    <w:rsid w:val="000850DF"/>
    <w:rsid w:val="000850E4"/>
    <w:rsid w:val="000852C0"/>
    <w:rsid w:val="00085942"/>
    <w:rsid w:val="00086710"/>
    <w:rsid w:val="000869E8"/>
    <w:rsid w:val="00086CAD"/>
    <w:rsid w:val="00086D19"/>
    <w:rsid w:val="00086EFB"/>
    <w:rsid w:val="00087DC8"/>
    <w:rsid w:val="00087DF2"/>
    <w:rsid w:val="0009001B"/>
    <w:rsid w:val="000901A1"/>
    <w:rsid w:val="000906EF"/>
    <w:rsid w:val="0009072A"/>
    <w:rsid w:val="0009101E"/>
    <w:rsid w:val="0009123B"/>
    <w:rsid w:val="00091E2A"/>
    <w:rsid w:val="00093BCD"/>
    <w:rsid w:val="00093C6C"/>
    <w:rsid w:val="00093EA0"/>
    <w:rsid w:val="00094364"/>
    <w:rsid w:val="00094762"/>
    <w:rsid w:val="00094B28"/>
    <w:rsid w:val="00094CF2"/>
    <w:rsid w:val="00095352"/>
    <w:rsid w:val="000956BB"/>
    <w:rsid w:val="0009574D"/>
    <w:rsid w:val="000957CA"/>
    <w:rsid w:val="00095E7B"/>
    <w:rsid w:val="000960FA"/>
    <w:rsid w:val="00096ABD"/>
    <w:rsid w:val="0009722A"/>
    <w:rsid w:val="0009754E"/>
    <w:rsid w:val="00097921"/>
    <w:rsid w:val="000979F6"/>
    <w:rsid w:val="00097C95"/>
    <w:rsid w:val="00097CE5"/>
    <w:rsid w:val="00097F58"/>
    <w:rsid w:val="000A0391"/>
    <w:rsid w:val="000A0650"/>
    <w:rsid w:val="000A19FF"/>
    <w:rsid w:val="000A2076"/>
    <w:rsid w:val="000A24E7"/>
    <w:rsid w:val="000A26BB"/>
    <w:rsid w:val="000A2E14"/>
    <w:rsid w:val="000A35A2"/>
    <w:rsid w:val="000A442D"/>
    <w:rsid w:val="000A469F"/>
    <w:rsid w:val="000A4B65"/>
    <w:rsid w:val="000A568D"/>
    <w:rsid w:val="000A56B5"/>
    <w:rsid w:val="000A5D3B"/>
    <w:rsid w:val="000A60D6"/>
    <w:rsid w:val="000A64FA"/>
    <w:rsid w:val="000A71CA"/>
    <w:rsid w:val="000A728C"/>
    <w:rsid w:val="000A75B3"/>
    <w:rsid w:val="000A76F8"/>
    <w:rsid w:val="000A7DBC"/>
    <w:rsid w:val="000B0066"/>
    <w:rsid w:val="000B04E1"/>
    <w:rsid w:val="000B0E4B"/>
    <w:rsid w:val="000B0FAB"/>
    <w:rsid w:val="000B130A"/>
    <w:rsid w:val="000B1383"/>
    <w:rsid w:val="000B156A"/>
    <w:rsid w:val="000B16C8"/>
    <w:rsid w:val="000B174A"/>
    <w:rsid w:val="000B1AE1"/>
    <w:rsid w:val="000B1D27"/>
    <w:rsid w:val="000B1EF1"/>
    <w:rsid w:val="000B2476"/>
    <w:rsid w:val="000B25D4"/>
    <w:rsid w:val="000B2637"/>
    <w:rsid w:val="000B2C44"/>
    <w:rsid w:val="000B2D9A"/>
    <w:rsid w:val="000B2FC1"/>
    <w:rsid w:val="000B31D5"/>
    <w:rsid w:val="000B3383"/>
    <w:rsid w:val="000B341B"/>
    <w:rsid w:val="000B343D"/>
    <w:rsid w:val="000B3E72"/>
    <w:rsid w:val="000B3ECE"/>
    <w:rsid w:val="000B4343"/>
    <w:rsid w:val="000B4AD4"/>
    <w:rsid w:val="000B5455"/>
    <w:rsid w:val="000B58FE"/>
    <w:rsid w:val="000B59FC"/>
    <w:rsid w:val="000B5A92"/>
    <w:rsid w:val="000B5F3F"/>
    <w:rsid w:val="000B65C9"/>
    <w:rsid w:val="000B66B8"/>
    <w:rsid w:val="000B66F9"/>
    <w:rsid w:val="000B6977"/>
    <w:rsid w:val="000B6EBE"/>
    <w:rsid w:val="000B75EA"/>
    <w:rsid w:val="000B7C5E"/>
    <w:rsid w:val="000B7D79"/>
    <w:rsid w:val="000B7F64"/>
    <w:rsid w:val="000C0045"/>
    <w:rsid w:val="000C0198"/>
    <w:rsid w:val="000C093C"/>
    <w:rsid w:val="000C1062"/>
    <w:rsid w:val="000C12E6"/>
    <w:rsid w:val="000C1306"/>
    <w:rsid w:val="000C1374"/>
    <w:rsid w:val="000C1D89"/>
    <w:rsid w:val="000C1FD5"/>
    <w:rsid w:val="000C2054"/>
    <w:rsid w:val="000C212E"/>
    <w:rsid w:val="000C234C"/>
    <w:rsid w:val="000C25FC"/>
    <w:rsid w:val="000C2D88"/>
    <w:rsid w:val="000C2DB8"/>
    <w:rsid w:val="000C2EC5"/>
    <w:rsid w:val="000C3C0D"/>
    <w:rsid w:val="000C41D7"/>
    <w:rsid w:val="000C4A69"/>
    <w:rsid w:val="000C53A1"/>
    <w:rsid w:val="000C552F"/>
    <w:rsid w:val="000C5917"/>
    <w:rsid w:val="000C5A9C"/>
    <w:rsid w:val="000C5D19"/>
    <w:rsid w:val="000C60F3"/>
    <w:rsid w:val="000C676D"/>
    <w:rsid w:val="000C6FE3"/>
    <w:rsid w:val="000C704C"/>
    <w:rsid w:val="000C733A"/>
    <w:rsid w:val="000C75B2"/>
    <w:rsid w:val="000C7FA5"/>
    <w:rsid w:val="000D07AC"/>
    <w:rsid w:val="000D0CA7"/>
    <w:rsid w:val="000D0DCE"/>
    <w:rsid w:val="000D0F2F"/>
    <w:rsid w:val="000D107F"/>
    <w:rsid w:val="000D1654"/>
    <w:rsid w:val="000D1743"/>
    <w:rsid w:val="000D1A0C"/>
    <w:rsid w:val="000D1CD3"/>
    <w:rsid w:val="000D239E"/>
    <w:rsid w:val="000D2DDD"/>
    <w:rsid w:val="000D30E7"/>
    <w:rsid w:val="000D30EA"/>
    <w:rsid w:val="000D31F3"/>
    <w:rsid w:val="000D3D96"/>
    <w:rsid w:val="000D3FEB"/>
    <w:rsid w:val="000D47CE"/>
    <w:rsid w:val="000D4AEB"/>
    <w:rsid w:val="000D4CC3"/>
    <w:rsid w:val="000D4DBD"/>
    <w:rsid w:val="000D4FEC"/>
    <w:rsid w:val="000D51E4"/>
    <w:rsid w:val="000D53B6"/>
    <w:rsid w:val="000D5758"/>
    <w:rsid w:val="000D5E9E"/>
    <w:rsid w:val="000D64DB"/>
    <w:rsid w:val="000D65F5"/>
    <w:rsid w:val="000D686E"/>
    <w:rsid w:val="000D6DAC"/>
    <w:rsid w:val="000D6EB3"/>
    <w:rsid w:val="000D6F15"/>
    <w:rsid w:val="000D706B"/>
    <w:rsid w:val="000D7BB2"/>
    <w:rsid w:val="000E039E"/>
    <w:rsid w:val="000E0B21"/>
    <w:rsid w:val="000E0B4A"/>
    <w:rsid w:val="000E0FCC"/>
    <w:rsid w:val="000E1186"/>
    <w:rsid w:val="000E1785"/>
    <w:rsid w:val="000E1A6B"/>
    <w:rsid w:val="000E1C7F"/>
    <w:rsid w:val="000E20C0"/>
    <w:rsid w:val="000E22AC"/>
    <w:rsid w:val="000E243A"/>
    <w:rsid w:val="000E269D"/>
    <w:rsid w:val="000E2892"/>
    <w:rsid w:val="000E2EB9"/>
    <w:rsid w:val="000E36B3"/>
    <w:rsid w:val="000E389F"/>
    <w:rsid w:val="000E3B6E"/>
    <w:rsid w:val="000E3E36"/>
    <w:rsid w:val="000E3E81"/>
    <w:rsid w:val="000E3FCB"/>
    <w:rsid w:val="000E4DAD"/>
    <w:rsid w:val="000E4E1B"/>
    <w:rsid w:val="000E4F63"/>
    <w:rsid w:val="000E59CE"/>
    <w:rsid w:val="000E5B28"/>
    <w:rsid w:val="000E5FED"/>
    <w:rsid w:val="000E65C8"/>
    <w:rsid w:val="000E67B8"/>
    <w:rsid w:val="000E6C2D"/>
    <w:rsid w:val="000E6D8C"/>
    <w:rsid w:val="000E7207"/>
    <w:rsid w:val="000E75E0"/>
    <w:rsid w:val="000E7C95"/>
    <w:rsid w:val="000F0002"/>
    <w:rsid w:val="000F07FD"/>
    <w:rsid w:val="000F0C52"/>
    <w:rsid w:val="000F0D13"/>
    <w:rsid w:val="000F0F2E"/>
    <w:rsid w:val="000F1543"/>
    <w:rsid w:val="000F1721"/>
    <w:rsid w:val="000F17DB"/>
    <w:rsid w:val="000F1B35"/>
    <w:rsid w:val="000F1DE3"/>
    <w:rsid w:val="000F1F34"/>
    <w:rsid w:val="000F267C"/>
    <w:rsid w:val="000F273D"/>
    <w:rsid w:val="000F2A8E"/>
    <w:rsid w:val="000F2D2F"/>
    <w:rsid w:val="000F2EBE"/>
    <w:rsid w:val="000F32DF"/>
    <w:rsid w:val="000F3682"/>
    <w:rsid w:val="000F3FF8"/>
    <w:rsid w:val="000F40D6"/>
    <w:rsid w:val="000F4235"/>
    <w:rsid w:val="000F45FB"/>
    <w:rsid w:val="000F4935"/>
    <w:rsid w:val="000F4C28"/>
    <w:rsid w:val="000F4C39"/>
    <w:rsid w:val="000F4E55"/>
    <w:rsid w:val="000F4F2C"/>
    <w:rsid w:val="000F5043"/>
    <w:rsid w:val="000F53A7"/>
    <w:rsid w:val="000F5704"/>
    <w:rsid w:val="000F5732"/>
    <w:rsid w:val="000F58C6"/>
    <w:rsid w:val="000F5C11"/>
    <w:rsid w:val="000F5D1F"/>
    <w:rsid w:val="000F5FDF"/>
    <w:rsid w:val="000F6332"/>
    <w:rsid w:val="000F660E"/>
    <w:rsid w:val="000F686A"/>
    <w:rsid w:val="000F68EC"/>
    <w:rsid w:val="000F6D35"/>
    <w:rsid w:val="000F7582"/>
    <w:rsid w:val="000F799B"/>
    <w:rsid w:val="000F7D36"/>
    <w:rsid w:val="00100142"/>
    <w:rsid w:val="001003D3"/>
    <w:rsid w:val="00100448"/>
    <w:rsid w:val="001006E0"/>
    <w:rsid w:val="00100739"/>
    <w:rsid w:val="0010078C"/>
    <w:rsid w:val="001009B7"/>
    <w:rsid w:val="00100A50"/>
    <w:rsid w:val="001012D0"/>
    <w:rsid w:val="001012E5"/>
    <w:rsid w:val="00101389"/>
    <w:rsid w:val="00101762"/>
    <w:rsid w:val="0010252D"/>
    <w:rsid w:val="00102574"/>
    <w:rsid w:val="00102676"/>
    <w:rsid w:val="00102787"/>
    <w:rsid w:val="00102FAB"/>
    <w:rsid w:val="0010330F"/>
    <w:rsid w:val="001035CA"/>
    <w:rsid w:val="00103D76"/>
    <w:rsid w:val="00103DA4"/>
    <w:rsid w:val="0010419E"/>
    <w:rsid w:val="00104436"/>
    <w:rsid w:val="0010447B"/>
    <w:rsid w:val="0010455A"/>
    <w:rsid w:val="00104867"/>
    <w:rsid w:val="00104B8D"/>
    <w:rsid w:val="00105074"/>
    <w:rsid w:val="0010526B"/>
    <w:rsid w:val="0010549F"/>
    <w:rsid w:val="00105E31"/>
    <w:rsid w:val="00105EDD"/>
    <w:rsid w:val="00106580"/>
    <w:rsid w:val="00106942"/>
    <w:rsid w:val="00106ADC"/>
    <w:rsid w:val="00106E4D"/>
    <w:rsid w:val="00107544"/>
    <w:rsid w:val="00107B8B"/>
    <w:rsid w:val="00107D16"/>
    <w:rsid w:val="00107D1F"/>
    <w:rsid w:val="00107D46"/>
    <w:rsid w:val="00107DB6"/>
    <w:rsid w:val="00107E88"/>
    <w:rsid w:val="00110342"/>
    <w:rsid w:val="001109D2"/>
    <w:rsid w:val="00111179"/>
    <w:rsid w:val="00111327"/>
    <w:rsid w:val="0011133B"/>
    <w:rsid w:val="00111476"/>
    <w:rsid w:val="001119A6"/>
    <w:rsid w:val="00111B4D"/>
    <w:rsid w:val="00111CA2"/>
    <w:rsid w:val="00111CCE"/>
    <w:rsid w:val="00111F3A"/>
    <w:rsid w:val="00111F8A"/>
    <w:rsid w:val="0011202B"/>
    <w:rsid w:val="001120CB"/>
    <w:rsid w:val="001121A5"/>
    <w:rsid w:val="0011247D"/>
    <w:rsid w:val="00112839"/>
    <w:rsid w:val="001129EA"/>
    <w:rsid w:val="00112A6A"/>
    <w:rsid w:val="00112B0D"/>
    <w:rsid w:val="00112C46"/>
    <w:rsid w:val="00112C69"/>
    <w:rsid w:val="00112CFA"/>
    <w:rsid w:val="0011321A"/>
    <w:rsid w:val="001137B2"/>
    <w:rsid w:val="001139BC"/>
    <w:rsid w:val="00113BD7"/>
    <w:rsid w:val="0011406B"/>
    <w:rsid w:val="0011424A"/>
    <w:rsid w:val="001148F7"/>
    <w:rsid w:val="00114AF3"/>
    <w:rsid w:val="001151B3"/>
    <w:rsid w:val="001153D7"/>
    <w:rsid w:val="00115420"/>
    <w:rsid w:val="00115718"/>
    <w:rsid w:val="0011572E"/>
    <w:rsid w:val="001157EE"/>
    <w:rsid w:val="00115889"/>
    <w:rsid w:val="00115B95"/>
    <w:rsid w:val="00115E08"/>
    <w:rsid w:val="001160FC"/>
    <w:rsid w:val="00116349"/>
    <w:rsid w:val="0011669B"/>
    <w:rsid w:val="001171B0"/>
    <w:rsid w:val="001173BA"/>
    <w:rsid w:val="00117C82"/>
    <w:rsid w:val="00120257"/>
    <w:rsid w:val="00120442"/>
    <w:rsid w:val="00120F52"/>
    <w:rsid w:val="00121555"/>
    <w:rsid w:val="00121653"/>
    <w:rsid w:val="001216EA"/>
    <w:rsid w:val="001219F5"/>
    <w:rsid w:val="00122074"/>
    <w:rsid w:val="00122206"/>
    <w:rsid w:val="00122557"/>
    <w:rsid w:val="0012262E"/>
    <w:rsid w:val="00122CC3"/>
    <w:rsid w:val="00122F09"/>
    <w:rsid w:val="001234B9"/>
    <w:rsid w:val="0012364D"/>
    <w:rsid w:val="00123B07"/>
    <w:rsid w:val="00123D34"/>
    <w:rsid w:val="00123D94"/>
    <w:rsid w:val="00124260"/>
    <w:rsid w:val="00124276"/>
    <w:rsid w:val="00124390"/>
    <w:rsid w:val="0012445B"/>
    <w:rsid w:val="001244EB"/>
    <w:rsid w:val="00124BF8"/>
    <w:rsid w:val="00124D44"/>
    <w:rsid w:val="0012520C"/>
    <w:rsid w:val="00125641"/>
    <w:rsid w:val="00125709"/>
    <w:rsid w:val="001259DF"/>
    <w:rsid w:val="00125C60"/>
    <w:rsid w:val="00125F0C"/>
    <w:rsid w:val="00126211"/>
    <w:rsid w:val="00126FEF"/>
    <w:rsid w:val="00127096"/>
    <w:rsid w:val="001270AF"/>
    <w:rsid w:val="0012767F"/>
    <w:rsid w:val="00127886"/>
    <w:rsid w:val="001278D2"/>
    <w:rsid w:val="00127E2A"/>
    <w:rsid w:val="001301AC"/>
    <w:rsid w:val="001301B5"/>
    <w:rsid w:val="001301FD"/>
    <w:rsid w:val="0013063B"/>
    <w:rsid w:val="001307F0"/>
    <w:rsid w:val="00130874"/>
    <w:rsid w:val="0013109C"/>
    <w:rsid w:val="00131381"/>
    <w:rsid w:val="0013159F"/>
    <w:rsid w:val="00131A73"/>
    <w:rsid w:val="00131DD8"/>
    <w:rsid w:val="0013201B"/>
    <w:rsid w:val="00133050"/>
    <w:rsid w:val="00133B39"/>
    <w:rsid w:val="00133C6B"/>
    <w:rsid w:val="00134213"/>
    <w:rsid w:val="00134533"/>
    <w:rsid w:val="001350F0"/>
    <w:rsid w:val="001353BC"/>
    <w:rsid w:val="00135B33"/>
    <w:rsid w:val="00135C3D"/>
    <w:rsid w:val="00135EBE"/>
    <w:rsid w:val="0013619E"/>
    <w:rsid w:val="00136885"/>
    <w:rsid w:val="0013710D"/>
    <w:rsid w:val="001374F3"/>
    <w:rsid w:val="00137AC7"/>
    <w:rsid w:val="001400A9"/>
    <w:rsid w:val="0014033E"/>
    <w:rsid w:val="0014065A"/>
    <w:rsid w:val="0014068E"/>
    <w:rsid w:val="001406CD"/>
    <w:rsid w:val="00140957"/>
    <w:rsid w:val="00140C86"/>
    <w:rsid w:val="00140F0C"/>
    <w:rsid w:val="0014108D"/>
    <w:rsid w:val="00141718"/>
    <w:rsid w:val="00141818"/>
    <w:rsid w:val="001419D8"/>
    <w:rsid w:val="00142432"/>
    <w:rsid w:val="00142B09"/>
    <w:rsid w:val="00143057"/>
    <w:rsid w:val="001430EA"/>
    <w:rsid w:val="001432E4"/>
    <w:rsid w:val="00143421"/>
    <w:rsid w:val="001437F0"/>
    <w:rsid w:val="0014386A"/>
    <w:rsid w:val="00143973"/>
    <w:rsid w:val="0014408A"/>
    <w:rsid w:val="00144339"/>
    <w:rsid w:val="00144DF6"/>
    <w:rsid w:val="001456DB"/>
    <w:rsid w:val="00145807"/>
    <w:rsid w:val="00145DBB"/>
    <w:rsid w:val="001468B0"/>
    <w:rsid w:val="00146962"/>
    <w:rsid w:val="00146DAF"/>
    <w:rsid w:val="00146E03"/>
    <w:rsid w:val="00146E74"/>
    <w:rsid w:val="00147506"/>
    <w:rsid w:val="00147782"/>
    <w:rsid w:val="0015086A"/>
    <w:rsid w:val="00150932"/>
    <w:rsid w:val="00150B06"/>
    <w:rsid w:val="00150F7B"/>
    <w:rsid w:val="0015104D"/>
    <w:rsid w:val="0015115E"/>
    <w:rsid w:val="001512C1"/>
    <w:rsid w:val="00151A18"/>
    <w:rsid w:val="00151C55"/>
    <w:rsid w:val="00151D89"/>
    <w:rsid w:val="00152036"/>
    <w:rsid w:val="001522F5"/>
    <w:rsid w:val="00152ACB"/>
    <w:rsid w:val="00154233"/>
    <w:rsid w:val="00154281"/>
    <w:rsid w:val="0015485B"/>
    <w:rsid w:val="001548A3"/>
    <w:rsid w:val="00154E8E"/>
    <w:rsid w:val="00155577"/>
    <w:rsid w:val="0015599A"/>
    <w:rsid w:val="00155B10"/>
    <w:rsid w:val="001565D8"/>
    <w:rsid w:val="0015664F"/>
    <w:rsid w:val="00156FEB"/>
    <w:rsid w:val="001570BD"/>
    <w:rsid w:val="0015712C"/>
    <w:rsid w:val="00157838"/>
    <w:rsid w:val="00160411"/>
    <w:rsid w:val="00160AA3"/>
    <w:rsid w:val="00160F67"/>
    <w:rsid w:val="00160FF8"/>
    <w:rsid w:val="0016139A"/>
    <w:rsid w:val="00161653"/>
    <w:rsid w:val="00161C5D"/>
    <w:rsid w:val="001620C2"/>
    <w:rsid w:val="0016249B"/>
    <w:rsid w:val="0016277C"/>
    <w:rsid w:val="00162A43"/>
    <w:rsid w:val="00162D8E"/>
    <w:rsid w:val="00163264"/>
    <w:rsid w:val="001636BD"/>
    <w:rsid w:val="00163CE2"/>
    <w:rsid w:val="0016476F"/>
    <w:rsid w:val="00164D43"/>
    <w:rsid w:val="00164FA2"/>
    <w:rsid w:val="001650CA"/>
    <w:rsid w:val="001650DD"/>
    <w:rsid w:val="0016521F"/>
    <w:rsid w:val="00165347"/>
    <w:rsid w:val="0016566D"/>
    <w:rsid w:val="00165794"/>
    <w:rsid w:val="00165AD3"/>
    <w:rsid w:val="00165BAD"/>
    <w:rsid w:val="00166095"/>
    <w:rsid w:val="001662CC"/>
    <w:rsid w:val="0016658E"/>
    <w:rsid w:val="00166701"/>
    <w:rsid w:val="001668B2"/>
    <w:rsid w:val="00166A62"/>
    <w:rsid w:val="00166B7A"/>
    <w:rsid w:val="0016742F"/>
    <w:rsid w:val="0016756A"/>
    <w:rsid w:val="00167A2A"/>
    <w:rsid w:val="00167E91"/>
    <w:rsid w:val="0017020C"/>
    <w:rsid w:val="001703E8"/>
    <w:rsid w:val="00170603"/>
    <w:rsid w:val="0017078A"/>
    <w:rsid w:val="00170CE3"/>
    <w:rsid w:val="0017104C"/>
    <w:rsid w:val="001716A6"/>
    <w:rsid w:val="00171867"/>
    <w:rsid w:val="00171E66"/>
    <w:rsid w:val="001720D6"/>
    <w:rsid w:val="001721C1"/>
    <w:rsid w:val="0017233A"/>
    <w:rsid w:val="00172551"/>
    <w:rsid w:val="0017284F"/>
    <w:rsid w:val="00172A19"/>
    <w:rsid w:val="00174172"/>
    <w:rsid w:val="00174413"/>
    <w:rsid w:val="00174600"/>
    <w:rsid w:val="00174CB1"/>
    <w:rsid w:val="00174E9E"/>
    <w:rsid w:val="00174F98"/>
    <w:rsid w:val="00175D08"/>
    <w:rsid w:val="00176035"/>
    <w:rsid w:val="00176226"/>
    <w:rsid w:val="0017630C"/>
    <w:rsid w:val="00176463"/>
    <w:rsid w:val="00176812"/>
    <w:rsid w:val="0017694B"/>
    <w:rsid w:val="00176AAA"/>
    <w:rsid w:val="001775A5"/>
    <w:rsid w:val="001777BF"/>
    <w:rsid w:val="001778A3"/>
    <w:rsid w:val="0017795C"/>
    <w:rsid w:val="001802E4"/>
    <w:rsid w:val="0018048C"/>
    <w:rsid w:val="00180B1B"/>
    <w:rsid w:val="00180E2B"/>
    <w:rsid w:val="0018127B"/>
    <w:rsid w:val="00181906"/>
    <w:rsid w:val="00182054"/>
    <w:rsid w:val="00182E21"/>
    <w:rsid w:val="00182F11"/>
    <w:rsid w:val="0018335E"/>
    <w:rsid w:val="001835A2"/>
    <w:rsid w:val="00183A10"/>
    <w:rsid w:val="00183B4A"/>
    <w:rsid w:val="00183BFE"/>
    <w:rsid w:val="00183CA4"/>
    <w:rsid w:val="00183EF9"/>
    <w:rsid w:val="00183F51"/>
    <w:rsid w:val="00184042"/>
    <w:rsid w:val="0018445D"/>
    <w:rsid w:val="0018446A"/>
    <w:rsid w:val="001849BA"/>
    <w:rsid w:val="00184FB3"/>
    <w:rsid w:val="00185179"/>
    <w:rsid w:val="00185A12"/>
    <w:rsid w:val="00185BDC"/>
    <w:rsid w:val="00185D14"/>
    <w:rsid w:val="00185E14"/>
    <w:rsid w:val="001860AA"/>
    <w:rsid w:val="001864D6"/>
    <w:rsid w:val="00186BCF"/>
    <w:rsid w:val="00186CD0"/>
    <w:rsid w:val="00186E22"/>
    <w:rsid w:val="00186FCE"/>
    <w:rsid w:val="001874B2"/>
    <w:rsid w:val="00187E8C"/>
    <w:rsid w:val="00190235"/>
    <w:rsid w:val="00190320"/>
    <w:rsid w:val="0019102B"/>
    <w:rsid w:val="00191140"/>
    <w:rsid w:val="00191229"/>
    <w:rsid w:val="001916EB"/>
    <w:rsid w:val="001920A0"/>
    <w:rsid w:val="0019230A"/>
    <w:rsid w:val="00192493"/>
    <w:rsid w:val="001929A0"/>
    <w:rsid w:val="00193047"/>
    <w:rsid w:val="0019372F"/>
    <w:rsid w:val="00193A2C"/>
    <w:rsid w:val="00193ABF"/>
    <w:rsid w:val="00193F0A"/>
    <w:rsid w:val="00194338"/>
    <w:rsid w:val="00194B1C"/>
    <w:rsid w:val="00194B29"/>
    <w:rsid w:val="00194C8E"/>
    <w:rsid w:val="00195060"/>
    <w:rsid w:val="001951BD"/>
    <w:rsid w:val="001959F9"/>
    <w:rsid w:val="00195A09"/>
    <w:rsid w:val="00195A2A"/>
    <w:rsid w:val="00195E5A"/>
    <w:rsid w:val="00196B7D"/>
    <w:rsid w:val="00196F9A"/>
    <w:rsid w:val="0019752C"/>
    <w:rsid w:val="001A0281"/>
    <w:rsid w:val="001A0932"/>
    <w:rsid w:val="001A0BF3"/>
    <w:rsid w:val="001A0E3E"/>
    <w:rsid w:val="001A1299"/>
    <w:rsid w:val="001A184F"/>
    <w:rsid w:val="001A2691"/>
    <w:rsid w:val="001A26E3"/>
    <w:rsid w:val="001A2860"/>
    <w:rsid w:val="001A293F"/>
    <w:rsid w:val="001A29F3"/>
    <w:rsid w:val="001A2CF4"/>
    <w:rsid w:val="001A2DF4"/>
    <w:rsid w:val="001A3111"/>
    <w:rsid w:val="001A3383"/>
    <w:rsid w:val="001A3568"/>
    <w:rsid w:val="001A3BD2"/>
    <w:rsid w:val="001A3BDE"/>
    <w:rsid w:val="001A3E69"/>
    <w:rsid w:val="001A3FAF"/>
    <w:rsid w:val="001A411E"/>
    <w:rsid w:val="001A41FE"/>
    <w:rsid w:val="001A45B1"/>
    <w:rsid w:val="001A50D7"/>
    <w:rsid w:val="001A54EA"/>
    <w:rsid w:val="001A5A7D"/>
    <w:rsid w:val="001A5D45"/>
    <w:rsid w:val="001A5EAB"/>
    <w:rsid w:val="001A5F19"/>
    <w:rsid w:val="001A63CF"/>
    <w:rsid w:val="001A673F"/>
    <w:rsid w:val="001A6903"/>
    <w:rsid w:val="001A6CAC"/>
    <w:rsid w:val="001A6E03"/>
    <w:rsid w:val="001A6ECF"/>
    <w:rsid w:val="001A704B"/>
    <w:rsid w:val="001A7A47"/>
    <w:rsid w:val="001A7ECA"/>
    <w:rsid w:val="001A7F21"/>
    <w:rsid w:val="001A7F3A"/>
    <w:rsid w:val="001B0046"/>
    <w:rsid w:val="001B02C7"/>
    <w:rsid w:val="001B0873"/>
    <w:rsid w:val="001B0ACB"/>
    <w:rsid w:val="001B0AFC"/>
    <w:rsid w:val="001B0BA7"/>
    <w:rsid w:val="001B0E63"/>
    <w:rsid w:val="001B0F9D"/>
    <w:rsid w:val="001B1504"/>
    <w:rsid w:val="001B18F9"/>
    <w:rsid w:val="001B1A35"/>
    <w:rsid w:val="001B1CD6"/>
    <w:rsid w:val="001B1D11"/>
    <w:rsid w:val="001B1FA4"/>
    <w:rsid w:val="001B1FEA"/>
    <w:rsid w:val="001B2177"/>
    <w:rsid w:val="001B2213"/>
    <w:rsid w:val="001B3169"/>
    <w:rsid w:val="001B3401"/>
    <w:rsid w:val="001B3433"/>
    <w:rsid w:val="001B35B9"/>
    <w:rsid w:val="001B3840"/>
    <w:rsid w:val="001B40D8"/>
    <w:rsid w:val="001B41A6"/>
    <w:rsid w:val="001B4624"/>
    <w:rsid w:val="001B4638"/>
    <w:rsid w:val="001B475D"/>
    <w:rsid w:val="001B497E"/>
    <w:rsid w:val="001B4A14"/>
    <w:rsid w:val="001B4FD7"/>
    <w:rsid w:val="001B5412"/>
    <w:rsid w:val="001B5481"/>
    <w:rsid w:val="001B54A0"/>
    <w:rsid w:val="001B57BE"/>
    <w:rsid w:val="001B61E9"/>
    <w:rsid w:val="001B6576"/>
    <w:rsid w:val="001B6612"/>
    <w:rsid w:val="001B698F"/>
    <w:rsid w:val="001B6C71"/>
    <w:rsid w:val="001B6EE0"/>
    <w:rsid w:val="001B714B"/>
    <w:rsid w:val="001B76F1"/>
    <w:rsid w:val="001B7728"/>
    <w:rsid w:val="001B7BAA"/>
    <w:rsid w:val="001B7CB9"/>
    <w:rsid w:val="001B7EEA"/>
    <w:rsid w:val="001C015F"/>
    <w:rsid w:val="001C023D"/>
    <w:rsid w:val="001C06C1"/>
    <w:rsid w:val="001C0E57"/>
    <w:rsid w:val="001C0F17"/>
    <w:rsid w:val="001C124A"/>
    <w:rsid w:val="001C2635"/>
    <w:rsid w:val="001C27A0"/>
    <w:rsid w:val="001C27C7"/>
    <w:rsid w:val="001C2962"/>
    <w:rsid w:val="001C29F1"/>
    <w:rsid w:val="001C2B03"/>
    <w:rsid w:val="001C2CDF"/>
    <w:rsid w:val="001C33AC"/>
    <w:rsid w:val="001C35DF"/>
    <w:rsid w:val="001C3C64"/>
    <w:rsid w:val="001C4020"/>
    <w:rsid w:val="001C46E0"/>
    <w:rsid w:val="001C4BD0"/>
    <w:rsid w:val="001C4EFE"/>
    <w:rsid w:val="001C564E"/>
    <w:rsid w:val="001C588C"/>
    <w:rsid w:val="001C59F9"/>
    <w:rsid w:val="001C5AB2"/>
    <w:rsid w:val="001C5BEF"/>
    <w:rsid w:val="001C5C27"/>
    <w:rsid w:val="001C5E05"/>
    <w:rsid w:val="001C61C9"/>
    <w:rsid w:val="001C6266"/>
    <w:rsid w:val="001C62C3"/>
    <w:rsid w:val="001C6385"/>
    <w:rsid w:val="001C63AA"/>
    <w:rsid w:val="001C6C1D"/>
    <w:rsid w:val="001C6EF3"/>
    <w:rsid w:val="001C6F9A"/>
    <w:rsid w:val="001C6FCF"/>
    <w:rsid w:val="001C742F"/>
    <w:rsid w:val="001C79BE"/>
    <w:rsid w:val="001C7CDB"/>
    <w:rsid w:val="001C7D9C"/>
    <w:rsid w:val="001D0287"/>
    <w:rsid w:val="001D02D5"/>
    <w:rsid w:val="001D05D3"/>
    <w:rsid w:val="001D088F"/>
    <w:rsid w:val="001D0ACD"/>
    <w:rsid w:val="001D0CD5"/>
    <w:rsid w:val="001D1264"/>
    <w:rsid w:val="001D130C"/>
    <w:rsid w:val="001D1BC0"/>
    <w:rsid w:val="001D1C9E"/>
    <w:rsid w:val="001D1E84"/>
    <w:rsid w:val="001D21F0"/>
    <w:rsid w:val="001D2539"/>
    <w:rsid w:val="001D2597"/>
    <w:rsid w:val="001D26E0"/>
    <w:rsid w:val="001D31C9"/>
    <w:rsid w:val="001D3862"/>
    <w:rsid w:val="001D3938"/>
    <w:rsid w:val="001D3D0B"/>
    <w:rsid w:val="001D413B"/>
    <w:rsid w:val="001D4400"/>
    <w:rsid w:val="001D453A"/>
    <w:rsid w:val="001D45A5"/>
    <w:rsid w:val="001D4777"/>
    <w:rsid w:val="001D4A73"/>
    <w:rsid w:val="001D4B26"/>
    <w:rsid w:val="001D4DE3"/>
    <w:rsid w:val="001D53B4"/>
    <w:rsid w:val="001D5515"/>
    <w:rsid w:val="001D55AE"/>
    <w:rsid w:val="001D59AF"/>
    <w:rsid w:val="001D5D0C"/>
    <w:rsid w:val="001D5DBE"/>
    <w:rsid w:val="001D61E5"/>
    <w:rsid w:val="001D6267"/>
    <w:rsid w:val="001D669B"/>
    <w:rsid w:val="001D69A4"/>
    <w:rsid w:val="001D69D4"/>
    <w:rsid w:val="001D6F37"/>
    <w:rsid w:val="001E08D9"/>
    <w:rsid w:val="001E0983"/>
    <w:rsid w:val="001E1036"/>
    <w:rsid w:val="001E1163"/>
    <w:rsid w:val="001E14A3"/>
    <w:rsid w:val="001E158B"/>
    <w:rsid w:val="001E1744"/>
    <w:rsid w:val="001E1D46"/>
    <w:rsid w:val="001E1F1B"/>
    <w:rsid w:val="001E216B"/>
    <w:rsid w:val="001E2674"/>
    <w:rsid w:val="001E2788"/>
    <w:rsid w:val="001E2873"/>
    <w:rsid w:val="001E290A"/>
    <w:rsid w:val="001E2AFD"/>
    <w:rsid w:val="001E3066"/>
    <w:rsid w:val="001E306D"/>
    <w:rsid w:val="001E3D27"/>
    <w:rsid w:val="001E4146"/>
    <w:rsid w:val="001E424C"/>
    <w:rsid w:val="001E4560"/>
    <w:rsid w:val="001E461B"/>
    <w:rsid w:val="001E4952"/>
    <w:rsid w:val="001E4A60"/>
    <w:rsid w:val="001E5558"/>
    <w:rsid w:val="001E567F"/>
    <w:rsid w:val="001E5C24"/>
    <w:rsid w:val="001E5CA5"/>
    <w:rsid w:val="001E5DF2"/>
    <w:rsid w:val="001E5DF7"/>
    <w:rsid w:val="001E6111"/>
    <w:rsid w:val="001E669D"/>
    <w:rsid w:val="001E6B14"/>
    <w:rsid w:val="001E6D7C"/>
    <w:rsid w:val="001E7135"/>
    <w:rsid w:val="001E71E0"/>
    <w:rsid w:val="001E7241"/>
    <w:rsid w:val="001E7298"/>
    <w:rsid w:val="001E7424"/>
    <w:rsid w:val="001E7BB1"/>
    <w:rsid w:val="001E7CC3"/>
    <w:rsid w:val="001F011A"/>
    <w:rsid w:val="001F030C"/>
    <w:rsid w:val="001F0D2F"/>
    <w:rsid w:val="001F1074"/>
    <w:rsid w:val="001F148B"/>
    <w:rsid w:val="001F14F3"/>
    <w:rsid w:val="001F1B64"/>
    <w:rsid w:val="001F1C8B"/>
    <w:rsid w:val="001F1EFE"/>
    <w:rsid w:val="001F1FE7"/>
    <w:rsid w:val="001F2683"/>
    <w:rsid w:val="001F2845"/>
    <w:rsid w:val="001F28D7"/>
    <w:rsid w:val="001F2953"/>
    <w:rsid w:val="001F2D41"/>
    <w:rsid w:val="001F2EB6"/>
    <w:rsid w:val="001F30A0"/>
    <w:rsid w:val="001F35C9"/>
    <w:rsid w:val="001F3A68"/>
    <w:rsid w:val="001F3BC6"/>
    <w:rsid w:val="001F4D09"/>
    <w:rsid w:val="001F50BB"/>
    <w:rsid w:val="001F50D3"/>
    <w:rsid w:val="001F582D"/>
    <w:rsid w:val="001F597F"/>
    <w:rsid w:val="001F5A46"/>
    <w:rsid w:val="001F60A0"/>
    <w:rsid w:val="001F623B"/>
    <w:rsid w:val="001F63B3"/>
    <w:rsid w:val="001F648A"/>
    <w:rsid w:val="001F66E0"/>
    <w:rsid w:val="001F691E"/>
    <w:rsid w:val="001F6A5A"/>
    <w:rsid w:val="001F6A8B"/>
    <w:rsid w:val="001F71DF"/>
    <w:rsid w:val="001F71E8"/>
    <w:rsid w:val="001F78A4"/>
    <w:rsid w:val="001F7924"/>
    <w:rsid w:val="002000BC"/>
    <w:rsid w:val="002001A8"/>
    <w:rsid w:val="00200293"/>
    <w:rsid w:val="00200C51"/>
    <w:rsid w:val="00200F52"/>
    <w:rsid w:val="0020109F"/>
    <w:rsid w:val="00201736"/>
    <w:rsid w:val="002017A8"/>
    <w:rsid w:val="002018B7"/>
    <w:rsid w:val="00201B0A"/>
    <w:rsid w:val="00201F94"/>
    <w:rsid w:val="0020220D"/>
    <w:rsid w:val="00202478"/>
    <w:rsid w:val="00203261"/>
    <w:rsid w:val="00203354"/>
    <w:rsid w:val="002034E9"/>
    <w:rsid w:val="002040BB"/>
    <w:rsid w:val="0020436C"/>
    <w:rsid w:val="0020488A"/>
    <w:rsid w:val="00204A2F"/>
    <w:rsid w:val="00204AC4"/>
    <w:rsid w:val="00204BCA"/>
    <w:rsid w:val="00204EF6"/>
    <w:rsid w:val="0020561A"/>
    <w:rsid w:val="00205F77"/>
    <w:rsid w:val="00206190"/>
    <w:rsid w:val="0020628E"/>
    <w:rsid w:val="00206FA0"/>
    <w:rsid w:val="00207984"/>
    <w:rsid w:val="00207C05"/>
    <w:rsid w:val="00210A2D"/>
    <w:rsid w:val="00210B47"/>
    <w:rsid w:val="00211368"/>
    <w:rsid w:val="00211507"/>
    <w:rsid w:val="00211DB9"/>
    <w:rsid w:val="00211FE5"/>
    <w:rsid w:val="00212041"/>
    <w:rsid w:val="00212069"/>
    <w:rsid w:val="00212085"/>
    <w:rsid w:val="0021253F"/>
    <w:rsid w:val="00213038"/>
    <w:rsid w:val="00213655"/>
    <w:rsid w:val="002137E9"/>
    <w:rsid w:val="00213DFC"/>
    <w:rsid w:val="00214252"/>
    <w:rsid w:val="0021425C"/>
    <w:rsid w:val="0021479B"/>
    <w:rsid w:val="00214CAC"/>
    <w:rsid w:val="002153C0"/>
    <w:rsid w:val="00215656"/>
    <w:rsid w:val="002157A3"/>
    <w:rsid w:val="0021594A"/>
    <w:rsid w:val="002159A6"/>
    <w:rsid w:val="00216400"/>
    <w:rsid w:val="00216A25"/>
    <w:rsid w:val="00216B04"/>
    <w:rsid w:val="00216C01"/>
    <w:rsid w:val="002176D0"/>
    <w:rsid w:val="00217987"/>
    <w:rsid w:val="00217D0A"/>
    <w:rsid w:val="00217D7E"/>
    <w:rsid w:val="0022003B"/>
    <w:rsid w:val="0022053F"/>
    <w:rsid w:val="0022054C"/>
    <w:rsid w:val="0022059F"/>
    <w:rsid w:val="00220604"/>
    <w:rsid w:val="00220A0C"/>
    <w:rsid w:val="00220B28"/>
    <w:rsid w:val="00220E1B"/>
    <w:rsid w:val="002210FF"/>
    <w:rsid w:val="00221232"/>
    <w:rsid w:val="00221311"/>
    <w:rsid w:val="002214D2"/>
    <w:rsid w:val="00221544"/>
    <w:rsid w:val="00221737"/>
    <w:rsid w:val="0022188E"/>
    <w:rsid w:val="00222125"/>
    <w:rsid w:val="00222297"/>
    <w:rsid w:val="002227A3"/>
    <w:rsid w:val="002227D3"/>
    <w:rsid w:val="00222D7A"/>
    <w:rsid w:val="00222DF0"/>
    <w:rsid w:val="00222F0B"/>
    <w:rsid w:val="002233D9"/>
    <w:rsid w:val="002233FA"/>
    <w:rsid w:val="00223795"/>
    <w:rsid w:val="0022407F"/>
    <w:rsid w:val="0022409A"/>
    <w:rsid w:val="002244E0"/>
    <w:rsid w:val="00224679"/>
    <w:rsid w:val="00224975"/>
    <w:rsid w:val="00224A1B"/>
    <w:rsid w:val="00224A21"/>
    <w:rsid w:val="00224C89"/>
    <w:rsid w:val="00224CA7"/>
    <w:rsid w:val="00224CBA"/>
    <w:rsid w:val="002259E6"/>
    <w:rsid w:val="002262C7"/>
    <w:rsid w:val="002264E2"/>
    <w:rsid w:val="002267A9"/>
    <w:rsid w:val="00226D0F"/>
    <w:rsid w:val="0022709A"/>
    <w:rsid w:val="00227215"/>
    <w:rsid w:val="002272C9"/>
    <w:rsid w:val="002275F7"/>
    <w:rsid w:val="00227920"/>
    <w:rsid w:val="00227990"/>
    <w:rsid w:val="00227C60"/>
    <w:rsid w:val="00227D99"/>
    <w:rsid w:val="00227DFA"/>
    <w:rsid w:val="002309D5"/>
    <w:rsid w:val="00230AEE"/>
    <w:rsid w:val="00230B8E"/>
    <w:rsid w:val="00230DE4"/>
    <w:rsid w:val="00230E67"/>
    <w:rsid w:val="00231330"/>
    <w:rsid w:val="00231485"/>
    <w:rsid w:val="00231D13"/>
    <w:rsid w:val="00231F73"/>
    <w:rsid w:val="002321B7"/>
    <w:rsid w:val="00232595"/>
    <w:rsid w:val="00232FDD"/>
    <w:rsid w:val="00233046"/>
    <w:rsid w:val="00233067"/>
    <w:rsid w:val="0023330A"/>
    <w:rsid w:val="002334F9"/>
    <w:rsid w:val="002336A4"/>
    <w:rsid w:val="00233C25"/>
    <w:rsid w:val="00233C3C"/>
    <w:rsid w:val="0023436F"/>
    <w:rsid w:val="002349F6"/>
    <w:rsid w:val="002353D2"/>
    <w:rsid w:val="00235642"/>
    <w:rsid w:val="00235B08"/>
    <w:rsid w:val="00235D1B"/>
    <w:rsid w:val="002360F8"/>
    <w:rsid w:val="0023680D"/>
    <w:rsid w:val="0023684A"/>
    <w:rsid w:val="00236FD3"/>
    <w:rsid w:val="00237100"/>
    <w:rsid w:val="00237381"/>
    <w:rsid w:val="00237700"/>
    <w:rsid w:val="00237BE0"/>
    <w:rsid w:val="00237D13"/>
    <w:rsid w:val="002401EB"/>
    <w:rsid w:val="00240481"/>
    <w:rsid w:val="002408FE"/>
    <w:rsid w:val="00240FF2"/>
    <w:rsid w:val="00241382"/>
    <w:rsid w:val="00241729"/>
    <w:rsid w:val="00241D8A"/>
    <w:rsid w:val="00242323"/>
    <w:rsid w:val="0024235E"/>
    <w:rsid w:val="002426C5"/>
    <w:rsid w:val="00242E37"/>
    <w:rsid w:val="00243E5A"/>
    <w:rsid w:val="00244DCF"/>
    <w:rsid w:val="00245029"/>
    <w:rsid w:val="00245088"/>
    <w:rsid w:val="002451BC"/>
    <w:rsid w:val="00245501"/>
    <w:rsid w:val="0024555C"/>
    <w:rsid w:val="00245E60"/>
    <w:rsid w:val="00246351"/>
    <w:rsid w:val="00246503"/>
    <w:rsid w:val="00246664"/>
    <w:rsid w:val="00246951"/>
    <w:rsid w:val="00246BBE"/>
    <w:rsid w:val="00246E53"/>
    <w:rsid w:val="00246EF2"/>
    <w:rsid w:val="002477F0"/>
    <w:rsid w:val="00247A6A"/>
    <w:rsid w:val="00247B6A"/>
    <w:rsid w:val="00247F55"/>
    <w:rsid w:val="00247FB5"/>
    <w:rsid w:val="00250289"/>
    <w:rsid w:val="00250A29"/>
    <w:rsid w:val="00251649"/>
    <w:rsid w:val="00251AFD"/>
    <w:rsid w:val="00251BB6"/>
    <w:rsid w:val="00251FD4"/>
    <w:rsid w:val="00252040"/>
    <w:rsid w:val="00252380"/>
    <w:rsid w:val="002523C9"/>
    <w:rsid w:val="002526D9"/>
    <w:rsid w:val="00252C53"/>
    <w:rsid w:val="00252E40"/>
    <w:rsid w:val="00253119"/>
    <w:rsid w:val="002533DD"/>
    <w:rsid w:val="0025391E"/>
    <w:rsid w:val="002539EC"/>
    <w:rsid w:val="00254127"/>
    <w:rsid w:val="002545A6"/>
    <w:rsid w:val="00254D0F"/>
    <w:rsid w:val="00255771"/>
    <w:rsid w:val="00256451"/>
    <w:rsid w:val="00256B80"/>
    <w:rsid w:val="00256EB9"/>
    <w:rsid w:val="00257210"/>
    <w:rsid w:val="00257416"/>
    <w:rsid w:val="00257806"/>
    <w:rsid w:val="0025796B"/>
    <w:rsid w:val="00257B63"/>
    <w:rsid w:val="00257B71"/>
    <w:rsid w:val="00257BE6"/>
    <w:rsid w:val="00257FB1"/>
    <w:rsid w:val="002602E6"/>
    <w:rsid w:val="00260F8F"/>
    <w:rsid w:val="002612E8"/>
    <w:rsid w:val="002616B9"/>
    <w:rsid w:val="002618C6"/>
    <w:rsid w:val="002622A1"/>
    <w:rsid w:val="00262597"/>
    <w:rsid w:val="00262792"/>
    <w:rsid w:val="00262842"/>
    <w:rsid w:val="002628C0"/>
    <w:rsid w:val="00263087"/>
    <w:rsid w:val="002630CC"/>
    <w:rsid w:val="00263512"/>
    <w:rsid w:val="00263694"/>
    <w:rsid w:val="002639E9"/>
    <w:rsid w:val="00263B2C"/>
    <w:rsid w:val="00263C09"/>
    <w:rsid w:val="0026404A"/>
    <w:rsid w:val="002640A9"/>
    <w:rsid w:val="002643A5"/>
    <w:rsid w:val="00264512"/>
    <w:rsid w:val="00264604"/>
    <w:rsid w:val="002648D6"/>
    <w:rsid w:val="00264969"/>
    <w:rsid w:val="002652B8"/>
    <w:rsid w:val="00265528"/>
    <w:rsid w:val="0026581F"/>
    <w:rsid w:val="00265A3E"/>
    <w:rsid w:val="00265D69"/>
    <w:rsid w:val="00266FDD"/>
    <w:rsid w:val="00267CF0"/>
    <w:rsid w:val="00267DDA"/>
    <w:rsid w:val="00267E97"/>
    <w:rsid w:val="002703BD"/>
    <w:rsid w:val="0027121F"/>
    <w:rsid w:val="002717ED"/>
    <w:rsid w:val="002719F1"/>
    <w:rsid w:val="0027244E"/>
    <w:rsid w:val="00272748"/>
    <w:rsid w:val="00273166"/>
    <w:rsid w:val="00273812"/>
    <w:rsid w:val="0027405B"/>
    <w:rsid w:val="002744CD"/>
    <w:rsid w:val="00274958"/>
    <w:rsid w:val="00274F65"/>
    <w:rsid w:val="002755AB"/>
    <w:rsid w:val="002756AA"/>
    <w:rsid w:val="00276AC0"/>
    <w:rsid w:val="00276E5E"/>
    <w:rsid w:val="00277227"/>
    <w:rsid w:val="002778E4"/>
    <w:rsid w:val="00277A48"/>
    <w:rsid w:val="00277ADC"/>
    <w:rsid w:val="0028044E"/>
    <w:rsid w:val="002804EA"/>
    <w:rsid w:val="0028072C"/>
    <w:rsid w:val="002807AE"/>
    <w:rsid w:val="002808E2"/>
    <w:rsid w:val="002809B0"/>
    <w:rsid w:val="00280C1F"/>
    <w:rsid w:val="00280C5D"/>
    <w:rsid w:val="00280DD5"/>
    <w:rsid w:val="00280FAA"/>
    <w:rsid w:val="002817F4"/>
    <w:rsid w:val="00281DC9"/>
    <w:rsid w:val="00281E0C"/>
    <w:rsid w:val="00281F1A"/>
    <w:rsid w:val="00281F48"/>
    <w:rsid w:val="002822AA"/>
    <w:rsid w:val="002825AC"/>
    <w:rsid w:val="00282735"/>
    <w:rsid w:val="00282CF7"/>
    <w:rsid w:val="00282FDA"/>
    <w:rsid w:val="002830D0"/>
    <w:rsid w:val="002831DB"/>
    <w:rsid w:val="0028334F"/>
    <w:rsid w:val="00283594"/>
    <w:rsid w:val="00283B53"/>
    <w:rsid w:val="00283CD3"/>
    <w:rsid w:val="0028414A"/>
    <w:rsid w:val="002842EF"/>
    <w:rsid w:val="002848D8"/>
    <w:rsid w:val="00284919"/>
    <w:rsid w:val="00284A33"/>
    <w:rsid w:val="00284B98"/>
    <w:rsid w:val="00284D52"/>
    <w:rsid w:val="00285350"/>
    <w:rsid w:val="0028544F"/>
    <w:rsid w:val="00285C2F"/>
    <w:rsid w:val="00286030"/>
    <w:rsid w:val="00286149"/>
    <w:rsid w:val="0028696D"/>
    <w:rsid w:val="00286E4E"/>
    <w:rsid w:val="00290238"/>
    <w:rsid w:val="0029081A"/>
    <w:rsid w:val="00290999"/>
    <w:rsid w:val="00290B13"/>
    <w:rsid w:val="00290D1B"/>
    <w:rsid w:val="00290DC4"/>
    <w:rsid w:val="00290E94"/>
    <w:rsid w:val="002913B2"/>
    <w:rsid w:val="002914F1"/>
    <w:rsid w:val="0029217E"/>
    <w:rsid w:val="00292CEB"/>
    <w:rsid w:val="00292D3E"/>
    <w:rsid w:val="00293110"/>
    <w:rsid w:val="00293740"/>
    <w:rsid w:val="00293824"/>
    <w:rsid w:val="00293EB2"/>
    <w:rsid w:val="002941FF"/>
    <w:rsid w:val="00294325"/>
    <w:rsid w:val="002944CD"/>
    <w:rsid w:val="002946BA"/>
    <w:rsid w:val="0029486A"/>
    <w:rsid w:val="0029495B"/>
    <w:rsid w:val="002960F5"/>
    <w:rsid w:val="00296277"/>
    <w:rsid w:val="00296406"/>
    <w:rsid w:val="002969DC"/>
    <w:rsid w:val="00296BF2"/>
    <w:rsid w:val="00296C43"/>
    <w:rsid w:val="00296FCC"/>
    <w:rsid w:val="00297201"/>
    <w:rsid w:val="0029776D"/>
    <w:rsid w:val="00297997"/>
    <w:rsid w:val="00297E34"/>
    <w:rsid w:val="002A0ADF"/>
    <w:rsid w:val="002A1015"/>
    <w:rsid w:val="002A15A5"/>
    <w:rsid w:val="002A1700"/>
    <w:rsid w:val="002A1A40"/>
    <w:rsid w:val="002A1B7A"/>
    <w:rsid w:val="002A1F57"/>
    <w:rsid w:val="002A2364"/>
    <w:rsid w:val="002A23C2"/>
    <w:rsid w:val="002A2894"/>
    <w:rsid w:val="002A2D07"/>
    <w:rsid w:val="002A2F25"/>
    <w:rsid w:val="002A2F56"/>
    <w:rsid w:val="002A343C"/>
    <w:rsid w:val="002A3457"/>
    <w:rsid w:val="002A3564"/>
    <w:rsid w:val="002A37EF"/>
    <w:rsid w:val="002A4005"/>
    <w:rsid w:val="002A40E0"/>
    <w:rsid w:val="002A430C"/>
    <w:rsid w:val="002A4558"/>
    <w:rsid w:val="002A474A"/>
    <w:rsid w:val="002A4AFA"/>
    <w:rsid w:val="002A509C"/>
    <w:rsid w:val="002A509F"/>
    <w:rsid w:val="002A5AB5"/>
    <w:rsid w:val="002A5D3D"/>
    <w:rsid w:val="002A5FD0"/>
    <w:rsid w:val="002A6520"/>
    <w:rsid w:val="002A6839"/>
    <w:rsid w:val="002A68AF"/>
    <w:rsid w:val="002A736E"/>
    <w:rsid w:val="002A7410"/>
    <w:rsid w:val="002A77D3"/>
    <w:rsid w:val="002A7ECF"/>
    <w:rsid w:val="002A7EFE"/>
    <w:rsid w:val="002B0579"/>
    <w:rsid w:val="002B06F3"/>
    <w:rsid w:val="002B0867"/>
    <w:rsid w:val="002B0C2F"/>
    <w:rsid w:val="002B0D8A"/>
    <w:rsid w:val="002B0DCE"/>
    <w:rsid w:val="002B1005"/>
    <w:rsid w:val="002B11B4"/>
    <w:rsid w:val="002B1318"/>
    <w:rsid w:val="002B144C"/>
    <w:rsid w:val="002B1AFA"/>
    <w:rsid w:val="002B1D9A"/>
    <w:rsid w:val="002B1E1D"/>
    <w:rsid w:val="002B295C"/>
    <w:rsid w:val="002B2991"/>
    <w:rsid w:val="002B29C1"/>
    <w:rsid w:val="002B34B1"/>
    <w:rsid w:val="002B34EA"/>
    <w:rsid w:val="002B3589"/>
    <w:rsid w:val="002B359B"/>
    <w:rsid w:val="002B3D5F"/>
    <w:rsid w:val="002B450C"/>
    <w:rsid w:val="002B4A28"/>
    <w:rsid w:val="002B4C32"/>
    <w:rsid w:val="002B598A"/>
    <w:rsid w:val="002B5C4B"/>
    <w:rsid w:val="002B5CA5"/>
    <w:rsid w:val="002B5DED"/>
    <w:rsid w:val="002B6141"/>
    <w:rsid w:val="002B63B0"/>
    <w:rsid w:val="002B6725"/>
    <w:rsid w:val="002B67BF"/>
    <w:rsid w:val="002B6B65"/>
    <w:rsid w:val="002B6C68"/>
    <w:rsid w:val="002B6D21"/>
    <w:rsid w:val="002B6D43"/>
    <w:rsid w:val="002B6DFC"/>
    <w:rsid w:val="002B6FE7"/>
    <w:rsid w:val="002B70D5"/>
    <w:rsid w:val="002B74CE"/>
    <w:rsid w:val="002B784E"/>
    <w:rsid w:val="002B7A6C"/>
    <w:rsid w:val="002B7D57"/>
    <w:rsid w:val="002B7F05"/>
    <w:rsid w:val="002C0063"/>
    <w:rsid w:val="002C00DD"/>
    <w:rsid w:val="002C0ADC"/>
    <w:rsid w:val="002C13F5"/>
    <w:rsid w:val="002C1529"/>
    <w:rsid w:val="002C1973"/>
    <w:rsid w:val="002C1A77"/>
    <w:rsid w:val="002C1EBE"/>
    <w:rsid w:val="002C239E"/>
    <w:rsid w:val="002C2688"/>
    <w:rsid w:val="002C28E3"/>
    <w:rsid w:val="002C29DD"/>
    <w:rsid w:val="002C2A28"/>
    <w:rsid w:val="002C2C5F"/>
    <w:rsid w:val="002C2E09"/>
    <w:rsid w:val="002C2F7A"/>
    <w:rsid w:val="002C2F80"/>
    <w:rsid w:val="002C3357"/>
    <w:rsid w:val="002C370F"/>
    <w:rsid w:val="002C3D59"/>
    <w:rsid w:val="002C44CD"/>
    <w:rsid w:val="002C4D04"/>
    <w:rsid w:val="002C538C"/>
    <w:rsid w:val="002C56DA"/>
    <w:rsid w:val="002C5824"/>
    <w:rsid w:val="002C5939"/>
    <w:rsid w:val="002C5BBE"/>
    <w:rsid w:val="002C612D"/>
    <w:rsid w:val="002C6397"/>
    <w:rsid w:val="002C6443"/>
    <w:rsid w:val="002C7103"/>
    <w:rsid w:val="002C7275"/>
    <w:rsid w:val="002C74BD"/>
    <w:rsid w:val="002C74DD"/>
    <w:rsid w:val="002C76CE"/>
    <w:rsid w:val="002C77CC"/>
    <w:rsid w:val="002C7D48"/>
    <w:rsid w:val="002D02AA"/>
    <w:rsid w:val="002D02EB"/>
    <w:rsid w:val="002D0793"/>
    <w:rsid w:val="002D116C"/>
    <w:rsid w:val="002D12DE"/>
    <w:rsid w:val="002D1405"/>
    <w:rsid w:val="002D17A3"/>
    <w:rsid w:val="002D1801"/>
    <w:rsid w:val="002D1979"/>
    <w:rsid w:val="002D1B87"/>
    <w:rsid w:val="002D1E43"/>
    <w:rsid w:val="002D1F7F"/>
    <w:rsid w:val="002D2025"/>
    <w:rsid w:val="002D202F"/>
    <w:rsid w:val="002D23C7"/>
    <w:rsid w:val="002D2460"/>
    <w:rsid w:val="002D2882"/>
    <w:rsid w:val="002D2E55"/>
    <w:rsid w:val="002D2ECB"/>
    <w:rsid w:val="002D32B8"/>
    <w:rsid w:val="002D3616"/>
    <w:rsid w:val="002D36FD"/>
    <w:rsid w:val="002D3D26"/>
    <w:rsid w:val="002D40F9"/>
    <w:rsid w:val="002D4585"/>
    <w:rsid w:val="002D4BC1"/>
    <w:rsid w:val="002D4E0F"/>
    <w:rsid w:val="002D5004"/>
    <w:rsid w:val="002D5217"/>
    <w:rsid w:val="002D52AA"/>
    <w:rsid w:val="002D533F"/>
    <w:rsid w:val="002D53D7"/>
    <w:rsid w:val="002D55AB"/>
    <w:rsid w:val="002D5B89"/>
    <w:rsid w:val="002D5E52"/>
    <w:rsid w:val="002D61B0"/>
    <w:rsid w:val="002D6355"/>
    <w:rsid w:val="002D6695"/>
    <w:rsid w:val="002D74C8"/>
    <w:rsid w:val="002D77AA"/>
    <w:rsid w:val="002D7BED"/>
    <w:rsid w:val="002D7D28"/>
    <w:rsid w:val="002E01FD"/>
    <w:rsid w:val="002E020C"/>
    <w:rsid w:val="002E056A"/>
    <w:rsid w:val="002E06B5"/>
    <w:rsid w:val="002E075A"/>
    <w:rsid w:val="002E0EEE"/>
    <w:rsid w:val="002E0F6A"/>
    <w:rsid w:val="002E113B"/>
    <w:rsid w:val="002E134A"/>
    <w:rsid w:val="002E1913"/>
    <w:rsid w:val="002E1A78"/>
    <w:rsid w:val="002E2E9E"/>
    <w:rsid w:val="002E33E1"/>
    <w:rsid w:val="002E3405"/>
    <w:rsid w:val="002E3499"/>
    <w:rsid w:val="002E34B0"/>
    <w:rsid w:val="002E362B"/>
    <w:rsid w:val="002E3697"/>
    <w:rsid w:val="002E373B"/>
    <w:rsid w:val="002E3A84"/>
    <w:rsid w:val="002E3DE1"/>
    <w:rsid w:val="002E4533"/>
    <w:rsid w:val="002E5306"/>
    <w:rsid w:val="002E538D"/>
    <w:rsid w:val="002E5540"/>
    <w:rsid w:val="002E56C9"/>
    <w:rsid w:val="002E5B83"/>
    <w:rsid w:val="002E5E3A"/>
    <w:rsid w:val="002E6111"/>
    <w:rsid w:val="002E66A8"/>
    <w:rsid w:val="002E7921"/>
    <w:rsid w:val="002E7979"/>
    <w:rsid w:val="002E7AE0"/>
    <w:rsid w:val="002E7B0F"/>
    <w:rsid w:val="002F021A"/>
    <w:rsid w:val="002F03B2"/>
    <w:rsid w:val="002F0E4E"/>
    <w:rsid w:val="002F11B3"/>
    <w:rsid w:val="002F1379"/>
    <w:rsid w:val="002F13B4"/>
    <w:rsid w:val="002F1636"/>
    <w:rsid w:val="002F17AD"/>
    <w:rsid w:val="002F197A"/>
    <w:rsid w:val="002F1A3C"/>
    <w:rsid w:val="002F24A3"/>
    <w:rsid w:val="002F2541"/>
    <w:rsid w:val="002F2992"/>
    <w:rsid w:val="002F2F89"/>
    <w:rsid w:val="002F311E"/>
    <w:rsid w:val="002F33EA"/>
    <w:rsid w:val="002F3C70"/>
    <w:rsid w:val="002F3CA2"/>
    <w:rsid w:val="002F3D16"/>
    <w:rsid w:val="002F3F95"/>
    <w:rsid w:val="002F4199"/>
    <w:rsid w:val="002F4E3C"/>
    <w:rsid w:val="002F4E68"/>
    <w:rsid w:val="002F51EF"/>
    <w:rsid w:val="002F5406"/>
    <w:rsid w:val="002F54CC"/>
    <w:rsid w:val="002F5836"/>
    <w:rsid w:val="002F5AF9"/>
    <w:rsid w:val="002F5D36"/>
    <w:rsid w:val="002F5DA9"/>
    <w:rsid w:val="002F5E6D"/>
    <w:rsid w:val="002F5EC7"/>
    <w:rsid w:val="002F628B"/>
    <w:rsid w:val="002F65A8"/>
    <w:rsid w:val="002F6D70"/>
    <w:rsid w:val="002F749A"/>
    <w:rsid w:val="002F759D"/>
    <w:rsid w:val="002F7A01"/>
    <w:rsid w:val="0030005B"/>
    <w:rsid w:val="003002B2"/>
    <w:rsid w:val="0030042B"/>
    <w:rsid w:val="0030108A"/>
    <w:rsid w:val="003010B5"/>
    <w:rsid w:val="0030154C"/>
    <w:rsid w:val="0030187B"/>
    <w:rsid w:val="00301D28"/>
    <w:rsid w:val="00301D9F"/>
    <w:rsid w:val="0030215E"/>
    <w:rsid w:val="0030287F"/>
    <w:rsid w:val="00302AE5"/>
    <w:rsid w:val="00302B73"/>
    <w:rsid w:val="00302D35"/>
    <w:rsid w:val="00302D70"/>
    <w:rsid w:val="00302E08"/>
    <w:rsid w:val="003039FE"/>
    <w:rsid w:val="00303A7B"/>
    <w:rsid w:val="003044BC"/>
    <w:rsid w:val="0030454D"/>
    <w:rsid w:val="003045A2"/>
    <w:rsid w:val="003046BF"/>
    <w:rsid w:val="00304B4C"/>
    <w:rsid w:val="00304D2B"/>
    <w:rsid w:val="00304D73"/>
    <w:rsid w:val="0030557D"/>
    <w:rsid w:val="0030594C"/>
    <w:rsid w:val="003060A6"/>
    <w:rsid w:val="00306157"/>
    <w:rsid w:val="003061B5"/>
    <w:rsid w:val="0030625C"/>
    <w:rsid w:val="003063D7"/>
    <w:rsid w:val="00306CC6"/>
    <w:rsid w:val="00306EDE"/>
    <w:rsid w:val="00306FCF"/>
    <w:rsid w:val="00307548"/>
    <w:rsid w:val="0030794A"/>
    <w:rsid w:val="00307C40"/>
    <w:rsid w:val="00307D4E"/>
    <w:rsid w:val="00307E4F"/>
    <w:rsid w:val="0031022D"/>
    <w:rsid w:val="00310413"/>
    <w:rsid w:val="003104BE"/>
    <w:rsid w:val="00310508"/>
    <w:rsid w:val="0031063D"/>
    <w:rsid w:val="003107D3"/>
    <w:rsid w:val="00310AA8"/>
    <w:rsid w:val="00310B26"/>
    <w:rsid w:val="00310E3C"/>
    <w:rsid w:val="00310F92"/>
    <w:rsid w:val="00311307"/>
    <w:rsid w:val="0031141B"/>
    <w:rsid w:val="00311531"/>
    <w:rsid w:val="0031159E"/>
    <w:rsid w:val="00311E2B"/>
    <w:rsid w:val="00311EB5"/>
    <w:rsid w:val="00312113"/>
    <w:rsid w:val="00312266"/>
    <w:rsid w:val="00312593"/>
    <w:rsid w:val="00312874"/>
    <w:rsid w:val="003128D2"/>
    <w:rsid w:val="00312AD7"/>
    <w:rsid w:val="0031345A"/>
    <w:rsid w:val="00313B1A"/>
    <w:rsid w:val="00313B2F"/>
    <w:rsid w:val="00313E87"/>
    <w:rsid w:val="00313E91"/>
    <w:rsid w:val="003145DC"/>
    <w:rsid w:val="0031498F"/>
    <w:rsid w:val="00314C0F"/>
    <w:rsid w:val="00315227"/>
    <w:rsid w:val="0031567E"/>
    <w:rsid w:val="0031588C"/>
    <w:rsid w:val="00315A9F"/>
    <w:rsid w:val="00315E16"/>
    <w:rsid w:val="00316007"/>
    <w:rsid w:val="00316107"/>
    <w:rsid w:val="003162FB"/>
    <w:rsid w:val="00316FBD"/>
    <w:rsid w:val="00317276"/>
    <w:rsid w:val="00317C51"/>
    <w:rsid w:val="00320431"/>
    <w:rsid w:val="0032074B"/>
    <w:rsid w:val="003209AA"/>
    <w:rsid w:val="00320B2C"/>
    <w:rsid w:val="00321CDD"/>
    <w:rsid w:val="00321D1A"/>
    <w:rsid w:val="00321F7E"/>
    <w:rsid w:val="0032202B"/>
    <w:rsid w:val="003221BE"/>
    <w:rsid w:val="00322376"/>
    <w:rsid w:val="00322705"/>
    <w:rsid w:val="00322D25"/>
    <w:rsid w:val="00322D67"/>
    <w:rsid w:val="00322DEE"/>
    <w:rsid w:val="00322F8E"/>
    <w:rsid w:val="00323464"/>
    <w:rsid w:val="00323536"/>
    <w:rsid w:val="00323576"/>
    <w:rsid w:val="0032378B"/>
    <w:rsid w:val="003239EC"/>
    <w:rsid w:val="00323D86"/>
    <w:rsid w:val="00323E2A"/>
    <w:rsid w:val="003240AF"/>
    <w:rsid w:val="00324583"/>
    <w:rsid w:val="003245D3"/>
    <w:rsid w:val="00324A3A"/>
    <w:rsid w:val="003250D4"/>
    <w:rsid w:val="00325394"/>
    <w:rsid w:val="00325750"/>
    <w:rsid w:val="00325F7B"/>
    <w:rsid w:val="00325FD5"/>
    <w:rsid w:val="003261BE"/>
    <w:rsid w:val="0032683C"/>
    <w:rsid w:val="00326B3A"/>
    <w:rsid w:val="00326BDC"/>
    <w:rsid w:val="00326D7D"/>
    <w:rsid w:val="003272ED"/>
    <w:rsid w:val="0032776A"/>
    <w:rsid w:val="00327AAB"/>
    <w:rsid w:val="00327BC8"/>
    <w:rsid w:val="00327F07"/>
    <w:rsid w:val="00327F1C"/>
    <w:rsid w:val="0033017E"/>
    <w:rsid w:val="003303A4"/>
    <w:rsid w:val="003304CB"/>
    <w:rsid w:val="003308EB"/>
    <w:rsid w:val="00330A68"/>
    <w:rsid w:val="00330B8A"/>
    <w:rsid w:val="00330F18"/>
    <w:rsid w:val="00331197"/>
    <w:rsid w:val="00331CBA"/>
    <w:rsid w:val="00331F04"/>
    <w:rsid w:val="00331FDF"/>
    <w:rsid w:val="00332617"/>
    <w:rsid w:val="003326D8"/>
    <w:rsid w:val="00332B0F"/>
    <w:rsid w:val="00332F57"/>
    <w:rsid w:val="00333190"/>
    <w:rsid w:val="00333348"/>
    <w:rsid w:val="003335E0"/>
    <w:rsid w:val="003337E6"/>
    <w:rsid w:val="00333EF2"/>
    <w:rsid w:val="00333F61"/>
    <w:rsid w:val="00333F68"/>
    <w:rsid w:val="003345CC"/>
    <w:rsid w:val="003347ED"/>
    <w:rsid w:val="00334FCD"/>
    <w:rsid w:val="00335064"/>
    <w:rsid w:val="00335965"/>
    <w:rsid w:val="00335BEC"/>
    <w:rsid w:val="00336073"/>
    <w:rsid w:val="00336163"/>
    <w:rsid w:val="00336A63"/>
    <w:rsid w:val="00336F20"/>
    <w:rsid w:val="00336F43"/>
    <w:rsid w:val="0033707F"/>
    <w:rsid w:val="00337678"/>
    <w:rsid w:val="0033770A"/>
    <w:rsid w:val="003377E6"/>
    <w:rsid w:val="00337DB4"/>
    <w:rsid w:val="00340139"/>
    <w:rsid w:val="0034036B"/>
    <w:rsid w:val="0034058C"/>
    <w:rsid w:val="00340673"/>
    <w:rsid w:val="0034076A"/>
    <w:rsid w:val="00340906"/>
    <w:rsid w:val="00340B11"/>
    <w:rsid w:val="00340B28"/>
    <w:rsid w:val="00340E0C"/>
    <w:rsid w:val="003414E9"/>
    <w:rsid w:val="003415C2"/>
    <w:rsid w:val="00341697"/>
    <w:rsid w:val="00341B42"/>
    <w:rsid w:val="00341C44"/>
    <w:rsid w:val="00341DFC"/>
    <w:rsid w:val="00342995"/>
    <w:rsid w:val="00342D3E"/>
    <w:rsid w:val="00342EC6"/>
    <w:rsid w:val="00342F77"/>
    <w:rsid w:val="00343224"/>
    <w:rsid w:val="003435FA"/>
    <w:rsid w:val="00343667"/>
    <w:rsid w:val="00343BB9"/>
    <w:rsid w:val="00343F84"/>
    <w:rsid w:val="00344332"/>
    <w:rsid w:val="003445F0"/>
    <w:rsid w:val="00344D04"/>
    <w:rsid w:val="00344E75"/>
    <w:rsid w:val="00345018"/>
    <w:rsid w:val="00345363"/>
    <w:rsid w:val="0034572E"/>
    <w:rsid w:val="0034585D"/>
    <w:rsid w:val="00345A22"/>
    <w:rsid w:val="003461E2"/>
    <w:rsid w:val="003461F2"/>
    <w:rsid w:val="003463E0"/>
    <w:rsid w:val="00346489"/>
    <w:rsid w:val="003466C3"/>
    <w:rsid w:val="003466CE"/>
    <w:rsid w:val="003467A7"/>
    <w:rsid w:val="003467FF"/>
    <w:rsid w:val="00346D4F"/>
    <w:rsid w:val="00347277"/>
    <w:rsid w:val="0034779F"/>
    <w:rsid w:val="00347A8D"/>
    <w:rsid w:val="00347AE9"/>
    <w:rsid w:val="003500B8"/>
    <w:rsid w:val="003500EF"/>
    <w:rsid w:val="00350289"/>
    <w:rsid w:val="003505BE"/>
    <w:rsid w:val="003508F9"/>
    <w:rsid w:val="00350B64"/>
    <w:rsid w:val="00352836"/>
    <w:rsid w:val="0035345E"/>
    <w:rsid w:val="00353AA6"/>
    <w:rsid w:val="00353CC9"/>
    <w:rsid w:val="003540C5"/>
    <w:rsid w:val="003541F7"/>
    <w:rsid w:val="00354418"/>
    <w:rsid w:val="00354981"/>
    <w:rsid w:val="00354B68"/>
    <w:rsid w:val="00354D13"/>
    <w:rsid w:val="00354F8A"/>
    <w:rsid w:val="003552A8"/>
    <w:rsid w:val="003552C6"/>
    <w:rsid w:val="0035548B"/>
    <w:rsid w:val="003555E1"/>
    <w:rsid w:val="003558D5"/>
    <w:rsid w:val="00355AEC"/>
    <w:rsid w:val="00355B0F"/>
    <w:rsid w:val="00355B74"/>
    <w:rsid w:val="00355BE6"/>
    <w:rsid w:val="00356273"/>
    <w:rsid w:val="00356950"/>
    <w:rsid w:val="00356A7E"/>
    <w:rsid w:val="00356DBC"/>
    <w:rsid w:val="00356FF4"/>
    <w:rsid w:val="003571E3"/>
    <w:rsid w:val="003571E9"/>
    <w:rsid w:val="00357353"/>
    <w:rsid w:val="0035771E"/>
    <w:rsid w:val="00357929"/>
    <w:rsid w:val="00357B4B"/>
    <w:rsid w:val="003604A2"/>
    <w:rsid w:val="0036058F"/>
    <w:rsid w:val="003606C9"/>
    <w:rsid w:val="0036075D"/>
    <w:rsid w:val="003609CD"/>
    <w:rsid w:val="00360A93"/>
    <w:rsid w:val="00360ADA"/>
    <w:rsid w:val="003612B7"/>
    <w:rsid w:val="00361392"/>
    <w:rsid w:val="0036159D"/>
    <w:rsid w:val="0036184B"/>
    <w:rsid w:val="00361EBF"/>
    <w:rsid w:val="00362399"/>
    <w:rsid w:val="00362672"/>
    <w:rsid w:val="003629C4"/>
    <w:rsid w:val="00362CBC"/>
    <w:rsid w:val="0036300F"/>
    <w:rsid w:val="00363139"/>
    <w:rsid w:val="00363546"/>
    <w:rsid w:val="00363A42"/>
    <w:rsid w:val="00363D67"/>
    <w:rsid w:val="0036410C"/>
    <w:rsid w:val="0036522C"/>
    <w:rsid w:val="0036593F"/>
    <w:rsid w:val="003659D0"/>
    <w:rsid w:val="00365CB2"/>
    <w:rsid w:val="003663BC"/>
    <w:rsid w:val="00366664"/>
    <w:rsid w:val="00366C19"/>
    <w:rsid w:val="00366C5D"/>
    <w:rsid w:val="0036750D"/>
    <w:rsid w:val="0036773D"/>
    <w:rsid w:val="00367E2B"/>
    <w:rsid w:val="00367FDC"/>
    <w:rsid w:val="00370551"/>
    <w:rsid w:val="00370753"/>
    <w:rsid w:val="00370D5A"/>
    <w:rsid w:val="00370D7E"/>
    <w:rsid w:val="00371685"/>
    <w:rsid w:val="003717F3"/>
    <w:rsid w:val="00371942"/>
    <w:rsid w:val="00371ACE"/>
    <w:rsid w:val="0037222A"/>
    <w:rsid w:val="0037244E"/>
    <w:rsid w:val="00372619"/>
    <w:rsid w:val="003727E2"/>
    <w:rsid w:val="00372BB8"/>
    <w:rsid w:val="00372C76"/>
    <w:rsid w:val="00372D3A"/>
    <w:rsid w:val="0037334B"/>
    <w:rsid w:val="003736BF"/>
    <w:rsid w:val="00373858"/>
    <w:rsid w:val="00374150"/>
    <w:rsid w:val="00374243"/>
    <w:rsid w:val="003742DB"/>
    <w:rsid w:val="003744FA"/>
    <w:rsid w:val="00374C83"/>
    <w:rsid w:val="003752C9"/>
    <w:rsid w:val="0037535A"/>
    <w:rsid w:val="00375514"/>
    <w:rsid w:val="00376063"/>
    <w:rsid w:val="00376A3D"/>
    <w:rsid w:val="003770CA"/>
    <w:rsid w:val="003775DD"/>
    <w:rsid w:val="00377CB0"/>
    <w:rsid w:val="00377E92"/>
    <w:rsid w:val="003804A6"/>
    <w:rsid w:val="0038064F"/>
    <w:rsid w:val="003806D9"/>
    <w:rsid w:val="0038202B"/>
    <w:rsid w:val="00382794"/>
    <w:rsid w:val="00382B7F"/>
    <w:rsid w:val="00382C7D"/>
    <w:rsid w:val="00382DBC"/>
    <w:rsid w:val="00382EAA"/>
    <w:rsid w:val="00382F40"/>
    <w:rsid w:val="003834AB"/>
    <w:rsid w:val="0038362A"/>
    <w:rsid w:val="0038382F"/>
    <w:rsid w:val="003838E1"/>
    <w:rsid w:val="00383B24"/>
    <w:rsid w:val="00383C6D"/>
    <w:rsid w:val="00383EF5"/>
    <w:rsid w:val="00384210"/>
    <w:rsid w:val="003844EB"/>
    <w:rsid w:val="00384718"/>
    <w:rsid w:val="00384B65"/>
    <w:rsid w:val="00385387"/>
    <w:rsid w:val="00385AF6"/>
    <w:rsid w:val="003861AF"/>
    <w:rsid w:val="00386453"/>
    <w:rsid w:val="00386739"/>
    <w:rsid w:val="00386C2C"/>
    <w:rsid w:val="003900A8"/>
    <w:rsid w:val="0039036B"/>
    <w:rsid w:val="003905B9"/>
    <w:rsid w:val="00390642"/>
    <w:rsid w:val="003908BB"/>
    <w:rsid w:val="00390DBC"/>
    <w:rsid w:val="00390E9F"/>
    <w:rsid w:val="003910C0"/>
    <w:rsid w:val="0039158F"/>
    <w:rsid w:val="0039235F"/>
    <w:rsid w:val="00392539"/>
    <w:rsid w:val="0039260B"/>
    <w:rsid w:val="003927F9"/>
    <w:rsid w:val="003929EA"/>
    <w:rsid w:val="00392E32"/>
    <w:rsid w:val="00392E44"/>
    <w:rsid w:val="00393B05"/>
    <w:rsid w:val="00393CF7"/>
    <w:rsid w:val="00393F99"/>
    <w:rsid w:val="003942B7"/>
    <w:rsid w:val="003945CC"/>
    <w:rsid w:val="00394775"/>
    <w:rsid w:val="00394B40"/>
    <w:rsid w:val="0039503C"/>
    <w:rsid w:val="00395172"/>
    <w:rsid w:val="00395229"/>
    <w:rsid w:val="00395231"/>
    <w:rsid w:val="0039589B"/>
    <w:rsid w:val="00395E52"/>
    <w:rsid w:val="003960AA"/>
    <w:rsid w:val="00396571"/>
    <w:rsid w:val="00396573"/>
    <w:rsid w:val="0039666A"/>
    <w:rsid w:val="00396755"/>
    <w:rsid w:val="00396866"/>
    <w:rsid w:val="00396985"/>
    <w:rsid w:val="00396DE0"/>
    <w:rsid w:val="00396E20"/>
    <w:rsid w:val="00396E51"/>
    <w:rsid w:val="003971E2"/>
    <w:rsid w:val="00397978"/>
    <w:rsid w:val="003979AB"/>
    <w:rsid w:val="00397E22"/>
    <w:rsid w:val="003A02ED"/>
    <w:rsid w:val="003A0377"/>
    <w:rsid w:val="003A0BC7"/>
    <w:rsid w:val="003A1136"/>
    <w:rsid w:val="003A11E9"/>
    <w:rsid w:val="003A128D"/>
    <w:rsid w:val="003A12B4"/>
    <w:rsid w:val="003A2086"/>
    <w:rsid w:val="003A20F4"/>
    <w:rsid w:val="003A2129"/>
    <w:rsid w:val="003A23AF"/>
    <w:rsid w:val="003A23B8"/>
    <w:rsid w:val="003A23D0"/>
    <w:rsid w:val="003A2A64"/>
    <w:rsid w:val="003A2E1C"/>
    <w:rsid w:val="003A2FB6"/>
    <w:rsid w:val="003A34A3"/>
    <w:rsid w:val="003A36C7"/>
    <w:rsid w:val="003A38B9"/>
    <w:rsid w:val="003A3A56"/>
    <w:rsid w:val="003A3AB2"/>
    <w:rsid w:val="003A3EC5"/>
    <w:rsid w:val="003A4016"/>
    <w:rsid w:val="003A41DD"/>
    <w:rsid w:val="003A4447"/>
    <w:rsid w:val="003A4565"/>
    <w:rsid w:val="003A4698"/>
    <w:rsid w:val="003A48A7"/>
    <w:rsid w:val="003A4AD9"/>
    <w:rsid w:val="003A4B2E"/>
    <w:rsid w:val="003A4D36"/>
    <w:rsid w:val="003A539F"/>
    <w:rsid w:val="003A55F1"/>
    <w:rsid w:val="003A5793"/>
    <w:rsid w:val="003A5B33"/>
    <w:rsid w:val="003A5C4C"/>
    <w:rsid w:val="003A5C78"/>
    <w:rsid w:val="003A5C8E"/>
    <w:rsid w:val="003A615E"/>
    <w:rsid w:val="003A65C5"/>
    <w:rsid w:val="003A6907"/>
    <w:rsid w:val="003A70CF"/>
    <w:rsid w:val="003A71F0"/>
    <w:rsid w:val="003A7204"/>
    <w:rsid w:val="003A7B84"/>
    <w:rsid w:val="003A7F34"/>
    <w:rsid w:val="003B00AB"/>
    <w:rsid w:val="003B053B"/>
    <w:rsid w:val="003B084C"/>
    <w:rsid w:val="003B0D05"/>
    <w:rsid w:val="003B0EBA"/>
    <w:rsid w:val="003B105D"/>
    <w:rsid w:val="003B1272"/>
    <w:rsid w:val="003B1C92"/>
    <w:rsid w:val="003B1F62"/>
    <w:rsid w:val="003B2976"/>
    <w:rsid w:val="003B2A50"/>
    <w:rsid w:val="003B3317"/>
    <w:rsid w:val="003B344C"/>
    <w:rsid w:val="003B3605"/>
    <w:rsid w:val="003B38BB"/>
    <w:rsid w:val="003B39D1"/>
    <w:rsid w:val="003B3AA8"/>
    <w:rsid w:val="003B3EDA"/>
    <w:rsid w:val="003B419A"/>
    <w:rsid w:val="003B47F3"/>
    <w:rsid w:val="003B50EA"/>
    <w:rsid w:val="003B5238"/>
    <w:rsid w:val="003B5422"/>
    <w:rsid w:val="003B5D37"/>
    <w:rsid w:val="003B5D58"/>
    <w:rsid w:val="003B659C"/>
    <w:rsid w:val="003B6627"/>
    <w:rsid w:val="003B699C"/>
    <w:rsid w:val="003B6D79"/>
    <w:rsid w:val="003B747B"/>
    <w:rsid w:val="003B75E0"/>
    <w:rsid w:val="003B798C"/>
    <w:rsid w:val="003B7BBA"/>
    <w:rsid w:val="003C0058"/>
    <w:rsid w:val="003C00D8"/>
    <w:rsid w:val="003C0267"/>
    <w:rsid w:val="003C074D"/>
    <w:rsid w:val="003C0F12"/>
    <w:rsid w:val="003C0F7D"/>
    <w:rsid w:val="003C133D"/>
    <w:rsid w:val="003C1BD9"/>
    <w:rsid w:val="003C1DF2"/>
    <w:rsid w:val="003C1F43"/>
    <w:rsid w:val="003C28F5"/>
    <w:rsid w:val="003C2F08"/>
    <w:rsid w:val="003C300D"/>
    <w:rsid w:val="003C30BC"/>
    <w:rsid w:val="003C3329"/>
    <w:rsid w:val="003C3974"/>
    <w:rsid w:val="003C3D36"/>
    <w:rsid w:val="003C3E52"/>
    <w:rsid w:val="003C46A0"/>
    <w:rsid w:val="003C485B"/>
    <w:rsid w:val="003C4DBB"/>
    <w:rsid w:val="003C5378"/>
    <w:rsid w:val="003C5581"/>
    <w:rsid w:val="003C569E"/>
    <w:rsid w:val="003C56C5"/>
    <w:rsid w:val="003C5715"/>
    <w:rsid w:val="003C5AFC"/>
    <w:rsid w:val="003C5B35"/>
    <w:rsid w:val="003C5B88"/>
    <w:rsid w:val="003C5DBC"/>
    <w:rsid w:val="003C5FA4"/>
    <w:rsid w:val="003C6024"/>
    <w:rsid w:val="003C6122"/>
    <w:rsid w:val="003C671F"/>
    <w:rsid w:val="003C6B5D"/>
    <w:rsid w:val="003C6DFC"/>
    <w:rsid w:val="003C7146"/>
    <w:rsid w:val="003C7788"/>
    <w:rsid w:val="003C77A5"/>
    <w:rsid w:val="003C79CA"/>
    <w:rsid w:val="003C7F7C"/>
    <w:rsid w:val="003D0A2D"/>
    <w:rsid w:val="003D0E3B"/>
    <w:rsid w:val="003D1165"/>
    <w:rsid w:val="003D1249"/>
    <w:rsid w:val="003D18E7"/>
    <w:rsid w:val="003D1B92"/>
    <w:rsid w:val="003D1DB0"/>
    <w:rsid w:val="003D1EC9"/>
    <w:rsid w:val="003D1FB8"/>
    <w:rsid w:val="003D1FF2"/>
    <w:rsid w:val="003D2236"/>
    <w:rsid w:val="003D2575"/>
    <w:rsid w:val="003D2B38"/>
    <w:rsid w:val="003D2B8B"/>
    <w:rsid w:val="003D2F75"/>
    <w:rsid w:val="003D302A"/>
    <w:rsid w:val="003D317F"/>
    <w:rsid w:val="003D3FA6"/>
    <w:rsid w:val="003D4225"/>
    <w:rsid w:val="003D47C5"/>
    <w:rsid w:val="003D4DC8"/>
    <w:rsid w:val="003D4DE3"/>
    <w:rsid w:val="003D514D"/>
    <w:rsid w:val="003D541D"/>
    <w:rsid w:val="003D5603"/>
    <w:rsid w:val="003D568A"/>
    <w:rsid w:val="003D5A7C"/>
    <w:rsid w:val="003D5D40"/>
    <w:rsid w:val="003D5E66"/>
    <w:rsid w:val="003D613B"/>
    <w:rsid w:val="003D68FB"/>
    <w:rsid w:val="003D6DF3"/>
    <w:rsid w:val="003D7B5D"/>
    <w:rsid w:val="003D7EE1"/>
    <w:rsid w:val="003E00AB"/>
    <w:rsid w:val="003E01C5"/>
    <w:rsid w:val="003E05EB"/>
    <w:rsid w:val="003E06C2"/>
    <w:rsid w:val="003E09E5"/>
    <w:rsid w:val="003E12CD"/>
    <w:rsid w:val="003E145A"/>
    <w:rsid w:val="003E14DE"/>
    <w:rsid w:val="003E19A2"/>
    <w:rsid w:val="003E2278"/>
    <w:rsid w:val="003E236B"/>
    <w:rsid w:val="003E2BF1"/>
    <w:rsid w:val="003E2C24"/>
    <w:rsid w:val="003E2F52"/>
    <w:rsid w:val="003E304E"/>
    <w:rsid w:val="003E378A"/>
    <w:rsid w:val="003E3938"/>
    <w:rsid w:val="003E3FAA"/>
    <w:rsid w:val="003E43E2"/>
    <w:rsid w:val="003E471D"/>
    <w:rsid w:val="003E499D"/>
    <w:rsid w:val="003E4C16"/>
    <w:rsid w:val="003E4C88"/>
    <w:rsid w:val="003E4F52"/>
    <w:rsid w:val="003E50C7"/>
    <w:rsid w:val="003E59AA"/>
    <w:rsid w:val="003E5B05"/>
    <w:rsid w:val="003E60EE"/>
    <w:rsid w:val="003E62A6"/>
    <w:rsid w:val="003E633A"/>
    <w:rsid w:val="003E68E9"/>
    <w:rsid w:val="003E6E2A"/>
    <w:rsid w:val="003E7297"/>
    <w:rsid w:val="003E7696"/>
    <w:rsid w:val="003E7BBE"/>
    <w:rsid w:val="003E7D76"/>
    <w:rsid w:val="003F0914"/>
    <w:rsid w:val="003F0ABF"/>
    <w:rsid w:val="003F0B8C"/>
    <w:rsid w:val="003F0C2E"/>
    <w:rsid w:val="003F0D12"/>
    <w:rsid w:val="003F1090"/>
    <w:rsid w:val="003F1651"/>
    <w:rsid w:val="003F1945"/>
    <w:rsid w:val="003F1E5B"/>
    <w:rsid w:val="003F2169"/>
    <w:rsid w:val="003F236B"/>
    <w:rsid w:val="003F23A5"/>
    <w:rsid w:val="003F28B5"/>
    <w:rsid w:val="003F2EA2"/>
    <w:rsid w:val="003F2EFD"/>
    <w:rsid w:val="003F327C"/>
    <w:rsid w:val="003F3695"/>
    <w:rsid w:val="003F36CD"/>
    <w:rsid w:val="003F3862"/>
    <w:rsid w:val="003F3A0D"/>
    <w:rsid w:val="003F3C0F"/>
    <w:rsid w:val="003F3F73"/>
    <w:rsid w:val="003F425D"/>
    <w:rsid w:val="003F4335"/>
    <w:rsid w:val="003F4401"/>
    <w:rsid w:val="003F4BDD"/>
    <w:rsid w:val="003F4CCD"/>
    <w:rsid w:val="003F4E39"/>
    <w:rsid w:val="003F4FF1"/>
    <w:rsid w:val="003F5C66"/>
    <w:rsid w:val="003F614F"/>
    <w:rsid w:val="003F6507"/>
    <w:rsid w:val="003F6523"/>
    <w:rsid w:val="003F69EA"/>
    <w:rsid w:val="003F6ABB"/>
    <w:rsid w:val="003F7157"/>
    <w:rsid w:val="003F717E"/>
    <w:rsid w:val="003F738F"/>
    <w:rsid w:val="003F7477"/>
    <w:rsid w:val="003F7A99"/>
    <w:rsid w:val="003F7C0A"/>
    <w:rsid w:val="003F7E17"/>
    <w:rsid w:val="003F7EA4"/>
    <w:rsid w:val="004000B5"/>
    <w:rsid w:val="0040013D"/>
    <w:rsid w:val="00400465"/>
    <w:rsid w:val="004005EB"/>
    <w:rsid w:val="004006B8"/>
    <w:rsid w:val="00400CCE"/>
    <w:rsid w:val="004011AA"/>
    <w:rsid w:val="00401217"/>
    <w:rsid w:val="00401E5B"/>
    <w:rsid w:val="004021B9"/>
    <w:rsid w:val="004027D6"/>
    <w:rsid w:val="00402883"/>
    <w:rsid w:val="004029A5"/>
    <w:rsid w:val="00402AEA"/>
    <w:rsid w:val="00402CC7"/>
    <w:rsid w:val="00402D9B"/>
    <w:rsid w:val="00402FEE"/>
    <w:rsid w:val="00403208"/>
    <w:rsid w:val="004034C4"/>
    <w:rsid w:val="00403608"/>
    <w:rsid w:val="004036AD"/>
    <w:rsid w:val="00403A57"/>
    <w:rsid w:val="00403AFA"/>
    <w:rsid w:val="00403B61"/>
    <w:rsid w:val="00403C00"/>
    <w:rsid w:val="00403CD1"/>
    <w:rsid w:val="004043DF"/>
    <w:rsid w:val="0040446E"/>
    <w:rsid w:val="00404ADB"/>
    <w:rsid w:val="00404EA0"/>
    <w:rsid w:val="004057CE"/>
    <w:rsid w:val="00405FC3"/>
    <w:rsid w:val="00406404"/>
    <w:rsid w:val="004065A6"/>
    <w:rsid w:val="00406F0F"/>
    <w:rsid w:val="00406FDD"/>
    <w:rsid w:val="004070B7"/>
    <w:rsid w:val="00407370"/>
    <w:rsid w:val="004075D1"/>
    <w:rsid w:val="0040798D"/>
    <w:rsid w:val="00407E87"/>
    <w:rsid w:val="00407EC8"/>
    <w:rsid w:val="00410A39"/>
    <w:rsid w:val="00410C8D"/>
    <w:rsid w:val="00411103"/>
    <w:rsid w:val="0041120B"/>
    <w:rsid w:val="00411368"/>
    <w:rsid w:val="004113BE"/>
    <w:rsid w:val="00411417"/>
    <w:rsid w:val="00411DBE"/>
    <w:rsid w:val="00411E02"/>
    <w:rsid w:val="00412215"/>
    <w:rsid w:val="00412274"/>
    <w:rsid w:val="004125A1"/>
    <w:rsid w:val="00412612"/>
    <w:rsid w:val="00412D18"/>
    <w:rsid w:val="004135C2"/>
    <w:rsid w:val="00413B21"/>
    <w:rsid w:val="004140DC"/>
    <w:rsid w:val="00414554"/>
    <w:rsid w:val="00414AB2"/>
    <w:rsid w:val="00414BD6"/>
    <w:rsid w:val="00414E54"/>
    <w:rsid w:val="0041523A"/>
    <w:rsid w:val="004156F1"/>
    <w:rsid w:val="00415970"/>
    <w:rsid w:val="00415AF5"/>
    <w:rsid w:val="00415F5C"/>
    <w:rsid w:val="0041682D"/>
    <w:rsid w:val="004169AF"/>
    <w:rsid w:val="00416BF1"/>
    <w:rsid w:val="004170ED"/>
    <w:rsid w:val="00417972"/>
    <w:rsid w:val="00417CBC"/>
    <w:rsid w:val="00417F36"/>
    <w:rsid w:val="004203A7"/>
    <w:rsid w:val="00420724"/>
    <w:rsid w:val="004209F1"/>
    <w:rsid w:val="00421091"/>
    <w:rsid w:val="0042132D"/>
    <w:rsid w:val="0042156A"/>
    <w:rsid w:val="0042169C"/>
    <w:rsid w:val="0042198A"/>
    <w:rsid w:val="00421A9E"/>
    <w:rsid w:val="00421C0F"/>
    <w:rsid w:val="00421FF4"/>
    <w:rsid w:val="00422121"/>
    <w:rsid w:val="0042242B"/>
    <w:rsid w:val="004227A6"/>
    <w:rsid w:val="004229C0"/>
    <w:rsid w:val="00422A53"/>
    <w:rsid w:val="00422E1B"/>
    <w:rsid w:val="004230C7"/>
    <w:rsid w:val="00423267"/>
    <w:rsid w:val="0042373B"/>
    <w:rsid w:val="00423872"/>
    <w:rsid w:val="004239F8"/>
    <w:rsid w:val="00423A38"/>
    <w:rsid w:val="00423B9A"/>
    <w:rsid w:val="00424A57"/>
    <w:rsid w:val="00424EFA"/>
    <w:rsid w:val="00424F1F"/>
    <w:rsid w:val="004252B7"/>
    <w:rsid w:val="00425B42"/>
    <w:rsid w:val="00425BD9"/>
    <w:rsid w:val="00425FC6"/>
    <w:rsid w:val="004260B9"/>
    <w:rsid w:val="00426244"/>
    <w:rsid w:val="00426459"/>
    <w:rsid w:val="00426734"/>
    <w:rsid w:val="00426A53"/>
    <w:rsid w:val="00426DDB"/>
    <w:rsid w:val="0042711A"/>
    <w:rsid w:val="004271FD"/>
    <w:rsid w:val="00427314"/>
    <w:rsid w:val="0042736E"/>
    <w:rsid w:val="004275E5"/>
    <w:rsid w:val="004276ED"/>
    <w:rsid w:val="00427983"/>
    <w:rsid w:val="00427CCE"/>
    <w:rsid w:val="00427E69"/>
    <w:rsid w:val="00430153"/>
    <w:rsid w:val="00430191"/>
    <w:rsid w:val="00430E0E"/>
    <w:rsid w:val="00431338"/>
    <w:rsid w:val="00431A3C"/>
    <w:rsid w:val="0043216D"/>
    <w:rsid w:val="004326DD"/>
    <w:rsid w:val="00432A69"/>
    <w:rsid w:val="00432D81"/>
    <w:rsid w:val="00433448"/>
    <w:rsid w:val="00433765"/>
    <w:rsid w:val="00433978"/>
    <w:rsid w:val="004339C1"/>
    <w:rsid w:val="00433C90"/>
    <w:rsid w:val="0043405E"/>
    <w:rsid w:val="00434B42"/>
    <w:rsid w:val="0043500F"/>
    <w:rsid w:val="004353DE"/>
    <w:rsid w:val="00435404"/>
    <w:rsid w:val="00435AF4"/>
    <w:rsid w:val="00435BAB"/>
    <w:rsid w:val="00435C60"/>
    <w:rsid w:val="0043622B"/>
    <w:rsid w:val="0043659C"/>
    <w:rsid w:val="0043728A"/>
    <w:rsid w:val="00437895"/>
    <w:rsid w:val="00437A19"/>
    <w:rsid w:val="00437AFA"/>
    <w:rsid w:val="00437D00"/>
    <w:rsid w:val="00437D4E"/>
    <w:rsid w:val="00440164"/>
    <w:rsid w:val="00440224"/>
    <w:rsid w:val="004404E7"/>
    <w:rsid w:val="0044096A"/>
    <w:rsid w:val="00440BD8"/>
    <w:rsid w:val="00440F08"/>
    <w:rsid w:val="004411B4"/>
    <w:rsid w:val="0044134A"/>
    <w:rsid w:val="004413F2"/>
    <w:rsid w:val="004415AE"/>
    <w:rsid w:val="00441DC1"/>
    <w:rsid w:val="00441E15"/>
    <w:rsid w:val="00441EBE"/>
    <w:rsid w:val="004422FA"/>
    <w:rsid w:val="00442779"/>
    <w:rsid w:val="004432DA"/>
    <w:rsid w:val="00443490"/>
    <w:rsid w:val="0044377C"/>
    <w:rsid w:val="00443CE4"/>
    <w:rsid w:val="0044479A"/>
    <w:rsid w:val="004450A5"/>
    <w:rsid w:val="004452FB"/>
    <w:rsid w:val="004453F3"/>
    <w:rsid w:val="00445920"/>
    <w:rsid w:val="0044596D"/>
    <w:rsid w:val="00445AC5"/>
    <w:rsid w:val="00445CBE"/>
    <w:rsid w:val="00445DEB"/>
    <w:rsid w:val="00446107"/>
    <w:rsid w:val="004462BF"/>
    <w:rsid w:val="0044698B"/>
    <w:rsid w:val="00446E14"/>
    <w:rsid w:val="00446E59"/>
    <w:rsid w:val="00446EE3"/>
    <w:rsid w:val="0044705D"/>
    <w:rsid w:val="0044713C"/>
    <w:rsid w:val="004474DF"/>
    <w:rsid w:val="0044764C"/>
    <w:rsid w:val="00447700"/>
    <w:rsid w:val="0044776C"/>
    <w:rsid w:val="00447D30"/>
    <w:rsid w:val="004500A5"/>
    <w:rsid w:val="004501C7"/>
    <w:rsid w:val="0045027F"/>
    <w:rsid w:val="00450377"/>
    <w:rsid w:val="00450471"/>
    <w:rsid w:val="00450700"/>
    <w:rsid w:val="004507C0"/>
    <w:rsid w:val="00450861"/>
    <w:rsid w:val="00451DD8"/>
    <w:rsid w:val="00451E76"/>
    <w:rsid w:val="00451F9D"/>
    <w:rsid w:val="004520A0"/>
    <w:rsid w:val="004525C5"/>
    <w:rsid w:val="0045284A"/>
    <w:rsid w:val="00452CBA"/>
    <w:rsid w:val="00452DA7"/>
    <w:rsid w:val="00453700"/>
    <w:rsid w:val="004539A1"/>
    <w:rsid w:val="00453A4D"/>
    <w:rsid w:val="00453BE4"/>
    <w:rsid w:val="00454AF7"/>
    <w:rsid w:val="00454D9C"/>
    <w:rsid w:val="00455032"/>
    <w:rsid w:val="00455541"/>
    <w:rsid w:val="004560EE"/>
    <w:rsid w:val="00456890"/>
    <w:rsid w:val="00456945"/>
    <w:rsid w:val="00456B7F"/>
    <w:rsid w:val="00456B99"/>
    <w:rsid w:val="00457969"/>
    <w:rsid w:val="00457D15"/>
    <w:rsid w:val="00457F84"/>
    <w:rsid w:val="004603DE"/>
    <w:rsid w:val="004608E6"/>
    <w:rsid w:val="004608F7"/>
    <w:rsid w:val="0046181E"/>
    <w:rsid w:val="0046196A"/>
    <w:rsid w:val="00461A29"/>
    <w:rsid w:val="00461AEE"/>
    <w:rsid w:val="00461B41"/>
    <w:rsid w:val="00461BDE"/>
    <w:rsid w:val="00461F9C"/>
    <w:rsid w:val="00462353"/>
    <w:rsid w:val="0046284C"/>
    <w:rsid w:val="00462922"/>
    <w:rsid w:val="00462D7D"/>
    <w:rsid w:val="0046330A"/>
    <w:rsid w:val="00463697"/>
    <w:rsid w:val="004636B2"/>
    <w:rsid w:val="00463748"/>
    <w:rsid w:val="00463874"/>
    <w:rsid w:val="004638EE"/>
    <w:rsid w:val="00463B20"/>
    <w:rsid w:val="00463DA6"/>
    <w:rsid w:val="00463F1F"/>
    <w:rsid w:val="00463F44"/>
    <w:rsid w:val="0046429D"/>
    <w:rsid w:val="004644AF"/>
    <w:rsid w:val="004645D4"/>
    <w:rsid w:val="004647EB"/>
    <w:rsid w:val="0046484A"/>
    <w:rsid w:val="00464CD0"/>
    <w:rsid w:val="00465620"/>
    <w:rsid w:val="00465B3B"/>
    <w:rsid w:val="00465C2A"/>
    <w:rsid w:val="00465E18"/>
    <w:rsid w:val="00465EE3"/>
    <w:rsid w:val="00466114"/>
    <w:rsid w:val="00466362"/>
    <w:rsid w:val="00466417"/>
    <w:rsid w:val="004665FD"/>
    <w:rsid w:val="00466664"/>
    <w:rsid w:val="004668C2"/>
    <w:rsid w:val="004668F5"/>
    <w:rsid w:val="004669B1"/>
    <w:rsid w:val="004669D0"/>
    <w:rsid w:val="00466B43"/>
    <w:rsid w:val="00466D8C"/>
    <w:rsid w:val="00466E72"/>
    <w:rsid w:val="0046729A"/>
    <w:rsid w:val="00467A47"/>
    <w:rsid w:val="00467B7B"/>
    <w:rsid w:val="00467DA1"/>
    <w:rsid w:val="00467F48"/>
    <w:rsid w:val="004707E5"/>
    <w:rsid w:val="00470821"/>
    <w:rsid w:val="00470B0E"/>
    <w:rsid w:val="00471046"/>
    <w:rsid w:val="004718B1"/>
    <w:rsid w:val="004721B8"/>
    <w:rsid w:val="0047257B"/>
    <w:rsid w:val="00472607"/>
    <w:rsid w:val="00472DA1"/>
    <w:rsid w:val="00472F46"/>
    <w:rsid w:val="00472F8C"/>
    <w:rsid w:val="00473813"/>
    <w:rsid w:val="00473BB6"/>
    <w:rsid w:val="00473DB2"/>
    <w:rsid w:val="00474411"/>
    <w:rsid w:val="004744B7"/>
    <w:rsid w:val="00474596"/>
    <w:rsid w:val="004747A5"/>
    <w:rsid w:val="004749B5"/>
    <w:rsid w:val="00474E22"/>
    <w:rsid w:val="00474E55"/>
    <w:rsid w:val="00474FEF"/>
    <w:rsid w:val="00475260"/>
    <w:rsid w:val="004755D2"/>
    <w:rsid w:val="004758A1"/>
    <w:rsid w:val="0047592B"/>
    <w:rsid w:val="00475FBC"/>
    <w:rsid w:val="0047664D"/>
    <w:rsid w:val="0047678E"/>
    <w:rsid w:val="00476C50"/>
    <w:rsid w:val="00477120"/>
    <w:rsid w:val="00477520"/>
    <w:rsid w:val="00477B55"/>
    <w:rsid w:val="00477C00"/>
    <w:rsid w:val="00480C90"/>
    <w:rsid w:val="00480EC2"/>
    <w:rsid w:val="00480F96"/>
    <w:rsid w:val="004815F5"/>
    <w:rsid w:val="00481BCD"/>
    <w:rsid w:val="00481EB9"/>
    <w:rsid w:val="00481F13"/>
    <w:rsid w:val="00482267"/>
    <w:rsid w:val="0048240D"/>
    <w:rsid w:val="00482638"/>
    <w:rsid w:val="00482D75"/>
    <w:rsid w:val="00482F2D"/>
    <w:rsid w:val="00482F92"/>
    <w:rsid w:val="00483881"/>
    <w:rsid w:val="00483D05"/>
    <w:rsid w:val="00484354"/>
    <w:rsid w:val="004846E5"/>
    <w:rsid w:val="00484707"/>
    <w:rsid w:val="004848FB"/>
    <w:rsid w:val="00485218"/>
    <w:rsid w:val="00485441"/>
    <w:rsid w:val="004857A9"/>
    <w:rsid w:val="00485D82"/>
    <w:rsid w:val="00485EB0"/>
    <w:rsid w:val="004863F6"/>
    <w:rsid w:val="00486F87"/>
    <w:rsid w:val="00487745"/>
    <w:rsid w:val="00487A53"/>
    <w:rsid w:val="00487CA6"/>
    <w:rsid w:val="00490005"/>
    <w:rsid w:val="0049000C"/>
    <w:rsid w:val="004902FA"/>
    <w:rsid w:val="004904A7"/>
    <w:rsid w:val="0049078A"/>
    <w:rsid w:val="00490807"/>
    <w:rsid w:val="00490F27"/>
    <w:rsid w:val="0049117C"/>
    <w:rsid w:val="0049138B"/>
    <w:rsid w:val="00491810"/>
    <w:rsid w:val="004923B0"/>
    <w:rsid w:val="00492533"/>
    <w:rsid w:val="00492569"/>
    <w:rsid w:val="004927E5"/>
    <w:rsid w:val="00492B21"/>
    <w:rsid w:val="00492D47"/>
    <w:rsid w:val="00492DAC"/>
    <w:rsid w:val="00492EF8"/>
    <w:rsid w:val="00492FEE"/>
    <w:rsid w:val="00493771"/>
    <w:rsid w:val="00493979"/>
    <w:rsid w:val="00494072"/>
    <w:rsid w:val="00494A4C"/>
    <w:rsid w:val="00494ADC"/>
    <w:rsid w:val="00494B2B"/>
    <w:rsid w:val="00495070"/>
    <w:rsid w:val="004955B1"/>
    <w:rsid w:val="00495F71"/>
    <w:rsid w:val="00495FEC"/>
    <w:rsid w:val="00496B01"/>
    <w:rsid w:val="00496C66"/>
    <w:rsid w:val="00497135"/>
    <w:rsid w:val="004A0137"/>
    <w:rsid w:val="004A01C0"/>
    <w:rsid w:val="004A0382"/>
    <w:rsid w:val="004A0BFE"/>
    <w:rsid w:val="004A0E0B"/>
    <w:rsid w:val="004A101A"/>
    <w:rsid w:val="004A1113"/>
    <w:rsid w:val="004A1165"/>
    <w:rsid w:val="004A11BB"/>
    <w:rsid w:val="004A11D9"/>
    <w:rsid w:val="004A1A14"/>
    <w:rsid w:val="004A2027"/>
    <w:rsid w:val="004A2D41"/>
    <w:rsid w:val="004A2E5B"/>
    <w:rsid w:val="004A319C"/>
    <w:rsid w:val="004A354B"/>
    <w:rsid w:val="004A35D4"/>
    <w:rsid w:val="004A3942"/>
    <w:rsid w:val="004A4237"/>
    <w:rsid w:val="004A42C3"/>
    <w:rsid w:val="004A42E2"/>
    <w:rsid w:val="004A43A7"/>
    <w:rsid w:val="004A44C8"/>
    <w:rsid w:val="004A4E2D"/>
    <w:rsid w:val="004A4FB4"/>
    <w:rsid w:val="004A53D1"/>
    <w:rsid w:val="004A5402"/>
    <w:rsid w:val="004A54E1"/>
    <w:rsid w:val="004A5618"/>
    <w:rsid w:val="004A588E"/>
    <w:rsid w:val="004A5E63"/>
    <w:rsid w:val="004A645E"/>
    <w:rsid w:val="004A68E3"/>
    <w:rsid w:val="004A6E8B"/>
    <w:rsid w:val="004A6ED9"/>
    <w:rsid w:val="004A6F44"/>
    <w:rsid w:val="004A77D9"/>
    <w:rsid w:val="004A7850"/>
    <w:rsid w:val="004A7BCC"/>
    <w:rsid w:val="004A7D1B"/>
    <w:rsid w:val="004A7E1B"/>
    <w:rsid w:val="004A7FC4"/>
    <w:rsid w:val="004B0255"/>
    <w:rsid w:val="004B09C4"/>
    <w:rsid w:val="004B0ED5"/>
    <w:rsid w:val="004B1142"/>
    <w:rsid w:val="004B117E"/>
    <w:rsid w:val="004B1A5E"/>
    <w:rsid w:val="004B1AED"/>
    <w:rsid w:val="004B1D4D"/>
    <w:rsid w:val="004B1D5D"/>
    <w:rsid w:val="004B1F65"/>
    <w:rsid w:val="004B2385"/>
    <w:rsid w:val="004B27D4"/>
    <w:rsid w:val="004B3061"/>
    <w:rsid w:val="004B3502"/>
    <w:rsid w:val="004B3E00"/>
    <w:rsid w:val="004B3E0C"/>
    <w:rsid w:val="004B4208"/>
    <w:rsid w:val="004B4230"/>
    <w:rsid w:val="004B4489"/>
    <w:rsid w:val="004B45A3"/>
    <w:rsid w:val="004B46A6"/>
    <w:rsid w:val="004B4FA0"/>
    <w:rsid w:val="004B4FA4"/>
    <w:rsid w:val="004B51C6"/>
    <w:rsid w:val="004B567F"/>
    <w:rsid w:val="004B5D51"/>
    <w:rsid w:val="004B5E81"/>
    <w:rsid w:val="004B6866"/>
    <w:rsid w:val="004B69CB"/>
    <w:rsid w:val="004B6AF5"/>
    <w:rsid w:val="004B6D2D"/>
    <w:rsid w:val="004B6DCE"/>
    <w:rsid w:val="004B7309"/>
    <w:rsid w:val="004B73AB"/>
    <w:rsid w:val="004B7483"/>
    <w:rsid w:val="004B7759"/>
    <w:rsid w:val="004B7A25"/>
    <w:rsid w:val="004C032B"/>
    <w:rsid w:val="004C0572"/>
    <w:rsid w:val="004C1097"/>
    <w:rsid w:val="004C1118"/>
    <w:rsid w:val="004C128B"/>
    <w:rsid w:val="004C13EA"/>
    <w:rsid w:val="004C15C7"/>
    <w:rsid w:val="004C166C"/>
    <w:rsid w:val="004C1924"/>
    <w:rsid w:val="004C1B04"/>
    <w:rsid w:val="004C1DC7"/>
    <w:rsid w:val="004C1E37"/>
    <w:rsid w:val="004C1F91"/>
    <w:rsid w:val="004C28B8"/>
    <w:rsid w:val="004C2D90"/>
    <w:rsid w:val="004C33DB"/>
    <w:rsid w:val="004C3864"/>
    <w:rsid w:val="004C4069"/>
    <w:rsid w:val="004C451C"/>
    <w:rsid w:val="004C4D11"/>
    <w:rsid w:val="004C4E47"/>
    <w:rsid w:val="004C5808"/>
    <w:rsid w:val="004C5A08"/>
    <w:rsid w:val="004C5A0E"/>
    <w:rsid w:val="004C61B0"/>
    <w:rsid w:val="004C6483"/>
    <w:rsid w:val="004C649F"/>
    <w:rsid w:val="004C694B"/>
    <w:rsid w:val="004C6C16"/>
    <w:rsid w:val="004C6E23"/>
    <w:rsid w:val="004C6F11"/>
    <w:rsid w:val="004C6F72"/>
    <w:rsid w:val="004C7053"/>
    <w:rsid w:val="004C714C"/>
    <w:rsid w:val="004C723C"/>
    <w:rsid w:val="004C7296"/>
    <w:rsid w:val="004D01EF"/>
    <w:rsid w:val="004D02F8"/>
    <w:rsid w:val="004D03A2"/>
    <w:rsid w:val="004D09C2"/>
    <w:rsid w:val="004D0AE7"/>
    <w:rsid w:val="004D0B38"/>
    <w:rsid w:val="004D0B88"/>
    <w:rsid w:val="004D1138"/>
    <w:rsid w:val="004D124A"/>
    <w:rsid w:val="004D135C"/>
    <w:rsid w:val="004D28D5"/>
    <w:rsid w:val="004D29AF"/>
    <w:rsid w:val="004D33FE"/>
    <w:rsid w:val="004D3530"/>
    <w:rsid w:val="004D366E"/>
    <w:rsid w:val="004D393C"/>
    <w:rsid w:val="004D3A5A"/>
    <w:rsid w:val="004D3DA8"/>
    <w:rsid w:val="004D3ED7"/>
    <w:rsid w:val="004D40C4"/>
    <w:rsid w:val="004D43C9"/>
    <w:rsid w:val="004D4571"/>
    <w:rsid w:val="004D469D"/>
    <w:rsid w:val="004D4A25"/>
    <w:rsid w:val="004D4ADF"/>
    <w:rsid w:val="004D4B04"/>
    <w:rsid w:val="004D4CBB"/>
    <w:rsid w:val="004D4E62"/>
    <w:rsid w:val="004D57C5"/>
    <w:rsid w:val="004D59CE"/>
    <w:rsid w:val="004D604C"/>
    <w:rsid w:val="004D6877"/>
    <w:rsid w:val="004D6B24"/>
    <w:rsid w:val="004D71F3"/>
    <w:rsid w:val="004D7245"/>
    <w:rsid w:val="004D7468"/>
    <w:rsid w:val="004D757C"/>
    <w:rsid w:val="004D75D2"/>
    <w:rsid w:val="004D760E"/>
    <w:rsid w:val="004D7D66"/>
    <w:rsid w:val="004D7ED1"/>
    <w:rsid w:val="004E0232"/>
    <w:rsid w:val="004E06C8"/>
    <w:rsid w:val="004E0EAD"/>
    <w:rsid w:val="004E119C"/>
    <w:rsid w:val="004E1377"/>
    <w:rsid w:val="004E1C8B"/>
    <w:rsid w:val="004E242E"/>
    <w:rsid w:val="004E24D9"/>
    <w:rsid w:val="004E281A"/>
    <w:rsid w:val="004E2F91"/>
    <w:rsid w:val="004E300F"/>
    <w:rsid w:val="004E378A"/>
    <w:rsid w:val="004E3B0E"/>
    <w:rsid w:val="004E3CC0"/>
    <w:rsid w:val="004E3EC8"/>
    <w:rsid w:val="004E40B6"/>
    <w:rsid w:val="004E4436"/>
    <w:rsid w:val="004E47B8"/>
    <w:rsid w:val="004E48C3"/>
    <w:rsid w:val="004E4940"/>
    <w:rsid w:val="004E4A11"/>
    <w:rsid w:val="004E4B50"/>
    <w:rsid w:val="004E5035"/>
    <w:rsid w:val="004E59CD"/>
    <w:rsid w:val="004E5B1F"/>
    <w:rsid w:val="004E61F9"/>
    <w:rsid w:val="004E620D"/>
    <w:rsid w:val="004E6329"/>
    <w:rsid w:val="004E63C8"/>
    <w:rsid w:val="004E641E"/>
    <w:rsid w:val="004E643B"/>
    <w:rsid w:val="004E65EC"/>
    <w:rsid w:val="004E6900"/>
    <w:rsid w:val="004E6AFA"/>
    <w:rsid w:val="004E6C94"/>
    <w:rsid w:val="004E7010"/>
    <w:rsid w:val="004E7733"/>
    <w:rsid w:val="004E7930"/>
    <w:rsid w:val="004F0013"/>
    <w:rsid w:val="004F0040"/>
    <w:rsid w:val="004F01FA"/>
    <w:rsid w:val="004F05ED"/>
    <w:rsid w:val="004F090D"/>
    <w:rsid w:val="004F14D6"/>
    <w:rsid w:val="004F15C3"/>
    <w:rsid w:val="004F1B62"/>
    <w:rsid w:val="004F236B"/>
    <w:rsid w:val="004F2443"/>
    <w:rsid w:val="004F2554"/>
    <w:rsid w:val="004F28E9"/>
    <w:rsid w:val="004F2BA1"/>
    <w:rsid w:val="004F2E11"/>
    <w:rsid w:val="004F3078"/>
    <w:rsid w:val="004F309D"/>
    <w:rsid w:val="004F3A36"/>
    <w:rsid w:val="004F44DC"/>
    <w:rsid w:val="004F4745"/>
    <w:rsid w:val="004F47E7"/>
    <w:rsid w:val="004F5544"/>
    <w:rsid w:val="004F644E"/>
    <w:rsid w:val="004F6725"/>
    <w:rsid w:val="004F6840"/>
    <w:rsid w:val="004F687C"/>
    <w:rsid w:val="004F6977"/>
    <w:rsid w:val="004F6D5E"/>
    <w:rsid w:val="004F6ECE"/>
    <w:rsid w:val="005001EA"/>
    <w:rsid w:val="005003A2"/>
    <w:rsid w:val="005003FF"/>
    <w:rsid w:val="00500452"/>
    <w:rsid w:val="005007DD"/>
    <w:rsid w:val="00500800"/>
    <w:rsid w:val="00500830"/>
    <w:rsid w:val="005008E7"/>
    <w:rsid w:val="00500C79"/>
    <w:rsid w:val="00500ED3"/>
    <w:rsid w:val="00501135"/>
    <w:rsid w:val="00501191"/>
    <w:rsid w:val="00501AA9"/>
    <w:rsid w:val="00501BCC"/>
    <w:rsid w:val="00502464"/>
    <w:rsid w:val="00502802"/>
    <w:rsid w:val="00502A2A"/>
    <w:rsid w:val="00502A8D"/>
    <w:rsid w:val="005032FC"/>
    <w:rsid w:val="0050349B"/>
    <w:rsid w:val="0050361D"/>
    <w:rsid w:val="0050388F"/>
    <w:rsid w:val="005038F4"/>
    <w:rsid w:val="00503963"/>
    <w:rsid w:val="00503CE2"/>
    <w:rsid w:val="00504034"/>
    <w:rsid w:val="00504999"/>
    <w:rsid w:val="00504A42"/>
    <w:rsid w:val="00504CB9"/>
    <w:rsid w:val="00504CEA"/>
    <w:rsid w:val="00505558"/>
    <w:rsid w:val="00505B0F"/>
    <w:rsid w:val="005061A8"/>
    <w:rsid w:val="005065AC"/>
    <w:rsid w:val="0050668E"/>
    <w:rsid w:val="00506A9C"/>
    <w:rsid w:val="00506E3F"/>
    <w:rsid w:val="0050719E"/>
    <w:rsid w:val="00507784"/>
    <w:rsid w:val="00507810"/>
    <w:rsid w:val="00507977"/>
    <w:rsid w:val="00507CCA"/>
    <w:rsid w:val="00507F0B"/>
    <w:rsid w:val="00507F1B"/>
    <w:rsid w:val="00507FF0"/>
    <w:rsid w:val="0051005B"/>
    <w:rsid w:val="00510860"/>
    <w:rsid w:val="00510B24"/>
    <w:rsid w:val="0051107C"/>
    <w:rsid w:val="005112D9"/>
    <w:rsid w:val="00511441"/>
    <w:rsid w:val="005116B0"/>
    <w:rsid w:val="00511922"/>
    <w:rsid w:val="00511951"/>
    <w:rsid w:val="00511CC4"/>
    <w:rsid w:val="005121E8"/>
    <w:rsid w:val="00512DEA"/>
    <w:rsid w:val="00512FC4"/>
    <w:rsid w:val="005131D5"/>
    <w:rsid w:val="0051332F"/>
    <w:rsid w:val="005137C3"/>
    <w:rsid w:val="00513A51"/>
    <w:rsid w:val="00513BF1"/>
    <w:rsid w:val="00513DBF"/>
    <w:rsid w:val="00513F1D"/>
    <w:rsid w:val="005141D8"/>
    <w:rsid w:val="00514477"/>
    <w:rsid w:val="005145F5"/>
    <w:rsid w:val="00514905"/>
    <w:rsid w:val="00514D68"/>
    <w:rsid w:val="005150F8"/>
    <w:rsid w:val="00515DF2"/>
    <w:rsid w:val="0051628F"/>
    <w:rsid w:val="00516AB2"/>
    <w:rsid w:val="00516FB6"/>
    <w:rsid w:val="005173EB"/>
    <w:rsid w:val="005177F1"/>
    <w:rsid w:val="00517883"/>
    <w:rsid w:val="005201C4"/>
    <w:rsid w:val="005204D2"/>
    <w:rsid w:val="00520C7E"/>
    <w:rsid w:val="00520D51"/>
    <w:rsid w:val="00520E3E"/>
    <w:rsid w:val="005212C6"/>
    <w:rsid w:val="005213E3"/>
    <w:rsid w:val="00521780"/>
    <w:rsid w:val="00521A38"/>
    <w:rsid w:val="00522040"/>
    <w:rsid w:val="005227D4"/>
    <w:rsid w:val="00522AC4"/>
    <w:rsid w:val="00522AF1"/>
    <w:rsid w:val="00522DCC"/>
    <w:rsid w:val="005230DA"/>
    <w:rsid w:val="005232B5"/>
    <w:rsid w:val="005232C2"/>
    <w:rsid w:val="00523A5A"/>
    <w:rsid w:val="00523A9E"/>
    <w:rsid w:val="00523DAB"/>
    <w:rsid w:val="00523FD4"/>
    <w:rsid w:val="00524155"/>
    <w:rsid w:val="005241B7"/>
    <w:rsid w:val="005249C5"/>
    <w:rsid w:val="00524BC6"/>
    <w:rsid w:val="00524C27"/>
    <w:rsid w:val="00524E1A"/>
    <w:rsid w:val="0052516E"/>
    <w:rsid w:val="00525210"/>
    <w:rsid w:val="00525232"/>
    <w:rsid w:val="005257AC"/>
    <w:rsid w:val="00525B42"/>
    <w:rsid w:val="00525BAD"/>
    <w:rsid w:val="00525E88"/>
    <w:rsid w:val="00526085"/>
    <w:rsid w:val="00526688"/>
    <w:rsid w:val="005269A1"/>
    <w:rsid w:val="00526D44"/>
    <w:rsid w:val="00526E32"/>
    <w:rsid w:val="00526FE5"/>
    <w:rsid w:val="005273EB"/>
    <w:rsid w:val="0052741E"/>
    <w:rsid w:val="00527512"/>
    <w:rsid w:val="005275D9"/>
    <w:rsid w:val="005276FA"/>
    <w:rsid w:val="00527942"/>
    <w:rsid w:val="005279BA"/>
    <w:rsid w:val="00527DE6"/>
    <w:rsid w:val="00530127"/>
    <w:rsid w:val="005306FC"/>
    <w:rsid w:val="00530BFE"/>
    <w:rsid w:val="00530DE0"/>
    <w:rsid w:val="00531239"/>
    <w:rsid w:val="00531610"/>
    <w:rsid w:val="005316F2"/>
    <w:rsid w:val="00531CF7"/>
    <w:rsid w:val="00531E28"/>
    <w:rsid w:val="0053208B"/>
    <w:rsid w:val="00532638"/>
    <w:rsid w:val="005329A6"/>
    <w:rsid w:val="00532CA1"/>
    <w:rsid w:val="00532E1B"/>
    <w:rsid w:val="00532E92"/>
    <w:rsid w:val="005331FF"/>
    <w:rsid w:val="00533344"/>
    <w:rsid w:val="005334E6"/>
    <w:rsid w:val="00533801"/>
    <w:rsid w:val="00533BF1"/>
    <w:rsid w:val="00533C7F"/>
    <w:rsid w:val="00533F15"/>
    <w:rsid w:val="00533FCA"/>
    <w:rsid w:val="0053403C"/>
    <w:rsid w:val="0053414D"/>
    <w:rsid w:val="00534443"/>
    <w:rsid w:val="0053473B"/>
    <w:rsid w:val="00534BEC"/>
    <w:rsid w:val="0053587F"/>
    <w:rsid w:val="00535D78"/>
    <w:rsid w:val="00535F76"/>
    <w:rsid w:val="00535FF9"/>
    <w:rsid w:val="005360C0"/>
    <w:rsid w:val="005360FA"/>
    <w:rsid w:val="0053640A"/>
    <w:rsid w:val="00536679"/>
    <w:rsid w:val="00536915"/>
    <w:rsid w:val="00537253"/>
    <w:rsid w:val="0053733F"/>
    <w:rsid w:val="0053747A"/>
    <w:rsid w:val="005376FC"/>
    <w:rsid w:val="005401F6"/>
    <w:rsid w:val="00540363"/>
    <w:rsid w:val="005408BB"/>
    <w:rsid w:val="005410B8"/>
    <w:rsid w:val="00541697"/>
    <w:rsid w:val="00541E4A"/>
    <w:rsid w:val="0054201E"/>
    <w:rsid w:val="00542222"/>
    <w:rsid w:val="005422F7"/>
    <w:rsid w:val="00542322"/>
    <w:rsid w:val="005427D6"/>
    <w:rsid w:val="00542C95"/>
    <w:rsid w:val="00542F77"/>
    <w:rsid w:val="00543053"/>
    <w:rsid w:val="0054316E"/>
    <w:rsid w:val="0054386B"/>
    <w:rsid w:val="00543890"/>
    <w:rsid w:val="00543B56"/>
    <w:rsid w:val="00544765"/>
    <w:rsid w:val="00544AFA"/>
    <w:rsid w:val="00544EA9"/>
    <w:rsid w:val="00545187"/>
    <w:rsid w:val="005453F1"/>
    <w:rsid w:val="005456C1"/>
    <w:rsid w:val="00545D64"/>
    <w:rsid w:val="00546E16"/>
    <w:rsid w:val="00547494"/>
    <w:rsid w:val="00547576"/>
    <w:rsid w:val="00547C19"/>
    <w:rsid w:val="00547D2A"/>
    <w:rsid w:val="00550565"/>
    <w:rsid w:val="00550588"/>
    <w:rsid w:val="0055058F"/>
    <w:rsid w:val="00550F22"/>
    <w:rsid w:val="005516ED"/>
    <w:rsid w:val="00551821"/>
    <w:rsid w:val="005519C5"/>
    <w:rsid w:val="00551A1F"/>
    <w:rsid w:val="00551DD5"/>
    <w:rsid w:val="0055218D"/>
    <w:rsid w:val="005528DB"/>
    <w:rsid w:val="005529FA"/>
    <w:rsid w:val="00552D58"/>
    <w:rsid w:val="00552D5F"/>
    <w:rsid w:val="00552DA1"/>
    <w:rsid w:val="00552F13"/>
    <w:rsid w:val="00552F94"/>
    <w:rsid w:val="0055344F"/>
    <w:rsid w:val="00553D1C"/>
    <w:rsid w:val="00553D3F"/>
    <w:rsid w:val="00553FD4"/>
    <w:rsid w:val="00554929"/>
    <w:rsid w:val="0055504B"/>
    <w:rsid w:val="00555478"/>
    <w:rsid w:val="00555912"/>
    <w:rsid w:val="00555E16"/>
    <w:rsid w:val="00555FC7"/>
    <w:rsid w:val="00556758"/>
    <w:rsid w:val="005567E6"/>
    <w:rsid w:val="005567FB"/>
    <w:rsid w:val="00556ACF"/>
    <w:rsid w:val="00556AD8"/>
    <w:rsid w:val="00556F30"/>
    <w:rsid w:val="00556FAD"/>
    <w:rsid w:val="00557277"/>
    <w:rsid w:val="0055756C"/>
    <w:rsid w:val="00557CB7"/>
    <w:rsid w:val="00557D32"/>
    <w:rsid w:val="005601B9"/>
    <w:rsid w:val="0056082B"/>
    <w:rsid w:val="00560921"/>
    <w:rsid w:val="00560B9B"/>
    <w:rsid w:val="005610FA"/>
    <w:rsid w:val="005615A0"/>
    <w:rsid w:val="00561706"/>
    <w:rsid w:val="00561B15"/>
    <w:rsid w:val="00561DA5"/>
    <w:rsid w:val="0056200A"/>
    <w:rsid w:val="00562054"/>
    <w:rsid w:val="005621AB"/>
    <w:rsid w:val="005622C4"/>
    <w:rsid w:val="00562721"/>
    <w:rsid w:val="005627A4"/>
    <w:rsid w:val="005628BF"/>
    <w:rsid w:val="00562A76"/>
    <w:rsid w:val="00562BE9"/>
    <w:rsid w:val="00562F4C"/>
    <w:rsid w:val="005630BD"/>
    <w:rsid w:val="005635E0"/>
    <w:rsid w:val="0056389B"/>
    <w:rsid w:val="00563A10"/>
    <w:rsid w:val="00563D58"/>
    <w:rsid w:val="00563F13"/>
    <w:rsid w:val="0056438B"/>
    <w:rsid w:val="005648BA"/>
    <w:rsid w:val="00564924"/>
    <w:rsid w:val="005649AE"/>
    <w:rsid w:val="00564A97"/>
    <w:rsid w:val="00564C0F"/>
    <w:rsid w:val="00564CFC"/>
    <w:rsid w:val="00564E55"/>
    <w:rsid w:val="00565053"/>
    <w:rsid w:val="005656BF"/>
    <w:rsid w:val="00565D54"/>
    <w:rsid w:val="0056621C"/>
    <w:rsid w:val="00566534"/>
    <w:rsid w:val="0056665C"/>
    <w:rsid w:val="005673D1"/>
    <w:rsid w:val="005674C4"/>
    <w:rsid w:val="005679A3"/>
    <w:rsid w:val="00567A0A"/>
    <w:rsid w:val="00567E1D"/>
    <w:rsid w:val="00570517"/>
    <w:rsid w:val="0057054B"/>
    <w:rsid w:val="00570691"/>
    <w:rsid w:val="005709FF"/>
    <w:rsid w:val="00570AF6"/>
    <w:rsid w:val="0057193B"/>
    <w:rsid w:val="005719F3"/>
    <w:rsid w:val="00571A83"/>
    <w:rsid w:val="00571CDB"/>
    <w:rsid w:val="00571E31"/>
    <w:rsid w:val="00571EE8"/>
    <w:rsid w:val="00572086"/>
    <w:rsid w:val="00572731"/>
    <w:rsid w:val="005727F0"/>
    <w:rsid w:val="005728CE"/>
    <w:rsid w:val="00572B01"/>
    <w:rsid w:val="00573050"/>
    <w:rsid w:val="0057324D"/>
    <w:rsid w:val="0057387E"/>
    <w:rsid w:val="00573BC5"/>
    <w:rsid w:val="00573F2F"/>
    <w:rsid w:val="005744BF"/>
    <w:rsid w:val="00574560"/>
    <w:rsid w:val="0057466C"/>
    <w:rsid w:val="00574AB2"/>
    <w:rsid w:val="00574C7D"/>
    <w:rsid w:val="00574E51"/>
    <w:rsid w:val="00575394"/>
    <w:rsid w:val="0057593E"/>
    <w:rsid w:val="00575B38"/>
    <w:rsid w:val="00575E99"/>
    <w:rsid w:val="00576136"/>
    <w:rsid w:val="0057625A"/>
    <w:rsid w:val="0057631C"/>
    <w:rsid w:val="005765EF"/>
    <w:rsid w:val="005769A3"/>
    <w:rsid w:val="00576BC8"/>
    <w:rsid w:val="00576ED1"/>
    <w:rsid w:val="005772D7"/>
    <w:rsid w:val="005773F4"/>
    <w:rsid w:val="00577B07"/>
    <w:rsid w:val="00577E59"/>
    <w:rsid w:val="005800A7"/>
    <w:rsid w:val="00580103"/>
    <w:rsid w:val="00580219"/>
    <w:rsid w:val="005803ED"/>
    <w:rsid w:val="00580ED3"/>
    <w:rsid w:val="0058109A"/>
    <w:rsid w:val="005810F6"/>
    <w:rsid w:val="0058146B"/>
    <w:rsid w:val="00581EBD"/>
    <w:rsid w:val="00582C98"/>
    <w:rsid w:val="005830BF"/>
    <w:rsid w:val="0058343B"/>
    <w:rsid w:val="00583536"/>
    <w:rsid w:val="00583777"/>
    <w:rsid w:val="00583A67"/>
    <w:rsid w:val="00583D3B"/>
    <w:rsid w:val="00583E12"/>
    <w:rsid w:val="00583F32"/>
    <w:rsid w:val="005843FA"/>
    <w:rsid w:val="00584786"/>
    <w:rsid w:val="005848E5"/>
    <w:rsid w:val="00584A6C"/>
    <w:rsid w:val="00584B98"/>
    <w:rsid w:val="0058512D"/>
    <w:rsid w:val="00585213"/>
    <w:rsid w:val="0058532B"/>
    <w:rsid w:val="0058572D"/>
    <w:rsid w:val="00585AFC"/>
    <w:rsid w:val="00585D04"/>
    <w:rsid w:val="00585E66"/>
    <w:rsid w:val="00585F34"/>
    <w:rsid w:val="00586AD6"/>
    <w:rsid w:val="005873C0"/>
    <w:rsid w:val="00587DA5"/>
    <w:rsid w:val="00590020"/>
    <w:rsid w:val="0059035D"/>
    <w:rsid w:val="0059039F"/>
    <w:rsid w:val="00590794"/>
    <w:rsid w:val="0059097B"/>
    <w:rsid w:val="00590F17"/>
    <w:rsid w:val="0059111F"/>
    <w:rsid w:val="00592144"/>
    <w:rsid w:val="005922C7"/>
    <w:rsid w:val="00592B51"/>
    <w:rsid w:val="00592E51"/>
    <w:rsid w:val="00592EEF"/>
    <w:rsid w:val="00593260"/>
    <w:rsid w:val="005933C3"/>
    <w:rsid w:val="0059348C"/>
    <w:rsid w:val="005939B2"/>
    <w:rsid w:val="00593D5A"/>
    <w:rsid w:val="00594026"/>
    <w:rsid w:val="005944BE"/>
    <w:rsid w:val="005944EE"/>
    <w:rsid w:val="00594839"/>
    <w:rsid w:val="00594A89"/>
    <w:rsid w:val="00594B0D"/>
    <w:rsid w:val="00594E3A"/>
    <w:rsid w:val="00595009"/>
    <w:rsid w:val="005951C5"/>
    <w:rsid w:val="005954D2"/>
    <w:rsid w:val="00595823"/>
    <w:rsid w:val="005958C7"/>
    <w:rsid w:val="005959AE"/>
    <w:rsid w:val="00595AD2"/>
    <w:rsid w:val="00595B29"/>
    <w:rsid w:val="00596050"/>
    <w:rsid w:val="00596123"/>
    <w:rsid w:val="0059612A"/>
    <w:rsid w:val="005967A9"/>
    <w:rsid w:val="005967EC"/>
    <w:rsid w:val="00596A8F"/>
    <w:rsid w:val="00596BEB"/>
    <w:rsid w:val="00596F22"/>
    <w:rsid w:val="005970DB"/>
    <w:rsid w:val="005A0033"/>
    <w:rsid w:val="005A0919"/>
    <w:rsid w:val="005A0A0A"/>
    <w:rsid w:val="005A0ACE"/>
    <w:rsid w:val="005A0B73"/>
    <w:rsid w:val="005A0C88"/>
    <w:rsid w:val="005A0DD0"/>
    <w:rsid w:val="005A12A6"/>
    <w:rsid w:val="005A19C8"/>
    <w:rsid w:val="005A1D9F"/>
    <w:rsid w:val="005A2221"/>
    <w:rsid w:val="005A228B"/>
    <w:rsid w:val="005A243A"/>
    <w:rsid w:val="005A251E"/>
    <w:rsid w:val="005A2651"/>
    <w:rsid w:val="005A2BC1"/>
    <w:rsid w:val="005A3340"/>
    <w:rsid w:val="005A365D"/>
    <w:rsid w:val="005A39E3"/>
    <w:rsid w:val="005A3DC5"/>
    <w:rsid w:val="005A4748"/>
    <w:rsid w:val="005A479F"/>
    <w:rsid w:val="005A49BD"/>
    <w:rsid w:val="005A4CE0"/>
    <w:rsid w:val="005A4E12"/>
    <w:rsid w:val="005A5292"/>
    <w:rsid w:val="005A5D96"/>
    <w:rsid w:val="005A5DFD"/>
    <w:rsid w:val="005A60A8"/>
    <w:rsid w:val="005A65BB"/>
    <w:rsid w:val="005A66F3"/>
    <w:rsid w:val="005A6998"/>
    <w:rsid w:val="005A6B71"/>
    <w:rsid w:val="005A6C28"/>
    <w:rsid w:val="005A6E45"/>
    <w:rsid w:val="005A7824"/>
    <w:rsid w:val="005A7F59"/>
    <w:rsid w:val="005B0127"/>
    <w:rsid w:val="005B0A2D"/>
    <w:rsid w:val="005B1034"/>
    <w:rsid w:val="005B187E"/>
    <w:rsid w:val="005B1B36"/>
    <w:rsid w:val="005B1DC5"/>
    <w:rsid w:val="005B28D7"/>
    <w:rsid w:val="005B29E3"/>
    <w:rsid w:val="005B2BE3"/>
    <w:rsid w:val="005B2C95"/>
    <w:rsid w:val="005B3307"/>
    <w:rsid w:val="005B3399"/>
    <w:rsid w:val="005B3575"/>
    <w:rsid w:val="005B3D12"/>
    <w:rsid w:val="005B3E8E"/>
    <w:rsid w:val="005B3F42"/>
    <w:rsid w:val="005B42DA"/>
    <w:rsid w:val="005B43B1"/>
    <w:rsid w:val="005B45F9"/>
    <w:rsid w:val="005B49ED"/>
    <w:rsid w:val="005B4D00"/>
    <w:rsid w:val="005B4FF0"/>
    <w:rsid w:val="005B5416"/>
    <w:rsid w:val="005B546F"/>
    <w:rsid w:val="005B58E6"/>
    <w:rsid w:val="005B5A76"/>
    <w:rsid w:val="005B5BC7"/>
    <w:rsid w:val="005B5C84"/>
    <w:rsid w:val="005B5F40"/>
    <w:rsid w:val="005B6324"/>
    <w:rsid w:val="005B6A3B"/>
    <w:rsid w:val="005B7073"/>
    <w:rsid w:val="005B71A5"/>
    <w:rsid w:val="005B789C"/>
    <w:rsid w:val="005C0221"/>
    <w:rsid w:val="005C04C8"/>
    <w:rsid w:val="005C0591"/>
    <w:rsid w:val="005C0625"/>
    <w:rsid w:val="005C10C9"/>
    <w:rsid w:val="005C19C9"/>
    <w:rsid w:val="005C1AC5"/>
    <w:rsid w:val="005C2072"/>
    <w:rsid w:val="005C278C"/>
    <w:rsid w:val="005C29AF"/>
    <w:rsid w:val="005C2B05"/>
    <w:rsid w:val="005C2C6C"/>
    <w:rsid w:val="005C2E87"/>
    <w:rsid w:val="005C31D1"/>
    <w:rsid w:val="005C32BC"/>
    <w:rsid w:val="005C32DC"/>
    <w:rsid w:val="005C36DC"/>
    <w:rsid w:val="005C3B5D"/>
    <w:rsid w:val="005C3BF1"/>
    <w:rsid w:val="005C3C38"/>
    <w:rsid w:val="005C3F15"/>
    <w:rsid w:val="005C3FD3"/>
    <w:rsid w:val="005C426C"/>
    <w:rsid w:val="005C42AF"/>
    <w:rsid w:val="005C43E0"/>
    <w:rsid w:val="005C443C"/>
    <w:rsid w:val="005C45CA"/>
    <w:rsid w:val="005C48AD"/>
    <w:rsid w:val="005C49EB"/>
    <w:rsid w:val="005C4B4B"/>
    <w:rsid w:val="005C4BB2"/>
    <w:rsid w:val="005C4BCA"/>
    <w:rsid w:val="005C5083"/>
    <w:rsid w:val="005C58F9"/>
    <w:rsid w:val="005C5EBC"/>
    <w:rsid w:val="005C63A1"/>
    <w:rsid w:val="005C64BD"/>
    <w:rsid w:val="005C65BA"/>
    <w:rsid w:val="005C6BB8"/>
    <w:rsid w:val="005C6D2B"/>
    <w:rsid w:val="005C6E12"/>
    <w:rsid w:val="005C7027"/>
    <w:rsid w:val="005C72D3"/>
    <w:rsid w:val="005C775F"/>
    <w:rsid w:val="005D007F"/>
    <w:rsid w:val="005D0BCF"/>
    <w:rsid w:val="005D1485"/>
    <w:rsid w:val="005D16B1"/>
    <w:rsid w:val="005D2649"/>
    <w:rsid w:val="005D27BF"/>
    <w:rsid w:val="005D2A5A"/>
    <w:rsid w:val="005D2F08"/>
    <w:rsid w:val="005D2F81"/>
    <w:rsid w:val="005D3053"/>
    <w:rsid w:val="005D3787"/>
    <w:rsid w:val="005D3844"/>
    <w:rsid w:val="005D3D49"/>
    <w:rsid w:val="005D3DCA"/>
    <w:rsid w:val="005D4146"/>
    <w:rsid w:val="005D4227"/>
    <w:rsid w:val="005D44DA"/>
    <w:rsid w:val="005D49B3"/>
    <w:rsid w:val="005D4DC6"/>
    <w:rsid w:val="005D536D"/>
    <w:rsid w:val="005D5DEE"/>
    <w:rsid w:val="005D5E46"/>
    <w:rsid w:val="005D613B"/>
    <w:rsid w:val="005D66C9"/>
    <w:rsid w:val="005D66DC"/>
    <w:rsid w:val="005D69F8"/>
    <w:rsid w:val="005D6AD3"/>
    <w:rsid w:val="005D6E2C"/>
    <w:rsid w:val="005D72F7"/>
    <w:rsid w:val="005D74B9"/>
    <w:rsid w:val="005D7DA0"/>
    <w:rsid w:val="005E067A"/>
    <w:rsid w:val="005E0731"/>
    <w:rsid w:val="005E0752"/>
    <w:rsid w:val="005E0986"/>
    <w:rsid w:val="005E09A7"/>
    <w:rsid w:val="005E0D87"/>
    <w:rsid w:val="005E0F43"/>
    <w:rsid w:val="005E0FA8"/>
    <w:rsid w:val="005E15E8"/>
    <w:rsid w:val="005E16F3"/>
    <w:rsid w:val="005E1F20"/>
    <w:rsid w:val="005E24AC"/>
    <w:rsid w:val="005E254D"/>
    <w:rsid w:val="005E285B"/>
    <w:rsid w:val="005E28C3"/>
    <w:rsid w:val="005E2CD0"/>
    <w:rsid w:val="005E2F78"/>
    <w:rsid w:val="005E3185"/>
    <w:rsid w:val="005E3341"/>
    <w:rsid w:val="005E339B"/>
    <w:rsid w:val="005E36EC"/>
    <w:rsid w:val="005E3A0D"/>
    <w:rsid w:val="005E3D4B"/>
    <w:rsid w:val="005E3F83"/>
    <w:rsid w:val="005E59A5"/>
    <w:rsid w:val="005E5B0A"/>
    <w:rsid w:val="005E5B27"/>
    <w:rsid w:val="005E5C2B"/>
    <w:rsid w:val="005E5DEB"/>
    <w:rsid w:val="005E5E18"/>
    <w:rsid w:val="005E63FE"/>
    <w:rsid w:val="005E6485"/>
    <w:rsid w:val="005E655C"/>
    <w:rsid w:val="005E6AF2"/>
    <w:rsid w:val="005E6CF7"/>
    <w:rsid w:val="005E7360"/>
    <w:rsid w:val="005E7420"/>
    <w:rsid w:val="005E794A"/>
    <w:rsid w:val="005E7CA4"/>
    <w:rsid w:val="005E7E43"/>
    <w:rsid w:val="005F0373"/>
    <w:rsid w:val="005F0DB7"/>
    <w:rsid w:val="005F11FA"/>
    <w:rsid w:val="005F1386"/>
    <w:rsid w:val="005F1407"/>
    <w:rsid w:val="005F14AC"/>
    <w:rsid w:val="005F1532"/>
    <w:rsid w:val="005F1534"/>
    <w:rsid w:val="005F160C"/>
    <w:rsid w:val="005F1982"/>
    <w:rsid w:val="005F203B"/>
    <w:rsid w:val="005F241B"/>
    <w:rsid w:val="005F2963"/>
    <w:rsid w:val="005F2F7F"/>
    <w:rsid w:val="005F3087"/>
    <w:rsid w:val="005F3294"/>
    <w:rsid w:val="005F367A"/>
    <w:rsid w:val="005F433D"/>
    <w:rsid w:val="005F4681"/>
    <w:rsid w:val="005F46D0"/>
    <w:rsid w:val="005F4742"/>
    <w:rsid w:val="005F47FC"/>
    <w:rsid w:val="005F4E21"/>
    <w:rsid w:val="005F4F19"/>
    <w:rsid w:val="005F53D0"/>
    <w:rsid w:val="005F5414"/>
    <w:rsid w:val="005F5543"/>
    <w:rsid w:val="005F5E1F"/>
    <w:rsid w:val="005F5FC0"/>
    <w:rsid w:val="005F6113"/>
    <w:rsid w:val="005F675B"/>
    <w:rsid w:val="005F6B03"/>
    <w:rsid w:val="005F6CEC"/>
    <w:rsid w:val="005F726A"/>
    <w:rsid w:val="005F7354"/>
    <w:rsid w:val="005F7853"/>
    <w:rsid w:val="005F7BC8"/>
    <w:rsid w:val="005F7E41"/>
    <w:rsid w:val="00600407"/>
    <w:rsid w:val="0060081A"/>
    <w:rsid w:val="00600832"/>
    <w:rsid w:val="006008C6"/>
    <w:rsid w:val="006009C0"/>
    <w:rsid w:val="00600BDE"/>
    <w:rsid w:val="0060110D"/>
    <w:rsid w:val="0060116C"/>
    <w:rsid w:val="006011BC"/>
    <w:rsid w:val="006016B3"/>
    <w:rsid w:val="00601806"/>
    <w:rsid w:val="00601B84"/>
    <w:rsid w:val="00601BBB"/>
    <w:rsid w:val="00601E24"/>
    <w:rsid w:val="0060226D"/>
    <w:rsid w:val="00602651"/>
    <w:rsid w:val="00602890"/>
    <w:rsid w:val="006028AE"/>
    <w:rsid w:val="0060295C"/>
    <w:rsid w:val="00602C01"/>
    <w:rsid w:val="00602D6A"/>
    <w:rsid w:val="00603ADD"/>
    <w:rsid w:val="00603CCC"/>
    <w:rsid w:val="00603FBF"/>
    <w:rsid w:val="006041E7"/>
    <w:rsid w:val="00604B3A"/>
    <w:rsid w:val="00604B76"/>
    <w:rsid w:val="00604BDE"/>
    <w:rsid w:val="00604BF7"/>
    <w:rsid w:val="00604C2E"/>
    <w:rsid w:val="00604D5C"/>
    <w:rsid w:val="006052F9"/>
    <w:rsid w:val="00605FE9"/>
    <w:rsid w:val="00606027"/>
    <w:rsid w:val="00606042"/>
    <w:rsid w:val="00606326"/>
    <w:rsid w:val="00606561"/>
    <w:rsid w:val="0060689B"/>
    <w:rsid w:val="00606A72"/>
    <w:rsid w:val="00606A90"/>
    <w:rsid w:val="00606B9D"/>
    <w:rsid w:val="00606BDB"/>
    <w:rsid w:val="00606CB3"/>
    <w:rsid w:val="00606F91"/>
    <w:rsid w:val="006074F5"/>
    <w:rsid w:val="00607914"/>
    <w:rsid w:val="00610A58"/>
    <w:rsid w:val="00611510"/>
    <w:rsid w:val="00611526"/>
    <w:rsid w:val="00612265"/>
    <w:rsid w:val="006124FA"/>
    <w:rsid w:val="0061383E"/>
    <w:rsid w:val="006139D0"/>
    <w:rsid w:val="00613AB9"/>
    <w:rsid w:val="0061575A"/>
    <w:rsid w:val="00615BDE"/>
    <w:rsid w:val="00615BEA"/>
    <w:rsid w:val="00616041"/>
    <w:rsid w:val="006161F7"/>
    <w:rsid w:val="00616C9B"/>
    <w:rsid w:val="00617455"/>
    <w:rsid w:val="00617B76"/>
    <w:rsid w:val="0062046F"/>
    <w:rsid w:val="00620739"/>
    <w:rsid w:val="006208A8"/>
    <w:rsid w:val="00620C3A"/>
    <w:rsid w:val="006214CD"/>
    <w:rsid w:val="006218DE"/>
    <w:rsid w:val="00621C22"/>
    <w:rsid w:val="00621E0B"/>
    <w:rsid w:val="00621F34"/>
    <w:rsid w:val="00622546"/>
    <w:rsid w:val="0062254C"/>
    <w:rsid w:val="0062258B"/>
    <w:rsid w:val="00622C74"/>
    <w:rsid w:val="00623081"/>
    <w:rsid w:val="006237D2"/>
    <w:rsid w:val="006238F5"/>
    <w:rsid w:val="006242AC"/>
    <w:rsid w:val="00624B5D"/>
    <w:rsid w:val="00624B80"/>
    <w:rsid w:val="0062513D"/>
    <w:rsid w:val="0062590B"/>
    <w:rsid w:val="00625AD4"/>
    <w:rsid w:val="00626025"/>
    <w:rsid w:val="00626139"/>
    <w:rsid w:val="00626288"/>
    <w:rsid w:val="00626931"/>
    <w:rsid w:val="00626EB9"/>
    <w:rsid w:val="00626F52"/>
    <w:rsid w:val="00627008"/>
    <w:rsid w:val="006271A1"/>
    <w:rsid w:val="00627944"/>
    <w:rsid w:val="00627ECC"/>
    <w:rsid w:val="0063048B"/>
    <w:rsid w:val="00630714"/>
    <w:rsid w:val="00630D24"/>
    <w:rsid w:val="00631099"/>
    <w:rsid w:val="00631232"/>
    <w:rsid w:val="00631339"/>
    <w:rsid w:val="00631804"/>
    <w:rsid w:val="00631C0E"/>
    <w:rsid w:val="00631D3F"/>
    <w:rsid w:val="00631D8E"/>
    <w:rsid w:val="00631EA1"/>
    <w:rsid w:val="00631EE6"/>
    <w:rsid w:val="006320FD"/>
    <w:rsid w:val="00632B9D"/>
    <w:rsid w:val="00632CB2"/>
    <w:rsid w:val="006331E2"/>
    <w:rsid w:val="0063404D"/>
    <w:rsid w:val="006346DD"/>
    <w:rsid w:val="00634AF0"/>
    <w:rsid w:val="00634B31"/>
    <w:rsid w:val="00634EE8"/>
    <w:rsid w:val="00634EF6"/>
    <w:rsid w:val="006350F2"/>
    <w:rsid w:val="00635233"/>
    <w:rsid w:val="00635438"/>
    <w:rsid w:val="006356C0"/>
    <w:rsid w:val="0063582A"/>
    <w:rsid w:val="00635D1F"/>
    <w:rsid w:val="00636375"/>
    <w:rsid w:val="00636393"/>
    <w:rsid w:val="0063673D"/>
    <w:rsid w:val="0063693C"/>
    <w:rsid w:val="00636F77"/>
    <w:rsid w:val="00636F92"/>
    <w:rsid w:val="0063721D"/>
    <w:rsid w:val="00637A2E"/>
    <w:rsid w:val="00637CEB"/>
    <w:rsid w:val="0064091B"/>
    <w:rsid w:val="00640B7B"/>
    <w:rsid w:val="00640BDA"/>
    <w:rsid w:val="00641332"/>
    <w:rsid w:val="0064138E"/>
    <w:rsid w:val="0064166E"/>
    <w:rsid w:val="0064173E"/>
    <w:rsid w:val="0064179F"/>
    <w:rsid w:val="006417D5"/>
    <w:rsid w:val="00641B17"/>
    <w:rsid w:val="00641CD1"/>
    <w:rsid w:val="00642A33"/>
    <w:rsid w:val="00642C70"/>
    <w:rsid w:val="00642DCA"/>
    <w:rsid w:val="00643E11"/>
    <w:rsid w:val="00644006"/>
    <w:rsid w:val="00644253"/>
    <w:rsid w:val="00644452"/>
    <w:rsid w:val="006444CA"/>
    <w:rsid w:val="00644858"/>
    <w:rsid w:val="006448F6"/>
    <w:rsid w:val="006449A0"/>
    <w:rsid w:val="00644E8F"/>
    <w:rsid w:val="0064555F"/>
    <w:rsid w:val="006459A6"/>
    <w:rsid w:val="00645EB0"/>
    <w:rsid w:val="00646065"/>
    <w:rsid w:val="00646998"/>
    <w:rsid w:val="00646CE7"/>
    <w:rsid w:val="00646F83"/>
    <w:rsid w:val="0064738E"/>
    <w:rsid w:val="00647641"/>
    <w:rsid w:val="00647BA8"/>
    <w:rsid w:val="00647E65"/>
    <w:rsid w:val="00650205"/>
    <w:rsid w:val="00650370"/>
    <w:rsid w:val="00650617"/>
    <w:rsid w:val="006509DE"/>
    <w:rsid w:val="00650B90"/>
    <w:rsid w:val="00650F2E"/>
    <w:rsid w:val="006515ED"/>
    <w:rsid w:val="0065185D"/>
    <w:rsid w:val="00651E24"/>
    <w:rsid w:val="00652059"/>
    <w:rsid w:val="006526EF"/>
    <w:rsid w:val="0065280C"/>
    <w:rsid w:val="00652A6F"/>
    <w:rsid w:val="0065301E"/>
    <w:rsid w:val="006535A5"/>
    <w:rsid w:val="00653681"/>
    <w:rsid w:val="0065376A"/>
    <w:rsid w:val="00653A42"/>
    <w:rsid w:val="00653D19"/>
    <w:rsid w:val="0065411C"/>
    <w:rsid w:val="006543B5"/>
    <w:rsid w:val="00654491"/>
    <w:rsid w:val="0065450C"/>
    <w:rsid w:val="00655E14"/>
    <w:rsid w:val="0065663B"/>
    <w:rsid w:val="00657549"/>
    <w:rsid w:val="00657A2C"/>
    <w:rsid w:val="00657C67"/>
    <w:rsid w:val="006604C0"/>
    <w:rsid w:val="00660B3A"/>
    <w:rsid w:val="006613B3"/>
    <w:rsid w:val="006615A7"/>
    <w:rsid w:val="00661AA6"/>
    <w:rsid w:val="00661D69"/>
    <w:rsid w:val="006622B0"/>
    <w:rsid w:val="00662484"/>
    <w:rsid w:val="006624B6"/>
    <w:rsid w:val="006626B3"/>
    <w:rsid w:val="00662B1D"/>
    <w:rsid w:val="006634DD"/>
    <w:rsid w:val="0066368B"/>
    <w:rsid w:val="00663C51"/>
    <w:rsid w:val="00664ABB"/>
    <w:rsid w:val="00665236"/>
    <w:rsid w:val="00665284"/>
    <w:rsid w:val="006657BC"/>
    <w:rsid w:val="006658F7"/>
    <w:rsid w:val="00665F7F"/>
    <w:rsid w:val="00666179"/>
    <w:rsid w:val="006663DC"/>
    <w:rsid w:val="00666787"/>
    <w:rsid w:val="00666987"/>
    <w:rsid w:val="00666A50"/>
    <w:rsid w:val="00666C4B"/>
    <w:rsid w:val="00666F44"/>
    <w:rsid w:val="00666FA1"/>
    <w:rsid w:val="0066709A"/>
    <w:rsid w:val="0066726D"/>
    <w:rsid w:val="006672A1"/>
    <w:rsid w:val="00667430"/>
    <w:rsid w:val="00667760"/>
    <w:rsid w:val="00667EC1"/>
    <w:rsid w:val="0067058F"/>
    <w:rsid w:val="0067064C"/>
    <w:rsid w:val="00670A2B"/>
    <w:rsid w:val="00670CA0"/>
    <w:rsid w:val="00670F58"/>
    <w:rsid w:val="006710D8"/>
    <w:rsid w:val="00671217"/>
    <w:rsid w:val="00671440"/>
    <w:rsid w:val="00671C66"/>
    <w:rsid w:val="006721E0"/>
    <w:rsid w:val="00672542"/>
    <w:rsid w:val="00672B7F"/>
    <w:rsid w:val="0067326F"/>
    <w:rsid w:val="00673354"/>
    <w:rsid w:val="00673687"/>
    <w:rsid w:val="00673B6A"/>
    <w:rsid w:val="00674016"/>
    <w:rsid w:val="00674638"/>
    <w:rsid w:val="006746F6"/>
    <w:rsid w:val="00674D26"/>
    <w:rsid w:val="00675017"/>
    <w:rsid w:val="006750D3"/>
    <w:rsid w:val="00675C9D"/>
    <w:rsid w:val="00675CF9"/>
    <w:rsid w:val="00675E11"/>
    <w:rsid w:val="00675EAE"/>
    <w:rsid w:val="00675F71"/>
    <w:rsid w:val="00675FCF"/>
    <w:rsid w:val="00675FD5"/>
    <w:rsid w:val="006762B1"/>
    <w:rsid w:val="00676733"/>
    <w:rsid w:val="00676CFA"/>
    <w:rsid w:val="00676F3F"/>
    <w:rsid w:val="00676F8A"/>
    <w:rsid w:val="0067700C"/>
    <w:rsid w:val="0067753B"/>
    <w:rsid w:val="00677D88"/>
    <w:rsid w:val="00677F98"/>
    <w:rsid w:val="00677FC6"/>
    <w:rsid w:val="00680C1C"/>
    <w:rsid w:val="00680D52"/>
    <w:rsid w:val="00680F93"/>
    <w:rsid w:val="0068128E"/>
    <w:rsid w:val="00681671"/>
    <w:rsid w:val="0068177C"/>
    <w:rsid w:val="00681941"/>
    <w:rsid w:val="00681AEB"/>
    <w:rsid w:val="0068203F"/>
    <w:rsid w:val="006822ED"/>
    <w:rsid w:val="006828CC"/>
    <w:rsid w:val="00682A61"/>
    <w:rsid w:val="00682DC0"/>
    <w:rsid w:val="00682E06"/>
    <w:rsid w:val="006831ED"/>
    <w:rsid w:val="0068341C"/>
    <w:rsid w:val="0068381B"/>
    <w:rsid w:val="006839C2"/>
    <w:rsid w:val="00683FE1"/>
    <w:rsid w:val="0068405B"/>
    <w:rsid w:val="00684221"/>
    <w:rsid w:val="0068442D"/>
    <w:rsid w:val="00684581"/>
    <w:rsid w:val="006848D0"/>
    <w:rsid w:val="00684A4C"/>
    <w:rsid w:val="00684DF0"/>
    <w:rsid w:val="00684F9D"/>
    <w:rsid w:val="006851FC"/>
    <w:rsid w:val="0068577F"/>
    <w:rsid w:val="0068581B"/>
    <w:rsid w:val="00685957"/>
    <w:rsid w:val="00685CB4"/>
    <w:rsid w:val="00685F1A"/>
    <w:rsid w:val="0068610A"/>
    <w:rsid w:val="00686836"/>
    <w:rsid w:val="00686EBB"/>
    <w:rsid w:val="00686EE3"/>
    <w:rsid w:val="00687308"/>
    <w:rsid w:val="00687840"/>
    <w:rsid w:val="00690637"/>
    <w:rsid w:val="00690663"/>
    <w:rsid w:val="006907A9"/>
    <w:rsid w:val="00690B1D"/>
    <w:rsid w:val="00690CA5"/>
    <w:rsid w:val="00690E42"/>
    <w:rsid w:val="00691538"/>
    <w:rsid w:val="00691B9E"/>
    <w:rsid w:val="00691C01"/>
    <w:rsid w:val="00691E60"/>
    <w:rsid w:val="0069206E"/>
    <w:rsid w:val="00692474"/>
    <w:rsid w:val="00692FB3"/>
    <w:rsid w:val="0069356A"/>
    <w:rsid w:val="006935B5"/>
    <w:rsid w:val="006935FC"/>
    <w:rsid w:val="00693802"/>
    <w:rsid w:val="006938E8"/>
    <w:rsid w:val="00693E06"/>
    <w:rsid w:val="00693E35"/>
    <w:rsid w:val="00693F49"/>
    <w:rsid w:val="00694241"/>
    <w:rsid w:val="006942D9"/>
    <w:rsid w:val="00694690"/>
    <w:rsid w:val="006947DF"/>
    <w:rsid w:val="0069481D"/>
    <w:rsid w:val="00694D02"/>
    <w:rsid w:val="0069515A"/>
    <w:rsid w:val="00695D75"/>
    <w:rsid w:val="00696352"/>
    <w:rsid w:val="006965A9"/>
    <w:rsid w:val="00696E45"/>
    <w:rsid w:val="006975A4"/>
    <w:rsid w:val="006975DC"/>
    <w:rsid w:val="006976EE"/>
    <w:rsid w:val="00697762"/>
    <w:rsid w:val="00697AEC"/>
    <w:rsid w:val="00697DAA"/>
    <w:rsid w:val="00697E3E"/>
    <w:rsid w:val="006A0294"/>
    <w:rsid w:val="006A0BCE"/>
    <w:rsid w:val="006A0CF3"/>
    <w:rsid w:val="006A10E3"/>
    <w:rsid w:val="006A1724"/>
    <w:rsid w:val="006A1C74"/>
    <w:rsid w:val="006A213A"/>
    <w:rsid w:val="006A2196"/>
    <w:rsid w:val="006A21C3"/>
    <w:rsid w:val="006A22E8"/>
    <w:rsid w:val="006A2B5B"/>
    <w:rsid w:val="006A36AA"/>
    <w:rsid w:val="006A44AC"/>
    <w:rsid w:val="006A4634"/>
    <w:rsid w:val="006A4735"/>
    <w:rsid w:val="006A4D87"/>
    <w:rsid w:val="006A5174"/>
    <w:rsid w:val="006A51A8"/>
    <w:rsid w:val="006A58D0"/>
    <w:rsid w:val="006A5C32"/>
    <w:rsid w:val="006A626E"/>
    <w:rsid w:val="006A633F"/>
    <w:rsid w:val="006A6DAB"/>
    <w:rsid w:val="006A7635"/>
    <w:rsid w:val="006A7B0A"/>
    <w:rsid w:val="006A7C25"/>
    <w:rsid w:val="006B0436"/>
    <w:rsid w:val="006B04A8"/>
    <w:rsid w:val="006B05BE"/>
    <w:rsid w:val="006B0963"/>
    <w:rsid w:val="006B1204"/>
    <w:rsid w:val="006B141A"/>
    <w:rsid w:val="006B1576"/>
    <w:rsid w:val="006B1D38"/>
    <w:rsid w:val="006B2259"/>
    <w:rsid w:val="006B257D"/>
    <w:rsid w:val="006B25BD"/>
    <w:rsid w:val="006B2A49"/>
    <w:rsid w:val="006B2B46"/>
    <w:rsid w:val="006B2ECD"/>
    <w:rsid w:val="006B3791"/>
    <w:rsid w:val="006B3B56"/>
    <w:rsid w:val="006B3D4C"/>
    <w:rsid w:val="006B429C"/>
    <w:rsid w:val="006B48BD"/>
    <w:rsid w:val="006B4D74"/>
    <w:rsid w:val="006B56AF"/>
    <w:rsid w:val="006B5B01"/>
    <w:rsid w:val="006B60A7"/>
    <w:rsid w:val="006B6115"/>
    <w:rsid w:val="006B624B"/>
    <w:rsid w:val="006B67C3"/>
    <w:rsid w:val="006B689B"/>
    <w:rsid w:val="006B68F6"/>
    <w:rsid w:val="006B6E4E"/>
    <w:rsid w:val="006B7007"/>
    <w:rsid w:val="006B7016"/>
    <w:rsid w:val="006B73E8"/>
    <w:rsid w:val="006B74F0"/>
    <w:rsid w:val="006B7DE0"/>
    <w:rsid w:val="006B7FBC"/>
    <w:rsid w:val="006C0915"/>
    <w:rsid w:val="006C0B70"/>
    <w:rsid w:val="006C0F48"/>
    <w:rsid w:val="006C116E"/>
    <w:rsid w:val="006C16A3"/>
    <w:rsid w:val="006C17DD"/>
    <w:rsid w:val="006C19C6"/>
    <w:rsid w:val="006C1E33"/>
    <w:rsid w:val="006C307B"/>
    <w:rsid w:val="006C384D"/>
    <w:rsid w:val="006C3DD2"/>
    <w:rsid w:val="006C3EBF"/>
    <w:rsid w:val="006C4ECF"/>
    <w:rsid w:val="006C4ED3"/>
    <w:rsid w:val="006C524A"/>
    <w:rsid w:val="006C540F"/>
    <w:rsid w:val="006C54AB"/>
    <w:rsid w:val="006C576A"/>
    <w:rsid w:val="006C58BB"/>
    <w:rsid w:val="006C5927"/>
    <w:rsid w:val="006C5974"/>
    <w:rsid w:val="006C5AA5"/>
    <w:rsid w:val="006C5AD4"/>
    <w:rsid w:val="006C5E45"/>
    <w:rsid w:val="006C60FF"/>
    <w:rsid w:val="006C61BD"/>
    <w:rsid w:val="006C6C65"/>
    <w:rsid w:val="006C703F"/>
    <w:rsid w:val="006C7674"/>
    <w:rsid w:val="006C78FF"/>
    <w:rsid w:val="006C791E"/>
    <w:rsid w:val="006C7C47"/>
    <w:rsid w:val="006C7D66"/>
    <w:rsid w:val="006C7DBD"/>
    <w:rsid w:val="006D0443"/>
    <w:rsid w:val="006D0635"/>
    <w:rsid w:val="006D0697"/>
    <w:rsid w:val="006D06A0"/>
    <w:rsid w:val="006D0A37"/>
    <w:rsid w:val="006D0C52"/>
    <w:rsid w:val="006D1001"/>
    <w:rsid w:val="006D1489"/>
    <w:rsid w:val="006D15F8"/>
    <w:rsid w:val="006D18F5"/>
    <w:rsid w:val="006D198D"/>
    <w:rsid w:val="006D1D52"/>
    <w:rsid w:val="006D22DF"/>
    <w:rsid w:val="006D22FF"/>
    <w:rsid w:val="006D2573"/>
    <w:rsid w:val="006D25A8"/>
    <w:rsid w:val="006D2D51"/>
    <w:rsid w:val="006D2DB4"/>
    <w:rsid w:val="006D31E2"/>
    <w:rsid w:val="006D35D1"/>
    <w:rsid w:val="006D363B"/>
    <w:rsid w:val="006D3947"/>
    <w:rsid w:val="006D3BAC"/>
    <w:rsid w:val="006D3DBC"/>
    <w:rsid w:val="006D40AD"/>
    <w:rsid w:val="006D4132"/>
    <w:rsid w:val="006D458B"/>
    <w:rsid w:val="006D468B"/>
    <w:rsid w:val="006D4C74"/>
    <w:rsid w:val="006D4E50"/>
    <w:rsid w:val="006D509B"/>
    <w:rsid w:val="006D564E"/>
    <w:rsid w:val="006D5CC9"/>
    <w:rsid w:val="006D5E72"/>
    <w:rsid w:val="006D6091"/>
    <w:rsid w:val="006D66DC"/>
    <w:rsid w:val="006D6837"/>
    <w:rsid w:val="006D683F"/>
    <w:rsid w:val="006D6A7E"/>
    <w:rsid w:val="006D6D49"/>
    <w:rsid w:val="006D73D7"/>
    <w:rsid w:val="006E0012"/>
    <w:rsid w:val="006E0352"/>
    <w:rsid w:val="006E0B31"/>
    <w:rsid w:val="006E0C87"/>
    <w:rsid w:val="006E0D16"/>
    <w:rsid w:val="006E0F56"/>
    <w:rsid w:val="006E1124"/>
    <w:rsid w:val="006E1CD4"/>
    <w:rsid w:val="006E1FD9"/>
    <w:rsid w:val="006E2211"/>
    <w:rsid w:val="006E2325"/>
    <w:rsid w:val="006E23F0"/>
    <w:rsid w:val="006E27CF"/>
    <w:rsid w:val="006E28D9"/>
    <w:rsid w:val="006E29EE"/>
    <w:rsid w:val="006E357C"/>
    <w:rsid w:val="006E3EDF"/>
    <w:rsid w:val="006E411B"/>
    <w:rsid w:val="006E4625"/>
    <w:rsid w:val="006E471E"/>
    <w:rsid w:val="006E4BFB"/>
    <w:rsid w:val="006E4D74"/>
    <w:rsid w:val="006E59A5"/>
    <w:rsid w:val="006E5D0A"/>
    <w:rsid w:val="006E5D27"/>
    <w:rsid w:val="006E5F4C"/>
    <w:rsid w:val="006E5FE0"/>
    <w:rsid w:val="006E6783"/>
    <w:rsid w:val="006E678F"/>
    <w:rsid w:val="006E67A3"/>
    <w:rsid w:val="006E6976"/>
    <w:rsid w:val="006F054E"/>
    <w:rsid w:val="006F0803"/>
    <w:rsid w:val="006F09EF"/>
    <w:rsid w:val="006F0C3B"/>
    <w:rsid w:val="006F0D63"/>
    <w:rsid w:val="006F0DD6"/>
    <w:rsid w:val="006F11C1"/>
    <w:rsid w:val="006F1960"/>
    <w:rsid w:val="006F1B6B"/>
    <w:rsid w:val="006F1D96"/>
    <w:rsid w:val="006F1DDA"/>
    <w:rsid w:val="006F1FB7"/>
    <w:rsid w:val="006F260A"/>
    <w:rsid w:val="006F2E9F"/>
    <w:rsid w:val="006F2F7D"/>
    <w:rsid w:val="006F358B"/>
    <w:rsid w:val="006F35AA"/>
    <w:rsid w:val="006F3639"/>
    <w:rsid w:val="006F3858"/>
    <w:rsid w:val="006F3C03"/>
    <w:rsid w:val="006F3E2C"/>
    <w:rsid w:val="006F4131"/>
    <w:rsid w:val="006F437B"/>
    <w:rsid w:val="006F4702"/>
    <w:rsid w:val="006F4A58"/>
    <w:rsid w:val="006F5148"/>
    <w:rsid w:val="006F55FE"/>
    <w:rsid w:val="006F5745"/>
    <w:rsid w:val="006F5B17"/>
    <w:rsid w:val="006F6230"/>
    <w:rsid w:val="006F64C6"/>
    <w:rsid w:val="006F6823"/>
    <w:rsid w:val="006F6FBC"/>
    <w:rsid w:val="006F73C2"/>
    <w:rsid w:val="006F74CB"/>
    <w:rsid w:val="006F7502"/>
    <w:rsid w:val="006F782B"/>
    <w:rsid w:val="006F7BDF"/>
    <w:rsid w:val="006F7DAA"/>
    <w:rsid w:val="006F7F4B"/>
    <w:rsid w:val="007002C4"/>
    <w:rsid w:val="00700893"/>
    <w:rsid w:val="00700935"/>
    <w:rsid w:val="00701300"/>
    <w:rsid w:val="007018DD"/>
    <w:rsid w:val="007025B2"/>
    <w:rsid w:val="007027ED"/>
    <w:rsid w:val="00702C7D"/>
    <w:rsid w:val="00702E22"/>
    <w:rsid w:val="00703207"/>
    <w:rsid w:val="00703211"/>
    <w:rsid w:val="007034C8"/>
    <w:rsid w:val="0070355B"/>
    <w:rsid w:val="00703BE2"/>
    <w:rsid w:val="00703BFA"/>
    <w:rsid w:val="00703E4F"/>
    <w:rsid w:val="00703E51"/>
    <w:rsid w:val="00704795"/>
    <w:rsid w:val="0070481F"/>
    <w:rsid w:val="00704EA3"/>
    <w:rsid w:val="00704F4B"/>
    <w:rsid w:val="00704F8C"/>
    <w:rsid w:val="007057FC"/>
    <w:rsid w:val="00705DE1"/>
    <w:rsid w:val="00706406"/>
    <w:rsid w:val="0070662A"/>
    <w:rsid w:val="00706ABB"/>
    <w:rsid w:val="00706B31"/>
    <w:rsid w:val="00706F0D"/>
    <w:rsid w:val="00707217"/>
    <w:rsid w:val="00707300"/>
    <w:rsid w:val="00707B13"/>
    <w:rsid w:val="00707B1B"/>
    <w:rsid w:val="0071046E"/>
    <w:rsid w:val="0071064D"/>
    <w:rsid w:val="007106F2"/>
    <w:rsid w:val="00710830"/>
    <w:rsid w:val="00710ACF"/>
    <w:rsid w:val="007113DB"/>
    <w:rsid w:val="00711458"/>
    <w:rsid w:val="007115F3"/>
    <w:rsid w:val="007118D1"/>
    <w:rsid w:val="00711906"/>
    <w:rsid w:val="00711A62"/>
    <w:rsid w:val="00711B3A"/>
    <w:rsid w:val="00711DF5"/>
    <w:rsid w:val="00712097"/>
    <w:rsid w:val="00712117"/>
    <w:rsid w:val="00712B74"/>
    <w:rsid w:val="00712E37"/>
    <w:rsid w:val="0071364B"/>
    <w:rsid w:val="0071447F"/>
    <w:rsid w:val="0071505D"/>
    <w:rsid w:val="00715789"/>
    <w:rsid w:val="00715CD8"/>
    <w:rsid w:val="00715E90"/>
    <w:rsid w:val="00715F5A"/>
    <w:rsid w:val="0071696B"/>
    <w:rsid w:val="00716DBF"/>
    <w:rsid w:val="00717B35"/>
    <w:rsid w:val="00720115"/>
    <w:rsid w:val="00720CC5"/>
    <w:rsid w:val="00720DF8"/>
    <w:rsid w:val="00720E59"/>
    <w:rsid w:val="00720E7D"/>
    <w:rsid w:val="00720F67"/>
    <w:rsid w:val="0072139B"/>
    <w:rsid w:val="007216F7"/>
    <w:rsid w:val="0072179A"/>
    <w:rsid w:val="00721D67"/>
    <w:rsid w:val="00721E16"/>
    <w:rsid w:val="0072225B"/>
    <w:rsid w:val="00722959"/>
    <w:rsid w:val="00723034"/>
    <w:rsid w:val="00723055"/>
    <w:rsid w:val="007236D3"/>
    <w:rsid w:val="00723744"/>
    <w:rsid w:val="007245B6"/>
    <w:rsid w:val="00724714"/>
    <w:rsid w:val="00724BF4"/>
    <w:rsid w:val="00724F12"/>
    <w:rsid w:val="00725134"/>
    <w:rsid w:val="007256A2"/>
    <w:rsid w:val="007260FD"/>
    <w:rsid w:val="007268FA"/>
    <w:rsid w:val="0072699C"/>
    <w:rsid w:val="00726C75"/>
    <w:rsid w:val="00726D06"/>
    <w:rsid w:val="00726F60"/>
    <w:rsid w:val="00727098"/>
    <w:rsid w:val="00727323"/>
    <w:rsid w:val="0072763F"/>
    <w:rsid w:val="007279FD"/>
    <w:rsid w:val="007301E8"/>
    <w:rsid w:val="00730258"/>
    <w:rsid w:val="0073041F"/>
    <w:rsid w:val="0073086D"/>
    <w:rsid w:val="007318E7"/>
    <w:rsid w:val="00731D75"/>
    <w:rsid w:val="0073244B"/>
    <w:rsid w:val="0073247C"/>
    <w:rsid w:val="00732990"/>
    <w:rsid w:val="00732A1A"/>
    <w:rsid w:val="00732B5A"/>
    <w:rsid w:val="00732C4A"/>
    <w:rsid w:val="00732D26"/>
    <w:rsid w:val="0073306C"/>
    <w:rsid w:val="0073346E"/>
    <w:rsid w:val="00733ABC"/>
    <w:rsid w:val="00734011"/>
    <w:rsid w:val="007341AB"/>
    <w:rsid w:val="0073429C"/>
    <w:rsid w:val="00734784"/>
    <w:rsid w:val="00734A8B"/>
    <w:rsid w:val="00734AC6"/>
    <w:rsid w:val="00734C0A"/>
    <w:rsid w:val="007353B7"/>
    <w:rsid w:val="007355BE"/>
    <w:rsid w:val="007355BF"/>
    <w:rsid w:val="00735A35"/>
    <w:rsid w:val="00735B4F"/>
    <w:rsid w:val="00735BC1"/>
    <w:rsid w:val="00735D61"/>
    <w:rsid w:val="00735DD2"/>
    <w:rsid w:val="007360E5"/>
    <w:rsid w:val="007361A8"/>
    <w:rsid w:val="00736582"/>
    <w:rsid w:val="007365C6"/>
    <w:rsid w:val="0073665D"/>
    <w:rsid w:val="00736848"/>
    <w:rsid w:val="00736D5F"/>
    <w:rsid w:val="00736D80"/>
    <w:rsid w:val="00736EBE"/>
    <w:rsid w:val="00737707"/>
    <w:rsid w:val="0074023F"/>
    <w:rsid w:val="007404D8"/>
    <w:rsid w:val="007404FC"/>
    <w:rsid w:val="00740920"/>
    <w:rsid w:val="00740B4E"/>
    <w:rsid w:val="00740D3B"/>
    <w:rsid w:val="0074146E"/>
    <w:rsid w:val="00741543"/>
    <w:rsid w:val="00741D1E"/>
    <w:rsid w:val="007427D1"/>
    <w:rsid w:val="00743388"/>
    <w:rsid w:val="0074341E"/>
    <w:rsid w:val="00743A12"/>
    <w:rsid w:val="00743FB8"/>
    <w:rsid w:val="007444E2"/>
    <w:rsid w:val="00744558"/>
    <w:rsid w:val="00744D21"/>
    <w:rsid w:val="00744D60"/>
    <w:rsid w:val="00744E14"/>
    <w:rsid w:val="0074529D"/>
    <w:rsid w:val="00745C14"/>
    <w:rsid w:val="00745FD4"/>
    <w:rsid w:val="007460A0"/>
    <w:rsid w:val="007461EB"/>
    <w:rsid w:val="007462DD"/>
    <w:rsid w:val="0074651B"/>
    <w:rsid w:val="007465CD"/>
    <w:rsid w:val="00746749"/>
    <w:rsid w:val="00746820"/>
    <w:rsid w:val="00746B76"/>
    <w:rsid w:val="00746C28"/>
    <w:rsid w:val="00746F37"/>
    <w:rsid w:val="00747132"/>
    <w:rsid w:val="007476AF"/>
    <w:rsid w:val="00747A76"/>
    <w:rsid w:val="00747E4D"/>
    <w:rsid w:val="00750336"/>
    <w:rsid w:val="007505D5"/>
    <w:rsid w:val="00750601"/>
    <w:rsid w:val="007507FF"/>
    <w:rsid w:val="00750AB5"/>
    <w:rsid w:val="00751A7D"/>
    <w:rsid w:val="00751BAF"/>
    <w:rsid w:val="00751BEA"/>
    <w:rsid w:val="00751E11"/>
    <w:rsid w:val="007522A4"/>
    <w:rsid w:val="007523E0"/>
    <w:rsid w:val="00752B58"/>
    <w:rsid w:val="00753214"/>
    <w:rsid w:val="007532D1"/>
    <w:rsid w:val="007533B7"/>
    <w:rsid w:val="007536D7"/>
    <w:rsid w:val="007537C2"/>
    <w:rsid w:val="00753FBC"/>
    <w:rsid w:val="00754164"/>
    <w:rsid w:val="0075479B"/>
    <w:rsid w:val="00754908"/>
    <w:rsid w:val="00754A9B"/>
    <w:rsid w:val="00754E28"/>
    <w:rsid w:val="0075560B"/>
    <w:rsid w:val="00755665"/>
    <w:rsid w:val="007556E7"/>
    <w:rsid w:val="0075570B"/>
    <w:rsid w:val="00755737"/>
    <w:rsid w:val="0075575E"/>
    <w:rsid w:val="007558A6"/>
    <w:rsid w:val="007558FC"/>
    <w:rsid w:val="007559E5"/>
    <w:rsid w:val="00755A9D"/>
    <w:rsid w:val="007561F0"/>
    <w:rsid w:val="00756BAE"/>
    <w:rsid w:val="00757284"/>
    <w:rsid w:val="0075758C"/>
    <w:rsid w:val="007579E5"/>
    <w:rsid w:val="00757B44"/>
    <w:rsid w:val="00757C7A"/>
    <w:rsid w:val="00757F19"/>
    <w:rsid w:val="00760089"/>
    <w:rsid w:val="0076041D"/>
    <w:rsid w:val="0076065F"/>
    <w:rsid w:val="0076066D"/>
    <w:rsid w:val="00760680"/>
    <w:rsid w:val="007607DE"/>
    <w:rsid w:val="007612D7"/>
    <w:rsid w:val="0076145E"/>
    <w:rsid w:val="007617C0"/>
    <w:rsid w:val="00761D7A"/>
    <w:rsid w:val="00762332"/>
    <w:rsid w:val="007625D5"/>
    <w:rsid w:val="00763055"/>
    <w:rsid w:val="00763282"/>
    <w:rsid w:val="00763685"/>
    <w:rsid w:val="00763A33"/>
    <w:rsid w:val="007640A7"/>
    <w:rsid w:val="007641FE"/>
    <w:rsid w:val="007644A4"/>
    <w:rsid w:val="00764A04"/>
    <w:rsid w:val="00764AD2"/>
    <w:rsid w:val="00764DFD"/>
    <w:rsid w:val="00764F3C"/>
    <w:rsid w:val="007650DD"/>
    <w:rsid w:val="00765173"/>
    <w:rsid w:val="007656EB"/>
    <w:rsid w:val="00765D9F"/>
    <w:rsid w:val="00766658"/>
    <w:rsid w:val="007666D3"/>
    <w:rsid w:val="007669BB"/>
    <w:rsid w:val="00766B16"/>
    <w:rsid w:val="00767115"/>
    <w:rsid w:val="00767854"/>
    <w:rsid w:val="00767945"/>
    <w:rsid w:val="0076799A"/>
    <w:rsid w:val="00767CF4"/>
    <w:rsid w:val="00767D5D"/>
    <w:rsid w:val="0077001E"/>
    <w:rsid w:val="007705B7"/>
    <w:rsid w:val="007707CE"/>
    <w:rsid w:val="00771534"/>
    <w:rsid w:val="00771760"/>
    <w:rsid w:val="00771B84"/>
    <w:rsid w:val="00773903"/>
    <w:rsid w:val="00773B78"/>
    <w:rsid w:val="00773FF8"/>
    <w:rsid w:val="007744C5"/>
    <w:rsid w:val="00774C7F"/>
    <w:rsid w:val="0077542D"/>
    <w:rsid w:val="0077588C"/>
    <w:rsid w:val="00775C94"/>
    <w:rsid w:val="00776281"/>
    <w:rsid w:val="0077634A"/>
    <w:rsid w:val="0077640C"/>
    <w:rsid w:val="00776443"/>
    <w:rsid w:val="00776788"/>
    <w:rsid w:val="00776807"/>
    <w:rsid w:val="00776860"/>
    <w:rsid w:val="00776887"/>
    <w:rsid w:val="00776A4D"/>
    <w:rsid w:val="00776BB0"/>
    <w:rsid w:val="00776C05"/>
    <w:rsid w:val="00776DF6"/>
    <w:rsid w:val="00776ECA"/>
    <w:rsid w:val="00777558"/>
    <w:rsid w:val="0077772E"/>
    <w:rsid w:val="007777E6"/>
    <w:rsid w:val="00777B9B"/>
    <w:rsid w:val="00777D9C"/>
    <w:rsid w:val="0078017A"/>
    <w:rsid w:val="007801DC"/>
    <w:rsid w:val="00780258"/>
    <w:rsid w:val="007802CE"/>
    <w:rsid w:val="00780356"/>
    <w:rsid w:val="00780F86"/>
    <w:rsid w:val="0078106C"/>
    <w:rsid w:val="007813EB"/>
    <w:rsid w:val="00781815"/>
    <w:rsid w:val="00781AE1"/>
    <w:rsid w:val="00781C36"/>
    <w:rsid w:val="00781E81"/>
    <w:rsid w:val="00782330"/>
    <w:rsid w:val="00782EF2"/>
    <w:rsid w:val="007835B7"/>
    <w:rsid w:val="00783BAD"/>
    <w:rsid w:val="00783CDA"/>
    <w:rsid w:val="00783E3D"/>
    <w:rsid w:val="00783E56"/>
    <w:rsid w:val="007841CE"/>
    <w:rsid w:val="007841DD"/>
    <w:rsid w:val="007843A9"/>
    <w:rsid w:val="00784486"/>
    <w:rsid w:val="007845D5"/>
    <w:rsid w:val="007846A4"/>
    <w:rsid w:val="00784BA4"/>
    <w:rsid w:val="00785349"/>
    <w:rsid w:val="0078560B"/>
    <w:rsid w:val="007856F0"/>
    <w:rsid w:val="00785FDE"/>
    <w:rsid w:val="007868F7"/>
    <w:rsid w:val="00786BC2"/>
    <w:rsid w:val="007870CB"/>
    <w:rsid w:val="007874A1"/>
    <w:rsid w:val="007876C5"/>
    <w:rsid w:val="00787922"/>
    <w:rsid w:val="007900FC"/>
    <w:rsid w:val="00790270"/>
    <w:rsid w:val="0079054A"/>
    <w:rsid w:val="00790AD5"/>
    <w:rsid w:val="00790CE2"/>
    <w:rsid w:val="007910C9"/>
    <w:rsid w:val="0079140F"/>
    <w:rsid w:val="00791FD4"/>
    <w:rsid w:val="0079205D"/>
    <w:rsid w:val="00792515"/>
    <w:rsid w:val="00792542"/>
    <w:rsid w:val="0079255A"/>
    <w:rsid w:val="007928CC"/>
    <w:rsid w:val="00792977"/>
    <w:rsid w:val="00792F8B"/>
    <w:rsid w:val="00793D6C"/>
    <w:rsid w:val="00793D83"/>
    <w:rsid w:val="007942DE"/>
    <w:rsid w:val="007944FF"/>
    <w:rsid w:val="00794562"/>
    <w:rsid w:val="00794718"/>
    <w:rsid w:val="00795768"/>
    <w:rsid w:val="007959ED"/>
    <w:rsid w:val="00796F02"/>
    <w:rsid w:val="00797872"/>
    <w:rsid w:val="00797BBD"/>
    <w:rsid w:val="007A03F3"/>
    <w:rsid w:val="007A0529"/>
    <w:rsid w:val="007A058F"/>
    <w:rsid w:val="007A105B"/>
    <w:rsid w:val="007A10AF"/>
    <w:rsid w:val="007A12D0"/>
    <w:rsid w:val="007A134A"/>
    <w:rsid w:val="007A2435"/>
    <w:rsid w:val="007A246F"/>
    <w:rsid w:val="007A2AA2"/>
    <w:rsid w:val="007A2E35"/>
    <w:rsid w:val="007A2E47"/>
    <w:rsid w:val="007A30C6"/>
    <w:rsid w:val="007A3448"/>
    <w:rsid w:val="007A39ED"/>
    <w:rsid w:val="007A3BAF"/>
    <w:rsid w:val="007A40AD"/>
    <w:rsid w:val="007A4145"/>
    <w:rsid w:val="007A46DF"/>
    <w:rsid w:val="007A4984"/>
    <w:rsid w:val="007A4F3A"/>
    <w:rsid w:val="007A5024"/>
    <w:rsid w:val="007A5208"/>
    <w:rsid w:val="007A52EA"/>
    <w:rsid w:val="007A5468"/>
    <w:rsid w:val="007A5537"/>
    <w:rsid w:val="007A56F9"/>
    <w:rsid w:val="007A59BF"/>
    <w:rsid w:val="007A602D"/>
    <w:rsid w:val="007A6140"/>
    <w:rsid w:val="007A62AD"/>
    <w:rsid w:val="007A64C6"/>
    <w:rsid w:val="007A67FC"/>
    <w:rsid w:val="007A68BE"/>
    <w:rsid w:val="007A6923"/>
    <w:rsid w:val="007A6ABA"/>
    <w:rsid w:val="007A6C54"/>
    <w:rsid w:val="007A722D"/>
    <w:rsid w:val="007A72CE"/>
    <w:rsid w:val="007B0028"/>
    <w:rsid w:val="007B0099"/>
    <w:rsid w:val="007B0172"/>
    <w:rsid w:val="007B0250"/>
    <w:rsid w:val="007B02C0"/>
    <w:rsid w:val="007B03DF"/>
    <w:rsid w:val="007B07C1"/>
    <w:rsid w:val="007B0A94"/>
    <w:rsid w:val="007B0D2E"/>
    <w:rsid w:val="007B0EBF"/>
    <w:rsid w:val="007B10CF"/>
    <w:rsid w:val="007B1731"/>
    <w:rsid w:val="007B18CB"/>
    <w:rsid w:val="007B1B1E"/>
    <w:rsid w:val="007B1BD9"/>
    <w:rsid w:val="007B1E72"/>
    <w:rsid w:val="007B1F6A"/>
    <w:rsid w:val="007B21EB"/>
    <w:rsid w:val="007B2458"/>
    <w:rsid w:val="007B24BA"/>
    <w:rsid w:val="007B2A5D"/>
    <w:rsid w:val="007B314C"/>
    <w:rsid w:val="007B315D"/>
    <w:rsid w:val="007B3584"/>
    <w:rsid w:val="007B3FC5"/>
    <w:rsid w:val="007B404B"/>
    <w:rsid w:val="007B46E6"/>
    <w:rsid w:val="007B4D39"/>
    <w:rsid w:val="007B4F4D"/>
    <w:rsid w:val="007B4F87"/>
    <w:rsid w:val="007B5296"/>
    <w:rsid w:val="007B58F8"/>
    <w:rsid w:val="007B5D56"/>
    <w:rsid w:val="007B5DE2"/>
    <w:rsid w:val="007B606F"/>
    <w:rsid w:val="007B60A5"/>
    <w:rsid w:val="007B60B2"/>
    <w:rsid w:val="007B68FF"/>
    <w:rsid w:val="007B6FE5"/>
    <w:rsid w:val="007B73A9"/>
    <w:rsid w:val="007B7406"/>
    <w:rsid w:val="007B745D"/>
    <w:rsid w:val="007B7DA2"/>
    <w:rsid w:val="007C03AD"/>
    <w:rsid w:val="007C03F4"/>
    <w:rsid w:val="007C049F"/>
    <w:rsid w:val="007C04E1"/>
    <w:rsid w:val="007C0893"/>
    <w:rsid w:val="007C10DE"/>
    <w:rsid w:val="007C1E5E"/>
    <w:rsid w:val="007C20EF"/>
    <w:rsid w:val="007C2253"/>
    <w:rsid w:val="007C25C8"/>
    <w:rsid w:val="007C2946"/>
    <w:rsid w:val="007C2B16"/>
    <w:rsid w:val="007C2E3E"/>
    <w:rsid w:val="007C2EAC"/>
    <w:rsid w:val="007C2F8E"/>
    <w:rsid w:val="007C2FA0"/>
    <w:rsid w:val="007C3042"/>
    <w:rsid w:val="007C35D8"/>
    <w:rsid w:val="007C378C"/>
    <w:rsid w:val="007C3866"/>
    <w:rsid w:val="007C3A9F"/>
    <w:rsid w:val="007C3D35"/>
    <w:rsid w:val="007C3DCF"/>
    <w:rsid w:val="007C4396"/>
    <w:rsid w:val="007C4C0F"/>
    <w:rsid w:val="007C4DB6"/>
    <w:rsid w:val="007C4EA2"/>
    <w:rsid w:val="007C4EC7"/>
    <w:rsid w:val="007C53AC"/>
    <w:rsid w:val="007C5906"/>
    <w:rsid w:val="007C5923"/>
    <w:rsid w:val="007C5949"/>
    <w:rsid w:val="007C6394"/>
    <w:rsid w:val="007C6BDA"/>
    <w:rsid w:val="007C6C30"/>
    <w:rsid w:val="007C70B4"/>
    <w:rsid w:val="007C72F4"/>
    <w:rsid w:val="007C7BD7"/>
    <w:rsid w:val="007C7C31"/>
    <w:rsid w:val="007D027A"/>
    <w:rsid w:val="007D0283"/>
    <w:rsid w:val="007D06E0"/>
    <w:rsid w:val="007D0A97"/>
    <w:rsid w:val="007D0D30"/>
    <w:rsid w:val="007D0F13"/>
    <w:rsid w:val="007D1433"/>
    <w:rsid w:val="007D2232"/>
    <w:rsid w:val="007D254A"/>
    <w:rsid w:val="007D25C7"/>
    <w:rsid w:val="007D28EE"/>
    <w:rsid w:val="007D2E41"/>
    <w:rsid w:val="007D30AC"/>
    <w:rsid w:val="007D3294"/>
    <w:rsid w:val="007D368D"/>
    <w:rsid w:val="007D3F41"/>
    <w:rsid w:val="007D3F87"/>
    <w:rsid w:val="007D3FD1"/>
    <w:rsid w:val="007D42C5"/>
    <w:rsid w:val="007D43DC"/>
    <w:rsid w:val="007D4A66"/>
    <w:rsid w:val="007D4A76"/>
    <w:rsid w:val="007D547E"/>
    <w:rsid w:val="007D5529"/>
    <w:rsid w:val="007D5A07"/>
    <w:rsid w:val="007D5B0A"/>
    <w:rsid w:val="007D6566"/>
    <w:rsid w:val="007D6A59"/>
    <w:rsid w:val="007D6B34"/>
    <w:rsid w:val="007D7B62"/>
    <w:rsid w:val="007D7C99"/>
    <w:rsid w:val="007D7EA1"/>
    <w:rsid w:val="007D7F15"/>
    <w:rsid w:val="007D7FE3"/>
    <w:rsid w:val="007E00A9"/>
    <w:rsid w:val="007E0566"/>
    <w:rsid w:val="007E082C"/>
    <w:rsid w:val="007E0CAB"/>
    <w:rsid w:val="007E0D97"/>
    <w:rsid w:val="007E0E1E"/>
    <w:rsid w:val="007E0FF1"/>
    <w:rsid w:val="007E11E6"/>
    <w:rsid w:val="007E159C"/>
    <w:rsid w:val="007E17FA"/>
    <w:rsid w:val="007E18E6"/>
    <w:rsid w:val="007E194C"/>
    <w:rsid w:val="007E1AAC"/>
    <w:rsid w:val="007E1F10"/>
    <w:rsid w:val="007E2349"/>
    <w:rsid w:val="007E25C8"/>
    <w:rsid w:val="007E25E7"/>
    <w:rsid w:val="007E2816"/>
    <w:rsid w:val="007E2AD9"/>
    <w:rsid w:val="007E2BED"/>
    <w:rsid w:val="007E2CDD"/>
    <w:rsid w:val="007E2E45"/>
    <w:rsid w:val="007E3171"/>
    <w:rsid w:val="007E3ED9"/>
    <w:rsid w:val="007E3EF3"/>
    <w:rsid w:val="007E40A9"/>
    <w:rsid w:val="007E4228"/>
    <w:rsid w:val="007E4DC6"/>
    <w:rsid w:val="007E540C"/>
    <w:rsid w:val="007E5D18"/>
    <w:rsid w:val="007E5FCC"/>
    <w:rsid w:val="007E60E5"/>
    <w:rsid w:val="007E61C3"/>
    <w:rsid w:val="007E62D1"/>
    <w:rsid w:val="007E691F"/>
    <w:rsid w:val="007E6A14"/>
    <w:rsid w:val="007E6BFC"/>
    <w:rsid w:val="007E6C64"/>
    <w:rsid w:val="007E6EDD"/>
    <w:rsid w:val="007E71CA"/>
    <w:rsid w:val="007E72B7"/>
    <w:rsid w:val="007E7ACF"/>
    <w:rsid w:val="007E7AE1"/>
    <w:rsid w:val="007E7D76"/>
    <w:rsid w:val="007E7E6D"/>
    <w:rsid w:val="007F03D5"/>
    <w:rsid w:val="007F077B"/>
    <w:rsid w:val="007F0F46"/>
    <w:rsid w:val="007F151F"/>
    <w:rsid w:val="007F2022"/>
    <w:rsid w:val="007F20BF"/>
    <w:rsid w:val="007F2535"/>
    <w:rsid w:val="007F2588"/>
    <w:rsid w:val="007F29B1"/>
    <w:rsid w:val="007F2B18"/>
    <w:rsid w:val="007F2B60"/>
    <w:rsid w:val="007F2DC6"/>
    <w:rsid w:val="007F304F"/>
    <w:rsid w:val="007F3121"/>
    <w:rsid w:val="007F328B"/>
    <w:rsid w:val="007F3901"/>
    <w:rsid w:val="007F453A"/>
    <w:rsid w:val="007F4702"/>
    <w:rsid w:val="007F47B6"/>
    <w:rsid w:val="007F4881"/>
    <w:rsid w:val="007F4903"/>
    <w:rsid w:val="007F4B32"/>
    <w:rsid w:val="007F4F3E"/>
    <w:rsid w:val="007F5191"/>
    <w:rsid w:val="007F5F9B"/>
    <w:rsid w:val="007F600C"/>
    <w:rsid w:val="007F62E1"/>
    <w:rsid w:val="007F6610"/>
    <w:rsid w:val="007F6BF0"/>
    <w:rsid w:val="007F6E49"/>
    <w:rsid w:val="007F7167"/>
    <w:rsid w:val="007F718C"/>
    <w:rsid w:val="007F754C"/>
    <w:rsid w:val="007F778B"/>
    <w:rsid w:val="007F779F"/>
    <w:rsid w:val="007F7A37"/>
    <w:rsid w:val="008000B9"/>
    <w:rsid w:val="00800340"/>
    <w:rsid w:val="0080036C"/>
    <w:rsid w:val="00800530"/>
    <w:rsid w:val="00800607"/>
    <w:rsid w:val="00800616"/>
    <w:rsid w:val="008006D7"/>
    <w:rsid w:val="00800B5B"/>
    <w:rsid w:val="00800BC6"/>
    <w:rsid w:val="00800CB4"/>
    <w:rsid w:val="00801351"/>
    <w:rsid w:val="008017D8"/>
    <w:rsid w:val="0080184F"/>
    <w:rsid w:val="00801FA7"/>
    <w:rsid w:val="0080247F"/>
    <w:rsid w:val="0080262A"/>
    <w:rsid w:val="00802806"/>
    <w:rsid w:val="00802957"/>
    <w:rsid w:val="00802A5A"/>
    <w:rsid w:val="00802AEC"/>
    <w:rsid w:val="00802F4E"/>
    <w:rsid w:val="00803376"/>
    <w:rsid w:val="008037A8"/>
    <w:rsid w:val="00803806"/>
    <w:rsid w:val="00804303"/>
    <w:rsid w:val="00804400"/>
    <w:rsid w:val="00804BBE"/>
    <w:rsid w:val="00805540"/>
    <w:rsid w:val="008062FC"/>
    <w:rsid w:val="00806431"/>
    <w:rsid w:val="00806736"/>
    <w:rsid w:val="00806829"/>
    <w:rsid w:val="00806A62"/>
    <w:rsid w:val="00806A81"/>
    <w:rsid w:val="00806B7D"/>
    <w:rsid w:val="00806DA3"/>
    <w:rsid w:val="00807AEA"/>
    <w:rsid w:val="0081039E"/>
    <w:rsid w:val="008104F0"/>
    <w:rsid w:val="00810872"/>
    <w:rsid w:val="00811235"/>
    <w:rsid w:val="008117EE"/>
    <w:rsid w:val="00811879"/>
    <w:rsid w:val="00811D1B"/>
    <w:rsid w:val="00811D22"/>
    <w:rsid w:val="008120AF"/>
    <w:rsid w:val="00812234"/>
    <w:rsid w:val="0081246D"/>
    <w:rsid w:val="00812ACC"/>
    <w:rsid w:val="00812FB9"/>
    <w:rsid w:val="00813869"/>
    <w:rsid w:val="0081395E"/>
    <w:rsid w:val="008139A1"/>
    <w:rsid w:val="008139EC"/>
    <w:rsid w:val="00813D9F"/>
    <w:rsid w:val="00813F56"/>
    <w:rsid w:val="00814150"/>
    <w:rsid w:val="0081415E"/>
    <w:rsid w:val="00814603"/>
    <w:rsid w:val="008147AF"/>
    <w:rsid w:val="0081494D"/>
    <w:rsid w:val="00814AF7"/>
    <w:rsid w:val="00815048"/>
    <w:rsid w:val="0081517C"/>
    <w:rsid w:val="008154B4"/>
    <w:rsid w:val="00816301"/>
    <w:rsid w:val="0081662A"/>
    <w:rsid w:val="0081681F"/>
    <w:rsid w:val="00816B63"/>
    <w:rsid w:val="00816B67"/>
    <w:rsid w:val="00816C6E"/>
    <w:rsid w:val="00816D43"/>
    <w:rsid w:val="00817284"/>
    <w:rsid w:val="008177E6"/>
    <w:rsid w:val="00817B15"/>
    <w:rsid w:val="00817B98"/>
    <w:rsid w:val="0082012A"/>
    <w:rsid w:val="0082057E"/>
    <w:rsid w:val="00820591"/>
    <w:rsid w:val="008206F8"/>
    <w:rsid w:val="00820E47"/>
    <w:rsid w:val="00821004"/>
    <w:rsid w:val="008210A4"/>
    <w:rsid w:val="00821D86"/>
    <w:rsid w:val="00821F3C"/>
    <w:rsid w:val="008221DD"/>
    <w:rsid w:val="008224A6"/>
    <w:rsid w:val="008225D1"/>
    <w:rsid w:val="00822813"/>
    <w:rsid w:val="00822FFB"/>
    <w:rsid w:val="00823449"/>
    <w:rsid w:val="008234DA"/>
    <w:rsid w:val="008235A1"/>
    <w:rsid w:val="0082391F"/>
    <w:rsid w:val="00823DFC"/>
    <w:rsid w:val="0082461E"/>
    <w:rsid w:val="00824623"/>
    <w:rsid w:val="0082485A"/>
    <w:rsid w:val="00824962"/>
    <w:rsid w:val="00824B24"/>
    <w:rsid w:val="00824E3C"/>
    <w:rsid w:val="00824EC2"/>
    <w:rsid w:val="008254B9"/>
    <w:rsid w:val="00825800"/>
    <w:rsid w:val="0082634D"/>
    <w:rsid w:val="00826525"/>
    <w:rsid w:val="00826594"/>
    <w:rsid w:val="00826C03"/>
    <w:rsid w:val="00826C36"/>
    <w:rsid w:val="00826C60"/>
    <w:rsid w:val="0082708F"/>
    <w:rsid w:val="008303B9"/>
    <w:rsid w:val="00830668"/>
    <w:rsid w:val="008309CC"/>
    <w:rsid w:val="00830D5A"/>
    <w:rsid w:val="00830DC4"/>
    <w:rsid w:val="00830FCD"/>
    <w:rsid w:val="00831902"/>
    <w:rsid w:val="00831D27"/>
    <w:rsid w:val="00832272"/>
    <w:rsid w:val="00832536"/>
    <w:rsid w:val="0083256A"/>
    <w:rsid w:val="008327AB"/>
    <w:rsid w:val="008328B9"/>
    <w:rsid w:val="00832936"/>
    <w:rsid w:val="008330E0"/>
    <w:rsid w:val="00833932"/>
    <w:rsid w:val="00833FD7"/>
    <w:rsid w:val="008343D6"/>
    <w:rsid w:val="00834CFF"/>
    <w:rsid w:val="00834D86"/>
    <w:rsid w:val="00834F35"/>
    <w:rsid w:val="00835337"/>
    <w:rsid w:val="0083579F"/>
    <w:rsid w:val="00835A8B"/>
    <w:rsid w:val="00835BC2"/>
    <w:rsid w:val="00835C59"/>
    <w:rsid w:val="00835EF8"/>
    <w:rsid w:val="008360F5"/>
    <w:rsid w:val="0083647B"/>
    <w:rsid w:val="008365B9"/>
    <w:rsid w:val="00836712"/>
    <w:rsid w:val="00836C43"/>
    <w:rsid w:val="00837045"/>
    <w:rsid w:val="0083704A"/>
    <w:rsid w:val="00837107"/>
    <w:rsid w:val="00837368"/>
    <w:rsid w:val="00837668"/>
    <w:rsid w:val="00837839"/>
    <w:rsid w:val="0083789C"/>
    <w:rsid w:val="00837920"/>
    <w:rsid w:val="00837A55"/>
    <w:rsid w:val="00837BB3"/>
    <w:rsid w:val="00837DEB"/>
    <w:rsid w:val="00840436"/>
    <w:rsid w:val="00840857"/>
    <w:rsid w:val="00840EB7"/>
    <w:rsid w:val="00841010"/>
    <w:rsid w:val="008410D4"/>
    <w:rsid w:val="00841441"/>
    <w:rsid w:val="008414BF"/>
    <w:rsid w:val="008419CB"/>
    <w:rsid w:val="00842793"/>
    <w:rsid w:val="00842A40"/>
    <w:rsid w:val="00842ABB"/>
    <w:rsid w:val="00842C45"/>
    <w:rsid w:val="00842CA8"/>
    <w:rsid w:val="008432D0"/>
    <w:rsid w:val="008434C9"/>
    <w:rsid w:val="008434E0"/>
    <w:rsid w:val="00843695"/>
    <w:rsid w:val="008438D8"/>
    <w:rsid w:val="0084459F"/>
    <w:rsid w:val="00844696"/>
    <w:rsid w:val="00844A7A"/>
    <w:rsid w:val="00844B15"/>
    <w:rsid w:val="008451B4"/>
    <w:rsid w:val="008454E1"/>
    <w:rsid w:val="008457F4"/>
    <w:rsid w:val="00845A68"/>
    <w:rsid w:val="00845B4A"/>
    <w:rsid w:val="00845D06"/>
    <w:rsid w:val="0084620E"/>
    <w:rsid w:val="00846E14"/>
    <w:rsid w:val="00847156"/>
    <w:rsid w:val="0084725B"/>
    <w:rsid w:val="00847469"/>
    <w:rsid w:val="008475F8"/>
    <w:rsid w:val="0084770A"/>
    <w:rsid w:val="008479CA"/>
    <w:rsid w:val="00847A24"/>
    <w:rsid w:val="00847B20"/>
    <w:rsid w:val="00847F52"/>
    <w:rsid w:val="00850148"/>
    <w:rsid w:val="0085031C"/>
    <w:rsid w:val="008507F1"/>
    <w:rsid w:val="008509EE"/>
    <w:rsid w:val="00850E38"/>
    <w:rsid w:val="00850E4A"/>
    <w:rsid w:val="008516C2"/>
    <w:rsid w:val="0085172A"/>
    <w:rsid w:val="008518DA"/>
    <w:rsid w:val="00852656"/>
    <w:rsid w:val="00852B54"/>
    <w:rsid w:val="00852BAE"/>
    <w:rsid w:val="00852F39"/>
    <w:rsid w:val="00853441"/>
    <w:rsid w:val="0085353E"/>
    <w:rsid w:val="00853824"/>
    <w:rsid w:val="00853AB2"/>
    <w:rsid w:val="00854206"/>
    <w:rsid w:val="008548CC"/>
    <w:rsid w:val="00854C13"/>
    <w:rsid w:val="00854C5D"/>
    <w:rsid w:val="00855348"/>
    <w:rsid w:val="00855522"/>
    <w:rsid w:val="00855662"/>
    <w:rsid w:val="0085599C"/>
    <w:rsid w:val="00855DC7"/>
    <w:rsid w:val="008560DA"/>
    <w:rsid w:val="008564BE"/>
    <w:rsid w:val="00857418"/>
    <w:rsid w:val="00857619"/>
    <w:rsid w:val="008578E5"/>
    <w:rsid w:val="00857AE9"/>
    <w:rsid w:val="008601B4"/>
    <w:rsid w:val="0086084B"/>
    <w:rsid w:val="00860C40"/>
    <w:rsid w:val="008611E7"/>
    <w:rsid w:val="008615D9"/>
    <w:rsid w:val="00861A69"/>
    <w:rsid w:val="00861CE7"/>
    <w:rsid w:val="00861E3F"/>
    <w:rsid w:val="008620A9"/>
    <w:rsid w:val="00862871"/>
    <w:rsid w:val="00862B2D"/>
    <w:rsid w:val="00862ED8"/>
    <w:rsid w:val="008630CC"/>
    <w:rsid w:val="0086322A"/>
    <w:rsid w:val="00863520"/>
    <w:rsid w:val="00863582"/>
    <w:rsid w:val="00863770"/>
    <w:rsid w:val="0086402A"/>
    <w:rsid w:val="0086483F"/>
    <w:rsid w:val="0086489B"/>
    <w:rsid w:val="008651B1"/>
    <w:rsid w:val="00865650"/>
    <w:rsid w:val="008657FB"/>
    <w:rsid w:val="00865DE8"/>
    <w:rsid w:val="00866105"/>
    <w:rsid w:val="008662C7"/>
    <w:rsid w:val="00866B9B"/>
    <w:rsid w:val="008671F5"/>
    <w:rsid w:val="008679E2"/>
    <w:rsid w:val="00867FDD"/>
    <w:rsid w:val="00870302"/>
    <w:rsid w:val="0087081D"/>
    <w:rsid w:val="0087113C"/>
    <w:rsid w:val="00871226"/>
    <w:rsid w:val="00871316"/>
    <w:rsid w:val="008713C7"/>
    <w:rsid w:val="00871436"/>
    <w:rsid w:val="00871517"/>
    <w:rsid w:val="00871FC2"/>
    <w:rsid w:val="008722F4"/>
    <w:rsid w:val="00872A9B"/>
    <w:rsid w:val="00872DC1"/>
    <w:rsid w:val="00872DF4"/>
    <w:rsid w:val="00872E96"/>
    <w:rsid w:val="00872FFA"/>
    <w:rsid w:val="00873547"/>
    <w:rsid w:val="00874ACA"/>
    <w:rsid w:val="00874B68"/>
    <w:rsid w:val="00874CF8"/>
    <w:rsid w:val="00874F47"/>
    <w:rsid w:val="00875270"/>
    <w:rsid w:val="008759D0"/>
    <w:rsid w:val="00875A83"/>
    <w:rsid w:val="00875B11"/>
    <w:rsid w:val="00875B4D"/>
    <w:rsid w:val="00875FBC"/>
    <w:rsid w:val="00876AC4"/>
    <w:rsid w:val="00876BDD"/>
    <w:rsid w:val="00876D05"/>
    <w:rsid w:val="00876F09"/>
    <w:rsid w:val="008801B6"/>
    <w:rsid w:val="0088062D"/>
    <w:rsid w:val="00880B79"/>
    <w:rsid w:val="00880D22"/>
    <w:rsid w:val="008812FF"/>
    <w:rsid w:val="00881453"/>
    <w:rsid w:val="00881525"/>
    <w:rsid w:val="008817E8"/>
    <w:rsid w:val="008818EF"/>
    <w:rsid w:val="00881A46"/>
    <w:rsid w:val="008827EE"/>
    <w:rsid w:val="00882D52"/>
    <w:rsid w:val="00882FEC"/>
    <w:rsid w:val="008835EA"/>
    <w:rsid w:val="00883A43"/>
    <w:rsid w:val="00883ADD"/>
    <w:rsid w:val="00883BDF"/>
    <w:rsid w:val="00883C7A"/>
    <w:rsid w:val="00883EEF"/>
    <w:rsid w:val="0088424D"/>
    <w:rsid w:val="00884297"/>
    <w:rsid w:val="0088455B"/>
    <w:rsid w:val="008846C0"/>
    <w:rsid w:val="0088472C"/>
    <w:rsid w:val="008848C8"/>
    <w:rsid w:val="00884961"/>
    <w:rsid w:val="00884AEF"/>
    <w:rsid w:val="00884CE2"/>
    <w:rsid w:val="00884D06"/>
    <w:rsid w:val="008850D4"/>
    <w:rsid w:val="008852F0"/>
    <w:rsid w:val="00885413"/>
    <w:rsid w:val="0088572F"/>
    <w:rsid w:val="008857B9"/>
    <w:rsid w:val="0088633B"/>
    <w:rsid w:val="008864E9"/>
    <w:rsid w:val="008865BF"/>
    <w:rsid w:val="008866C0"/>
    <w:rsid w:val="00886985"/>
    <w:rsid w:val="00886BB2"/>
    <w:rsid w:val="00886C6D"/>
    <w:rsid w:val="00886C6F"/>
    <w:rsid w:val="00886CCB"/>
    <w:rsid w:val="00886E38"/>
    <w:rsid w:val="0088781C"/>
    <w:rsid w:val="00887A74"/>
    <w:rsid w:val="0089016C"/>
    <w:rsid w:val="0089039C"/>
    <w:rsid w:val="00890502"/>
    <w:rsid w:val="00890643"/>
    <w:rsid w:val="00890954"/>
    <w:rsid w:val="00890CE2"/>
    <w:rsid w:val="00890E00"/>
    <w:rsid w:val="00890FD6"/>
    <w:rsid w:val="00891135"/>
    <w:rsid w:val="0089155C"/>
    <w:rsid w:val="00891B6C"/>
    <w:rsid w:val="00892384"/>
    <w:rsid w:val="00892702"/>
    <w:rsid w:val="00892CA7"/>
    <w:rsid w:val="00892DF1"/>
    <w:rsid w:val="00893027"/>
    <w:rsid w:val="0089369D"/>
    <w:rsid w:val="00893C14"/>
    <w:rsid w:val="00893FC2"/>
    <w:rsid w:val="00894003"/>
    <w:rsid w:val="00894235"/>
    <w:rsid w:val="00894354"/>
    <w:rsid w:val="00894861"/>
    <w:rsid w:val="00894998"/>
    <w:rsid w:val="00894AA3"/>
    <w:rsid w:val="008951B9"/>
    <w:rsid w:val="008951D1"/>
    <w:rsid w:val="008953DC"/>
    <w:rsid w:val="008957E4"/>
    <w:rsid w:val="00895A21"/>
    <w:rsid w:val="00895A67"/>
    <w:rsid w:val="00895B31"/>
    <w:rsid w:val="00895C8D"/>
    <w:rsid w:val="00895EBA"/>
    <w:rsid w:val="00895FFC"/>
    <w:rsid w:val="00896992"/>
    <w:rsid w:val="00896B30"/>
    <w:rsid w:val="00896C8D"/>
    <w:rsid w:val="00896F12"/>
    <w:rsid w:val="0089705B"/>
    <w:rsid w:val="00897383"/>
    <w:rsid w:val="0089740D"/>
    <w:rsid w:val="008974AD"/>
    <w:rsid w:val="0089750E"/>
    <w:rsid w:val="0089762A"/>
    <w:rsid w:val="00897837"/>
    <w:rsid w:val="008979AA"/>
    <w:rsid w:val="00897EB0"/>
    <w:rsid w:val="00897F12"/>
    <w:rsid w:val="008A00F9"/>
    <w:rsid w:val="008A0583"/>
    <w:rsid w:val="008A0649"/>
    <w:rsid w:val="008A09D3"/>
    <w:rsid w:val="008A0F76"/>
    <w:rsid w:val="008A17B5"/>
    <w:rsid w:val="008A18D3"/>
    <w:rsid w:val="008A1969"/>
    <w:rsid w:val="008A1D3B"/>
    <w:rsid w:val="008A255D"/>
    <w:rsid w:val="008A29A7"/>
    <w:rsid w:val="008A2C3B"/>
    <w:rsid w:val="008A2D57"/>
    <w:rsid w:val="008A302B"/>
    <w:rsid w:val="008A30EF"/>
    <w:rsid w:val="008A3451"/>
    <w:rsid w:val="008A36D9"/>
    <w:rsid w:val="008A3BE1"/>
    <w:rsid w:val="008A405B"/>
    <w:rsid w:val="008A4B0E"/>
    <w:rsid w:val="008A4E16"/>
    <w:rsid w:val="008A5CAC"/>
    <w:rsid w:val="008A5EC3"/>
    <w:rsid w:val="008A614E"/>
    <w:rsid w:val="008A628C"/>
    <w:rsid w:val="008A6842"/>
    <w:rsid w:val="008A6DA7"/>
    <w:rsid w:val="008A70C0"/>
    <w:rsid w:val="008A7323"/>
    <w:rsid w:val="008A73C3"/>
    <w:rsid w:val="008A79BE"/>
    <w:rsid w:val="008B021E"/>
    <w:rsid w:val="008B0320"/>
    <w:rsid w:val="008B043A"/>
    <w:rsid w:val="008B078E"/>
    <w:rsid w:val="008B0981"/>
    <w:rsid w:val="008B0BAB"/>
    <w:rsid w:val="008B0F35"/>
    <w:rsid w:val="008B1E35"/>
    <w:rsid w:val="008B1F88"/>
    <w:rsid w:val="008B3214"/>
    <w:rsid w:val="008B396E"/>
    <w:rsid w:val="008B3E66"/>
    <w:rsid w:val="008B3E9F"/>
    <w:rsid w:val="008B4102"/>
    <w:rsid w:val="008B473E"/>
    <w:rsid w:val="008B4964"/>
    <w:rsid w:val="008B4B48"/>
    <w:rsid w:val="008B5337"/>
    <w:rsid w:val="008B574B"/>
    <w:rsid w:val="008B57A7"/>
    <w:rsid w:val="008B5B23"/>
    <w:rsid w:val="008B617B"/>
    <w:rsid w:val="008B64BE"/>
    <w:rsid w:val="008B64F4"/>
    <w:rsid w:val="008B6556"/>
    <w:rsid w:val="008B6C81"/>
    <w:rsid w:val="008B6DF7"/>
    <w:rsid w:val="008B6E37"/>
    <w:rsid w:val="008B71DD"/>
    <w:rsid w:val="008B74CB"/>
    <w:rsid w:val="008B7889"/>
    <w:rsid w:val="008B7A52"/>
    <w:rsid w:val="008B7A53"/>
    <w:rsid w:val="008B7D31"/>
    <w:rsid w:val="008C06CC"/>
    <w:rsid w:val="008C0E32"/>
    <w:rsid w:val="008C1559"/>
    <w:rsid w:val="008C1E23"/>
    <w:rsid w:val="008C1E73"/>
    <w:rsid w:val="008C201F"/>
    <w:rsid w:val="008C266E"/>
    <w:rsid w:val="008C2C5F"/>
    <w:rsid w:val="008C2FD4"/>
    <w:rsid w:val="008C36E0"/>
    <w:rsid w:val="008C3768"/>
    <w:rsid w:val="008C3E3B"/>
    <w:rsid w:val="008C486B"/>
    <w:rsid w:val="008C489A"/>
    <w:rsid w:val="008C4A3E"/>
    <w:rsid w:val="008C4FED"/>
    <w:rsid w:val="008C503D"/>
    <w:rsid w:val="008C572A"/>
    <w:rsid w:val="008C57D1"/>
    <w:rsid w:val="008C63D5"/>
    <w:rsid w:val="008C6430"/>
    <w:rsid w:val="008C6617"/>
    <w:rsid w:val="008C6721"/>
    <w:rsid w:val="008C69BF"/>
    <w:rsid w:val="008C6C60"/>
    <w:rsid w:val="008C6F68"/>
    <w:rsid w:val="008C782A"/>
    <w:rsid w:val="008C7BC3"/>
    <w:rsid w:val="008C7DD4"/>
    <w:rsid w:val="008D005F"/>
    <w:rsid w:val="008D0766"/>
    <w:rsid w:val="008D0798"/>
    <w:rsid w:val="008D0837"/>
    <w:rsid w:val="008D0CA4"/>
    <w:rsid w:val="008D0D2E"/>
    <w:rsid w:val="008D0DDA"/>
    <w:rsid w:val="008D209B"/>
    <w:rsid w:val="008D261B"/>
    <w:rsid w:val="008D286E"/>
    <w:rsid w:val="008D28A3"/>
    <w:rsid w:val="008D2F90"/>
    <w:rsid w:val="008D3049"/>
    <w:rsid w:val="008D3230"/>
    <w:rsid w:val="008D324B"/>
    <w:rsid w:val="008D3274"/>
    <w:rsid w:val="008D3406"/>
    <w:rsid w:val="008D3594"/>
    <w:rsid w:val="008D35C2"/>
    <w:rsid w:val="008D35EC"/>
    <w:rsid w:val="008D35EE"/>
    <w:rsid w:val="008D370D"/>
    <w:rsid w:val="008D4231"/>
    <w:rsid w:val="008D434B"/>
    <w:rsid w:val="008D4AFF"/>
    <w:rsid w:val="008D540C"/>
    <w:rsid w:val="008D5B5E"/>
    <w:rsid w:val="008D5CC8"/>
    <w:rsid w:val="008D5EF6"/>
    <w:rsid w:val="008D62A4"/>
    <w:rsid w:val="008D6359"/>
    <w:rsid w:val="008D65E6"/>
    <w:rsid w:val="008D662A"/>
    <w:rsid w:val="008D695B"/>
    <w:rsid w:val="008D6E06"/>
    <w:rsid w:val="008D6F63"/>
    <w:rsid w:val="008D71AD"/>
    <w:rsid w:val="008D72FD"/>
    <w:rsid w:val="008D77C5"/>
    <w:rsid w:val="008D7A31"/>
    <w:rsid w:val="008D7B2B"/>
    <w:rsid w:val="008E004C"/>
    <w:rsid w:val="008E00E6"/>
    <w:rsid w:val="008E0432"/>
    <w:rsid w:val="008E0713"/>
    <w:rsid w:val="008E0A20"/>
    <w:rsid w:val="008E13F4"/>
    <w:rsid w:val="008E1541"/>
    <w:rsid w:val="008E166D"/>
    <w:rsid w:val="008E169C"/>
    <w:rsid w:val="008E22AB"/>
    <w:rsid w:val="008E24B3"/>
    <w:rsid w:val="008E2557"/>
    <w:rsid w:val="008E269F"/>
    <w:rsid w:val="008E2BF7"/>
    <w:rsid w:val="008E2F10"/>
    <w:rsid w:val="008E30AD"/>
    <w:rsid w:val="008E32DC"/>
    <w:rsid w:val="008E34F8"/>
    <w:rsid w:val="008E3569"/>
    <w:rsid w:val="008E369F"/>
    <w:rsid w:val="008E36F1"/>
    <w:rsid w:val="008E38B9"/>
    <w:rsid w:val="008E39B0"/>
    <w:rsid w:val="008E3B65"/>
    <w:rsid w:val="008E3F2F"/>
    <w:rsid w:val="008E4388"/>
    <w:rsid w:val="008E4565"/>
    <w:rsid w:val="008E48AF"/>
    <w:rsid w:val="008E5886"/>
    <w:rsid w:val="008E58CB"/>
    <w:rsid w:val="008E5EBA"/>
    <w:rsid w:val="008E5EC6"/>
    <w:rsid w:val="008E6267"/>
    <w:rsid w:val="008E6349"/>
    <w:rsid w:val="008E6372"/>
    <w:rsid w:val="008E66E4"/>
    <w:rsid w:val="008E69C1"/>
    <w:rsid w:val="008E6F5A"/>
    <w:rsid w:val="008E705C"/>
    <w:rsid w:val="008E706F"/>
    <w:rsid w:val="008E7107"/>
    <w:rsid w:val="008E72FA"/>
    <w:rsid w:val="008E7356"/>
    <w:rsid w:val="008E7556"/>
    <w:rsid w:val="008E785B"/>
    <w:rsid w:val="008E7BA4"/>
    <w:rsid w:val="008E7DEE"/>
    <w:rsid w:val="008E7DFC"/>
    <w:rsid w:val="008F0241"/>
    <w:rsid w:val="008F036F"/>
    <w:rsid w:val="008F050F"/>
    <w:rsid w:val="008F0567"/>
    <w:rsid w:val="008F0959"/>
    <w:rsid w:val="008F0C5D"/>
    <w:rsid w:val="008F0F89"/>
    <w:rsid w:val="008F116C"/>
    <w:rsid w:val="008F1274"/>
    <w:rsid w:val="008F16AE"/>
    <w:rsid w:val="008F2125"/>
    <w:rsid w:val="008F22D0"/>
    <w:rsid w:val="008F22EB"/>
    <w:rsid w:val="008F239B"/>
    <w:rsid w:val="008F2BB0"/>
    <w:rsid w:val="008F2FEB"/>
    <w:rsid w:val="008F3E4B"/>
    <w:rsid w:val="008F3EA6"/>
    <w:rsid w:val="008F4475"/>
    <w:rsid w:val="008F48A6"/>
    <w:rsid w:val="008F4B46"/>
    <w:rsid w:val="008F4F0E"/>
    <w:rsid w:val="008F501A"/>
    <w:rsid w:val="008F5289"/>
    <w:rsid w:val="008F544F"/>
    <w:rsid w:val="008F5C61"/>
    <w:rsid w:val="008F6252"/>
    <w:rsid w:val="008F6A2B"/>
    <w:rsid w:val="008F6DEE"/>
    <w:rsid w:val="008F72B2"/>
    <w:rsid w:val="008F7B84"/>
    <w:rsid w:val="008F7BCF"/>
    <w:rsid w:val="008F7CA0"/>
    <w:rsid w:val="009003DF"/>
    <w:rsid w:val="009008E9"/>
    <w:rsid w:val="009009ED"/>
    <w:rsid w:val="00900AC3"/>
    <w:rsid w:val="00900C71"/>
    <w:rsid w:val="009012FF"/>
    <w:rsid w:val="00901320"/>
    <w:rsid w:val="00901911"/>
    <w:rsid w:val="00901CD5"/>
    <w:rsid w:val="00902A1A"/>
    <w:rsid w:val="00902B7B"/>
    <w:rsid w:val="0090302A"/>
    <w:rsid w:val="00903255"/>
    <w:rsid w:val="009035F4"/>
    <w:rsid w:val="00903631"/>
    <w:rsid w:val="00904C4A"/>
    <w:rsid w:val="00904D5B"/>
    <w:rsid w:val="00904F3B"/>
    <w:rsid w:val="009053B8"/>
    <w:rsid w:val="00905B8F"/>
    <w:rsid w:val="00905E8B"/>
    <w:rsid w:val="00906312"/>
    <w:rsid w:val="009063CD"/>
    <w:rsid w:val="009066B1"/>
    <w:rsid w:val="00906947"/>
    <w:rsid w:val="00906B22"/>
    <w:rsid w:val="00906B4F"/>
    <w:rsid w:val="00907219"/>
    <w:rsid w:val="0090743B"/>
    <w:rsid w:val="009079E4"/>
    <w:rsid w:val="00907BE6"/>
    <w:rsid w:val="0091072F"/>
    <w:rsid w:val="0091098F"/>
    <w:rsid w:val="00910C60"/>
    <w:rsid w:val="00910E8B"/>
    <w:rsid w:val="0091101E"/>
    <w:rsid w:val="00911631"/>
    <w:rsid w:val="009118B6"/>
    <w:rsid w:val="00911CF5"/>
    <w:rsid w:val="00911DEC"/>
    <w:rsid w:val="009120C1"/>
    <w:rsid w:val="00912126"/>
    <w:rsid w:val="009122D3"/>
    <w:rsid w:val="0091242C"/>
    <w:rsid w:val="00912486"/>
    <w:rsid w:val="0091249A"/>
    <w:rsid w:val="009128F7"/>
    <w:rsid w:val="00912D56"/>
    <w:rsid w:val="00913088"/>
    <w:rsid w:val="009133F5"/>
    <w:rsid w:val="0091378D"/>
    <w:rsid w:val="00913A24"/>
    <w:rsid w:val="00913BA3"/>
    <w:rsid w:val="00913C55"/>
    <w:rsid w:val="00913DCB"/>
    <w:rsid w:val="00914396"/>
    <w:rsid w:val="009145A6"/>
    <w:rsid w:val="0091486B"/>
    <w:rsid w:val="009148D7"/>
    <w:rsid w:val="00914CB8"/>
    <w:rsid w:val="00914E97"/>
    <w:rsid w:val="00915087"/>
    <w:rsid w:val="009154AE"/>
    <w:rsid w:val="00915876"/>
    <w:rsid w:val="00915EE0"/>
    <w:rsid w:val="0091622D"/>
    <w:rsid w:val="00916504"/>
    <w:rsid w:val="009165B2"/>
    <w:rsid w:val="00916E75"/>
    <w:rsid w:val="00916E81"/>
    <w:rsid w:val="0091794C"/>
    <w:rsid w:val="0092063E"/>
    <w:rsid w:val="009206F5"/>
    <w:rsid w:val="0092074C"/>
    <w:rsid w:val="00920C33"/>
    <w:rsid w:val="00920D8A"/>
    <w:rsid w:val="009210E0"/>
    <w:rsid w:val="009210FE"/>
    <w:rsid w:val="009215F0"/>
    <w:rsid w:val="00921D3C"/>
    <w:rsid w:val="00921F19"/>
    <w:rsid w:val="00922847"/>
    <w:rsid w:val="00922A07"/>
    <w:rsid w:val="00922E18"/>
    <w:rsid w:val="0092370F"/>
    <w:rsid w:val="00923D91"/>
    <w:rsid w:val="00923F5E"/>
    <w:rsid w:val="0092417F"/>
    <w:rsid w:val="009244B4"/>
    <w:rsid w:val="009245F5"/>
    <w:rsid w:val="00924778"/>
    <w:rsid w:val="00924C38"/>
    <w:rsid w:val="00924C63"/>
    <w:rsid w:val="00924CCD"/>
    <w:rsid w:val="00924D77"/>
    <w:rsid w:val="00924FC2"/>
    <w:rsid w:val="009256FB"/>
    <w:rsid w:val="00925BBF"/>
    <w:rsid w:val="00925D6C"/>
    <w:rsid w:val="009260E4"/>
    <w:rsid w:val="009263DE"/>
    <w:rsid w:val="0092643B"/>
    <w:rsid w:val="00926CFC"/>
    <w:rsid w:val="00926E16"/>
    <w:rsid w:val="00926E3F"/>
    <w:rsid w:val="00927761"/>
    <w:rsid w:val="00927AF4"/>
    <w:rsid w:val="00927DA8"/>
    <w:rsid w:val="00930159"/>
    <w:rsid w:val="00930756"/>
    <w:rsid w:val="0093095E"/>
    <w:rsid w:val="009309B3"/>
    <w:rsid w:val="009309E7"/>
    <w:rsid w:val="0093151F"/>
    <w:rsid w:val="0093160D"/>
    <w:rsid w:val="00931B4D"/>
    <w:rsid w:val="00931E5B"/>
    <w:rsid w:val="009327AE"/>
    <w:rsid w:val="00932812"/>
    <w:rsid w:val="00932CA7"/>
    <w:rsid w:val="009330FB"/>
    <w:rsid w:val="00933371"/>
    <w:rsid w:val="009338A6"/>
    <w:rsid w:val="00933C97"/>
    <w:rsid w:val="00933E4C"/>
    <w:rsid w:val="00933ED8"/>
    <w:rsid w:val="009341FA"/>
    <w:rsid w:val="009342F8"/>
    <w:rsid w:val="009348F2"/>
    <w:rsid w:val="00935044"/>
    <w:rsid w:val="0093539B"/>
    <w:rsid w:val="00935A39"/>
    <w:rsid w:val="00935B89"/>
    <w:rsid w:val="00935FF3"/>
    <w:rsid w:val="009360B8"/>
    <w:rsid w:val="00936796"/>
    <w:rsid w:val="00936A78"/>
    <w:rsid w:val="00936D11"/>
    <w:rsid w:val="009371D1"/>
    <w:rsid w:val="00937875"/>
    <w:rsid w:val="00937B56"/>
    <w:rsid w:val="00937DB9"/>
    <w:rsid w:val="009400B7"/>
    <w:rsid w:val="0094059B"/>
    <w:rsid w:val="009405C6"/>
    <w:rsid w:val="0094121C"/>
    <w:rsid w:val="0094131C"/>
    <w:rsid w:val="00941366"/>
    <w:rsid w:val="0094179A"/>
    <w:rsid w:val="00942054"/>
    <w:rsid w:val="00942067"/>
    <w:rsid w:val="009421B9"/>
    <w:rsid w:val="00943034"/>
    <w:rsid w:val="009430A8"/>
    <w:rsid w:val="009433BE"/>
    <w:rsid w:val="00943728"/>
    <w:rsid w:val="00943BFB"/>
    <w:rsid w:val="009446DF"/>
    <w:rsid w:val="00944B54"/>
    <w:rsid w:val="00944C54"/>
    <w:rsid w:val="00945C01"/>
    <w:rsid w:val="00945C0F"/>
    <w:rsid w:val="00946186"/>
    <w:rsid w:val="009467DA"/>
    <w:rsid w:val="00946A40"/>
    <w:rsid w:val="00946A53"/>
    <w:rsid w:val="00946D92"/>
    <w:rsid w:val="00946DBD"/>
    <w:rsid w:val="009470A3"/>
    <w:rsid w:val="00947F8C"/>
    <w:rsid w:val="0095046E"/>
    <w:rsid w:val="009506F0"/>
    <w:rsid w:val="00950D1A"/>
    <w:rsid w:val="00951435"/>
    <w:rsid w:val="00951CDB"/>
    <w:rsid w:val="00952141"/>
    <w:rsid w:val="009522F7"/>
    <w:rsid w:val="0095279D"/>
    <w:rsid w:val="00952C43"/>
    <w:rsid w:val="00952FF4"/>
    <w:rsid w:val="009531A4"/>
    <w:rsid w:val="00953883"/>
    <w:rsid w:val="00953B1A"/>
    <w:rsid w:val="00953D2C"/>
    <w:rsid w:val="0095406B"/>
    <w:rsid w:val="00954298"/>
    <w:rsid w:val="00954448"/>
    <w:rsid w:val="009545CE"/>
    <w:rsid w:val="00955456"/>
    <w:rsid w:val="00955579"/>
    <w:rsid w:val="00955893"/>
    <w:rsid w:val="0095591F"/>
    <w:rsid w:val="00955A7C"/>
    <w:rsid w:val="00955C17"/>
    <w:rsid w:val="00955C25"/>
    <w:rsid w:val="00955E2C"/>
    <w:rsid w:val="009560A1"/>
    <w:rsid w:val="0095631D"/>
    <w:rsid w:val="0095699F"/>
    <w:rsid w:val="009569F1"/>
    <w:rsid w:val="00956BC8"/>
    <w:rsid w:val="00957846"/>
    <w:rsid w:val="00957AAC"/>
    <w:rsid w:val="00957AF9"/>
    <w:rsid w:val="00957FC3"/>
    <w:rsid w:val="00960171"/>
    <w:rsid w:val="0096029C"/>
    <w:rsid w:val="00960BD7"/>
    <w:rsid w:val="00960C37"/>
    <w:rsid w:val="00961D51"/>
    <w:rsid w:val="00961D7A"/>
    <w:rsid w:val="00961E86"/>
    <w:rsid w:val="00962162"/>
    <w:rsid w:val="009626C1"/>
    <w:rsid w:val="00962D8B"/>
    <w:rsid w:val="009632CE"/>
    <w:rsid w:val="009633D7"/>
    <w:rsid w:val="0096374E"/>
    <w:rsid w:val="00963785"/>
    <w:rsid w:val="00963B01"/>
    <w:rsid w:val="00963B05"/>
    <w:rsid w:val="00963B41"/>
    <w:rsid w:val="0096401D"/>
    <w:rsid w:val="009643A5"/>
    <w:rsid w:val="009643DC"/>
    <w:rsid w:val="0096472F"/>
    <w:rsid w:val="00964AD8"/>
    <w:rsid w:val="00964CA2"/>
    <w:rsid w:val="0096531F"/>
    <w:rsid w:val="009655CF"/>
    <w:rsid w:val="00965745"/>
    <w:rsid w:val="009657C6"/>
    <w:rsid w:val="009658EC"/>
    <w:rsid w:val="00965918"/>
    <w:rsid w:val="00965ADB"/>
    <w:rsid w:val="00965DC9"/>
    <w:rsid w:val="0096699A"/>
    <w:rsid w:val="00966C4F"/>
    <w:rsid w:val="009670CA"/>
    <w:rsid w:val="009671B6"/>
    <w:rsid w:val="00967D1A"/>
    <w:rsid w:val="00967F23"/>
    <w:rsid w:val="0097017D"/>
    <w:rsid w:val="00970385"/>
    <w:rsid w:val="009704C4"/>
    <w:rsid w:val="009705D3"/>
    <w:rsid w:val="00970ADF"/>
    <w:rsid w:val="0097137D"/>
    <w:rsid w:val="0097198D"/>
    <w:rsid w:val="00971A12"/>
    <w:rsid w:val="009720CE"/>
    <w:rsid w:val="00972354"/>
    <w:rsid w:val="009725FB"/>
    <w:rsid w:val="00972621"/>
    <w:rsid w:val="00972818"/>
    <w:rsid w:val="00972F13"/>
    <w:rsid w:val="00972FDC"/>
    <w:rsid w:val="00973714"/>
    <w:rsid w:val="0097389E"/>
    <w:rsid w:val="00973911"/>
    <w:rsid w:val="00973969"/>
    <w:rsid w:val="00973EC0"/>
    <w:rsid w:val="00973F61"/>
    <w:rsid w:val="009747B7"/>
    <w:rsid w:val="0097529E"/>
    <w:rsid w:val="009754F3"/>
    <w:rsid w:val="009755F8"/>
    <w:rsid w:val="0097563D"/>
    <w:rsid w:val="00975ABE"/>
    <w:rsid w:val="00975BD5"/>
    <w:rsid w:val="00975E9A"/>
    <w:rsid w:val="009764B3"/>
    <w:rsid w:val="00976793"/>
    <w:rsid w:val="00976901"/>
    <w:rsid w:val="00976CBF"/>
    <w:rsid w:val="00976E29"/>
    <w:rsid w:val="00977312"/>
    <w:rsid w:val="00977320"/>
    <w:rsid w:val="0097772A"/>
    <w:rsid w:val="00980229"/>
    <w:rsid w:val="00980308"/>
    <w:rsid w:val="00980A14"/>
    <w:rsid w:val="00980D18"/>
    <w:rsid w:val="00980DFE"/>
    <w:rsid w:val="00980E46"/>
    <w:rsid w:val="00980FC3"/>
    <w:rsid w:val="009815F4"/>
    <w:rsid w:val="009817B7"/>
    <w:rsid w:val="00981C37"/>
    <w:rsid w:val="00981F87"/>
    <w:rsid w:val="009825FC"/>
    <w:rsid w:val="00982A09"/>
    <w:rsid w:val="00982BD3"/>
    <w:rsid w:val="00983592"/>
    <w:rsid w:val="0098389B"/>
    <w:rsid w:val="009843E0"/>
    <w:rsid w:val="00984537"/>
    <w:rsid w:val="0098484C"/>
    <w:rsid w:val="0098487C"/>
    <w:rsid w:val="009849E2"/>
    <w:rsid w:val="00984B6A"/>
    <w:rsid w:val="00985148"/>
    <w:rsid w:val="009853DE"/>
    <w:rsid w:val="009858D5"/>
    <w:rsid w:val="00985E91"/>
    <w:rsid w:val="009861A1"/>
    <w:rsid w:val="00986387"/>
    <w:rsid w:val="009864AC"/>
    <w:rsid w:val="009865CF"/>
    <w:rsid w:val="00986DF7"/>
    <w:rsid w:val="00986EF5"/>
    <w:rsid w:val="009871EB"/>
    <w:rsid w:val="00987725"/>
    <w:rsid w:val="00987764"/>
    <w:rsid w:val="009877EE"/>
    <w:rsid w:val="009904D6"/>
    <w:rsid w:val="00990F71"/>
    <w:rsid w:val="00990F79"/>
    <w:rsid w:val="0099104B"/>
    <w:rsid w:val="00991950"/>
    <w:rsid w:val="009919DF"/>
    <w:rsid w:val="00991D85"/>
    <w:rsid w:val="00991E77"/>
    <w:rsid w:val="00991FD4"/>
    <w:rsid w:val="00992324"/>
    <w:rsid w:val="009927D0"/>
    <w:rsid w:val="00992AED"/>
    <w:rsid w:val="00992CBD"/>
    <w:rsid w:val="00992D63"/>
    <w:rsid w:val="00993527"/>
    <w:rsid w:val="00993CA7"/>
    <w:rsid w:val="00993D13"/>
    <w:rsid w:val="00993E38"/>
    <w:rsid w:val="00993F3C"/>
    <w:rsid w:val="00993FA2"/>
    <w:rsid w:val="0099420C"/>
    <w:rsid w:val="00994593"/>
    <w:rsid w:val="009946DE"/>
    <w:rsid w:val="00994F04"/>
    <w:rsid w:val="00994F1D"/>
    <w:rsid w:val="00995211"/>
    <w:rsid w:val="00995384"/>
    <w:rsid w:val="009956ED"/>
    <w:rsid w:val="009956FD"/>
    <w:rsid w:val="00995A66"/>
    <w:rsid w:val="00995AEB"/>
    <w:rsid w:val="00995DA0"/>
    <w:rsid w:val="00995FC3"/>
    <w:rsid w:val="00996606"/>
    <w:rsid w:val="0099682E"/>
    <w:rsid w:val="0099693D"/>
    <w:rsid w:val="009969F8"/>
    <w:rsid w:val="00996A54"/>
    <w:rsid w:val="00996ECD"/>
    <w:rsid w:val="00997161"/>
    <w:rsid w:val="009974BD"/>
    <w:rsid w:val="00997875"/>
    <w:rsid w:val="009A0353"/>
    <w:rsid w:val="009A046F"/>
    <w:rsid w:val="009A05F9"/>
    <w:rsid w:val="009A06CF"/>
    <w:rsid w:val="009A0BDC"/>
    <w:rsid w:val="009A1423"/>
    <w:rsid w:val="009A1A2C"/>
    <w:rsid w:val="009A1D48"/>
    <w:rsid w:val="009A1D8E"/>
    <w:rsid w:val="009A1E31"/>
    <w:rsid w:val="009A1E69"/>
    <w:rsid w:val="009A1E9D"/>
    <w:rsid w:val="009A205F"/>
    <w:rsid w:val="009A21C6"/>
    <w:rsid w:val="009A2730"/>
    <w:rsid w:val="009A28CB"/>
    <w:rsid w:val="009A2A79"/>
    <w:rsid w:val="009A2AA4"/>
    <w:rsid w:val="009A34B8"/>
    <w:rsid w:val="009A3647"/>
    <w:rsid w:val="009A3970"/>
    <w:rsid w:val="009A3A66"/>
    <w:rsid w:val="009A4673"/>
    <w:rsid w:val="009A46C3"/>
    <w:rsid w:val="009A4DD3"/>
    <w:rsid w:val="009A5175"/>
    <w:rsid w:val="009A521E"/>
    <w:rsid w:val="009A536C"/>
    <w:rsid w:val="009A5898"/>
    <w:rsid w:val="009A5C70"/>
    <w:rsid w:val="009A5D2E"/>
    <w:rsid w:val="009A6081"/>
    <w:rsid w:val="009A632C"/>
    <w:rsid w:val="009A6390"/>
    <w:rsid w:val="009A69EB"/>
    <w:rsid w:val="009A6CC3"/>
    <w:rsid w:val="009A6E80"/>
    <w:rsid w:val="009A6F13"/>
    <w:rsid w:val="009A7401"/>
    <w:rsid w:val="009A7D17"/>
    <w:rsid w:val="009A7D88"/>
    <w:rsid w:val="009A7E0D"/>
    <w:rsid w:val="009B016D"/>
    <w:rsid w:val="009B083F"/>
    <w:rsid w:val="009B0B74"/>
    <w:rsid w:val="009B0BA1"/>
    <w:rsid w:val="009B1050"/>
    <w:rsid w:val="009B14EC"/>
    <w:rsid w:val="009B19F8"/>
    <w:rsid w:val="009B209D"/>
    <w:rsid w:val="009B286F"/>
    <w:rsid w:val="009B2912"/>
    <w:rsid w:val="009B2C7F"/>
    <w:rsid w:val="009B2DCF"/>
    <w:rsid w:val="009B33F5"/>
    <w:rsid w:val="009B3696"/>
    <w:rsid w:val="009B3814"/>
    <w:rsid w:val="009B3CC1"/>
    <w:rsid w:val="009B430D"/>
    <w:rsid w:val="009B4D14"/>
    <w:rsid w:val="009B4F41"/>
    <w:rsid w:val="009B523F"/>
    <w:rsid w:val="009B52E7"/>
    <w:rsid w:val="009B52FC"/>
    <w:rsid w:val="009B59EB"/>
    <w:rsid w:val="009B5C9D"/>
    <w:rsid w:val="009B60A1"/>
    <w:rsid w:val="009B621A"/>
    <w:rsid w:val="009B62DB"/>
    <w:rsid w:val="009B6754"/>
    <w:rsid w:val="009B6AC9"/>
    <w:rsid w:val="009B6FD0"/>
    <w:rsid w:val="009B76A2"/>
    <w:rsid w:val="009B7765"/>
    <w:rsid w:val="009B784B"/>
    <w:rsid w:val="009C0920"/>
    <w:rsid w:val="009C0A62"/>
    <w:rsid w:val="009C0EB6"/>
    <w:rsid w:val="009C1192"/>
    <w:rsid w:val="009C15CE"/>
    <w:rsid w:val="009C1795"/>
    <w:rsid w:val="009C1AC0"/>
    <w:rsid w:val="009C1B24"/>
    <w:rsid w:val="009C22E6"/>
    <w:rsid w:val="009C2327"/>
    <w:rsid w:val="009C2CF4"/>
    <w:rsid w:val="009C30A4"/>
    <w:rsid w:val="009C3146"/>
    <w:rsid w:val="009C35A2"/>
    <w:rsid w:val="009C37B4"/>
    <w:rsid w:val="009C3C50"/>
    <w:rsid w:val="009C3E2F"/>
    <w:rsid w:val="009C4226"/>
    <w:rsid w:val="009C42F9"/>
    <w:rsid w:val="009C48B5"/>
    <w:rsid w:val="009C4C3A"/>
    <w:rsid w:val="009C4E87"/>
    <w:rsid w:val="009C508F"/>
    <w:rsid w:val="009C5176"/>
    <w:rsid w:val="009C5630"/>
    <w:rsid w:val="009C5870"/>
    <w:rsid w:val="009C58AB"/>
    <w:rsid w:val="009C6287"/>
    <w:rsid w:val="009C639B"/>
    <w:rsid w:val="009C67BE"/>
    <w:rsid w:val="009C6FE8"/>
    <w:rsid w:val="009C768F"/>
    <w:rsid w:val="009C7723"/>
    <w:rsid w:val="009C7D60"/>
    <w:rsid w:val="009D01AC"/>
    <w:rsid w:val="009D0382"/>
    <w:rsid w:val="009D080C"/>
    <w:rsid w:val="009D0A92"/>
    <w:rsid w:val="009D0AFB"/>
    <w:rsid w:val="009D0E8D"/>
    <w:rsid w:val="009D1540"/>
    <w:rsid w:val="009D17D1"/>
    <w:rsid w:val="009D1DFF"/>
    <w:rsid w:val="009D2B23"/>
    <w:rsid w:val="009D2D57"/>
    <w:rsid w:val="009D2E60"/>
    <w:rsid w:val="009D3115"/>
    <w:rsid w:val="009D3160"/>
    <w:rsid w:val="009D3237"/>
    <w:rsid w:val="009D3780"/>
    <w:rsid w:val="009D39C8"/>
    <w:rsid w:val="009D3D82"/>
    <w:rsid w:val="009D4055"/>
    <w:rsid w:val="009D478C"/>
    <w:rsid w:val="009D4BF5"/>
    <w:rsid w:val="009D4D47"/>
    <w:rsid w:val="009D51CF"/>
    <w:rsid w:val="009D51DE"/>
    <w:rsid w:val="009D52F5"/>
    <w:rsid w:val="009D5352"/>
    <w:rsid w:val="009D648F"/>
    <w:rsid w:val="009D6645"/>
    <w:rsid w:val="009D673F"/>
    <w:rsid w:val="009D6E4C"/>
    <w:rsid w:val="009D72BA"/>
    <w:rsid w:val="009D7614"/>
    <w:rsid w:val="009D7789"/>
    <w:rsid w:val="009D781B"/>
    <w:rsid w:val="009E0071"/>
    <w:rsid w:val="009E07E5"/>
    <w:rsid w:val="009E0D49"/>
    <w:rsid w:val="009E0E95"/>
    <w:rsid w:val="009E14C1"/>
    <w:rsid w:val="009E177C"/>
    <w:rsid w:val="009E21B2"/>
    <w:rsid w:val="009E2331"/>
    <w:rsid w:val="009E2B3F"/>
    <w:rsid w:val="009E2DFE"/>
    <w:rsid w:val="009E2EBF"/>
    <w:rsid w:val="009E3223"/>
    <w:rsid w:val="009E3726"/>
    <w:rsid w:val="009E3E63"/>
    <w:rsid w:val="009E3F0E"/>
    <w:rsid w:val="009E4196"/>
    <w:rsid w:val="009E42F2"/>
    <w:rsid w:val="009E495F"/>
    <w:rsid w:val="009E4C84"/>
    <w:rsid w:val="009E4DBB"/>
    <w:rsid w:val="009E5064"/>
    <w:rsid w:val="009E508A"/>
    <w:rsid w:val="009E5260"/>
    <w:rsid w:val="009E5370"/>
    <w:rsid w:val="009E53D2"/>
    <w:rsid w:val="009E5943"/>
    <w:rsid w:val="009E5E72"/>
    <w:rsid w:val="009E5ECC"/>
    <w:rsid w:val="009E61D7"/>
    <w:rsid w:val="009E622A"/>
    <w:rsid w:val="009E65CD"/>
    <w:rsid w:val="009E66A8"/>
    <w:rsid w:val="009E6938"/>
    <w:rsid w:val="009E6A66"/>
    <w:rsid w:val="009E6BC5"/>
    <w:rsid w:val="009E6E6C"/>
    <w:rsid w:val="009E728D"/>
    <w:rsid w:val="009E736D"/>
    <w:rsid w:val="009E74CF"/>
    <w:rsid w:val="009E7862"/>
    <w:rsid w:val="009E7A42"/>
    <w:rsid w:val="009E7FCE"/>
    <w:rsid w:val="009F0AAC"/>
    <w:rsid w:val="009F0D94"/>
    <w:rsid w:val="009F0E2E"/>
    <w:rsid w:val="009F0E98"/>
    <w:rsid w:val="009F118F"/>
    <w:rsid w:val="009F15B8"/>
    <w:rsid w:val="009F1E8E"/>
    <w:rsid w:val="009F1ED1"/>
    <w:rsid w:val="009F21B0"/>
    <w:rsid w:val="009F27C3"/>
    <w:rsid w:val="009F2969"/>
    <w:rsid w:val="009F2BFA"/>
    <w:rsid w:val="009F2F51"/>
    <w:rsid w:val="009F33A4"/>
    <w:rsid w:val="009F3C87"/>
    <w:rsid w:val="009F3D13"/>
    <w:rsid w:val="009F423C"/>
    <w:rsid w:val="009F43C2"/>
    <w:rsid w:val="009F4598"/>
    <w:rsid w:val="009F4925"/>
    <w:rsid w:val="009F4BB5"/>
    <w:rsid w:val="009F4C85"/>
    <w:rsid w:val="009F5234"/>
    <w:rsid w:val="009F556F"/>
    <w:rsid w:val="009F575A"/>
    <w:rsid w:val="009F589F"/>
    <w:rsid w:val="009F5943"/>
    <w:rsid w:val="009F64E9"/>
    <w:rsid w:val="009F6532"/>
    <w:rsid w:val="009F680E"/>
    <w:rsid w:val="009F6936"/>
    <w:rsid w:val="009F696B"/>
    <w:rsid w:val="009F6DC8"/>
    <w:rsid w:val="009F707E"/>
    <w:rsid w:val="009F7110"/>
    <w:rsid w:val="009F7666"/>
    <w:rsid w:val="009F7E91"/>
    <w:rsid w:val="00A00125"/>
    <w:rsid w:val="00A00265"/>
    <w:rsid w:val="00A00278"/>
    <w:rsid w:val="00A00413"/>
    <w:rsid w:val="00A00DCB"/>
    <w:rsid w:val="00A01402"/>
    <w:rsid w:val="00A014C7"/>
    <w:rsid w:val="00A015B1"/>
    <w:rsid w:val="00A01618"/>
    <w:rsid w:val="00A019C2"/>
    <w:rsid w:val="00A01BCB"/>
    <w:rsid w:val="00A01F5F"/>
    <w:rsid w:val="00A0202B"/>
    <w:rsid w:val="00A0227F"/>
    <w:rsid w:val="00A02630"/>
    <w:rsid w:val="00A028D9"/>
    <w:rsid w:val="00A02E27"/>
    <w:rsid w:val="00A02E63"/>
    <w:rsid w:val="00A03F8A"/>
    <w:rsid w:val="00A03F94"/>
    <w:rsid w:val="00A043E6"/>
    <w:rsid w:val="00A047F2"/>
    <w:rsid w:val="00A04BC2"/>
    <w:rsid w:val="00A04C93"/>
    <w:rsid w:val="00A0503C"/>
    <w:rsid w:val="00A051A6"/>
    <w:rsid w:val="00A05306"/>
    <w:rsid w:val="00A05864"/>
    <w:rsid w:val="00A058E2"/>
    <w:rsid w:val="00A07449"/>
    <w:rsid w:val="00A07470"/>
    <w:rsid w:val="00A07BD6"/>
    <w:rsid w:val="00A07E23"/>
    <w:rsid w:val="00A07E75"/>
    <w:rsid w:val="00A10746"/>
    <w:rsid w:val="00A1089B"/>
    <w:rsid w:val="00A11002"/>
    <w:rsid w:val="00A11CC2"/>
    <w:rsid w:val="00A11FD9"/>
    <w:rsid w:val="00A123AA"/>
    <w:rsid w:val="00A1258A"/>
    <w:rsid w:val="00A12CCC"/>
    <w:rsid w:val="00A12CE3"/>
    <w:rsid w:val="00A12D62"/>
    <w:rsid w:val="00A12E50"/>
    <w:rsid w:val="00A12F0B"/>
    <w:rsid w:val="00A131E9"/>
    <w:rsid w:val="00A13215"/>
    <w:rsid w:val="00A13444"/>
    <w:rsid w:val="00A13868"/>
    <w:rsid w:val="00A14C1F"/>
    <w:rsid w:val="00A14D96"/>
    <w:rsid w:val="00A14DF7"/>
    <w:rsid w:val="00A14FC3"/>
    <w:rsid w:val="00A1543B"/>
    <w:rsid w:val="00A15626"/>
    <w:rsid w:val="00A157B0"/>
    <w:rsid w:val="00A15C65"/>
    <w:rsid w:val="00A15FD1"/>
    <w:rsid w:val="00A1640A"/>
    <w:rsid w:val="00A169AF"/>
    <w:rsid w:val="00A16C50"/>
    <w:rsid w:val="00A16CEB"/>
    <w:rsid w:val="00A17100"/>
    <w:rsid w:val="00A172AF"/>
    <w:rsid w:val="00A174A1"/>
    <w:rsid w:val="00A1786E"/>
    <w:rsid w:val="00A20613"/>
    <w:rsid w:val="00A2078D"/>
    <w:rsid w:val="00A20ACF"/>
    <w:rsid w:val="00A20AE7"/>
    <w:rsid w:val="00A20B39"/>
    <w:rsid w:val="00A20D7D"/>
    <w:rsid w:val="00A211EC"/>
    <w:rsid w:val="00A21485"/>
    <w:rsid w:val="00A21716"/>
    <w:rsid w:val="00A219C2"/>
    <w:rsid w:val="00A21B70"/>
    <w:rsid w:val="00A2249A"/>
    <w:rsid w:val="00A228C7"/>
    <w:rsid w:val="00A23222"/>
    <w:rsid w:val="00A2362A"/>
    <w:rsid w:val="00A2363E"/>
    <w:rsid w:val="00A23C74"/>
    <w:rsid w:val="00A23CA7"/>
    <w:rsid w:val="00A23CF6"/>
    <w:rsid w:val="00A23F0B"/>
    <w:rsid w:val="00A254A6"/>
    <w:rsid w:val="00A25618"/>
    <w:rsid w:val="00A2583B"/>
    <w:rsid w:val="00A26666"/>
    <w:rsid w:val="00A26865"/>
    <w:rsid w:val="00A2692E"/>
    <w:rsid w:val="00A26B45"/>
    <w:rsid w:val="00A27298"/>
    <w:rsid w:val="00A272B3"/>
    <w:rsid w:val="00A273B7"/>
    <w:rsid w:val="00A27CEF"/>
    <w:rsid w:val="00A30439"/>
    <w:rsid w:val="00A308F8"/>
    <w:rsid w:val="00A30973"/>
    <w:rsid w:val="00A30AAC"/>
    <w:rsid w:val="00A30DEB"/>
    <w:rsid w:val="00A31386"/>
    <w:rsid w:val="00A31DEE"/>
    <w:rsid w:val="00A320DC"/>
    <w:rsid w:val="00A32479"/>
    <w:rsid w:val="00A325E9"/>
    <w:rsid w:val="00A32DAA"/>
    <w:rsid w:val="00A32E5A"/>
    <w:rsid w:val="00A33009"/>
    <w:rsid w:val="00A3304E"/>
    <w:rsid w:val="00A3359B"/>
    <w:rsid w:val="00A33A58"/>
    <w:rsid w:val="00A33CDD"/>
    <w:rsid w:val="00A33D75"/>
    <w:rsid w:val="00A34078"/>
    <w:rsid w:val="00A340B0"/>
    <w:rsid w:val="00A34F35"/>
    <w:rsid w:val="00A3503E"/>
    <w:rsid w:val="00A354A1"/>
    <w:rsid w:val="00A35760"/>
    <w:rsid w:val="00A35D76"/>
    <w:rsid w:val="00A361FC"/>
    <w:rsid w:val="00A36AB4"/>
    <w:rsid w:val="00A36D4F"/>
    <w:rsid w:val="00A370AC"/>
    <w:rsid w:val="00A3737D"/>
    <w:rsid w:val="00A3746A"/>
    <w:rsid w:val="00A37597"/>
    <w:rsid w:val="00A37686"/>
    <w:rsid w:val="00A37D13"/>
    <w:rsid w:val="00A37F07"/>
    <w:rsid w:val="00A40335"/>
    <w:rsid w:val="00A404BB"/>
    <w:rsid w:val="00A405C1"/>
    <w:rsid w:val="00A40B4F"/>
    <w:rsid w:val="00A40E75"/>
    <w:rsid w:val="00A40F6B"/>
    <w:rsid w:val="00A41137"/>
    <w:rsid w:val="00A4158F"/>
    <w:rsid w:val="00A415AA"/>
    <w:rsid w:val="00A41A0F"/>
    <w:rsid w:val="00A41D30"/>
    <w:rsid w:val="00A421A5"/>
    <w:rsid w:val="00A42523"/>
    <w:rsid w:val="00A425E1"/>
    <w:rsid w:val="00A427E5"/>
    <w:rsid w:val="00A42BAC"/>
    <w:rsid w:val="00A42DD2"/>
    <w:rsid w:val="00A436DB"/>
    <w:rsid w:val="00A43EF7"/>
    <w:rsid w:val="00A44220"/>
    <w:rsid w:val="00A4444A"/>
    <w:rsid w:val="00A44E97"/>
    <w:rsid w:val="00A450F2"/>
    <w:rsid w:val="00A459B2"/>
    <w:rsid w:val="00A45C4F"/>
    <w:rsid w:val="00A45C7F"/>
    <w:rsid w:val="00A45DD8"/>
    <w:rsid w:val="00A45E7D"/>
    <w:rsid w:val="00A46161"/>
    <w:rsid w:val="00A462E4"/>
    <w:rsid w:val="00A46490"/>
    <w:rsid w:val="00A4651A"/>
    <w:rsid w:val="00A46987"/>
    <w:rsid w:val="00A46CD3"/>
    <w:rsid w:val="00A46D52"/>
    <w:rsid w:val="00A46D6B"/>
    <w:rsid w:val="00A47525"/>
    <w:rsid w:val="00A47754"/>
    <w:rsid w:val="00A5002F"/>
    <w:rsid w:val="00A504EC"/>
    <w:rsid w:val="00A50583"/>
    <w:rsid w:val="00A5073E"/>
    <w:rsid w:val="00A50A88"/>
    <w:rsid w:val="00A50E30"/>
    <w:rsid w:val="00A5116B"/>
    <w:rsid w:val="00A51369"/>
    <w:rsid w:val="00A5137C"/>
    <w:rsid w:val="00A513D0"/>
    <w:rsid w:val="00A5148E"/>
    <w:rsid w:val="00A51572"/>
    <w:rsid w:val="00A517D0"/>
    <w:rsid w:val="00A5199C"/>
    <w:rsid w:val="00A51F29"/>
    <w:rsid w:val="00A5225E"/>
    <w:rsid w:val="00A52444"/>
    <w:rsid w:val="00A525CB"/>
    <w:rsid w:val="00A528C8"/>
    <w:rsid w:val="00A53089"/>
    <w:rsid w:val="00A53B77"/>
    <w:rsid w:val="00A53BC1"/>
    <w:rsid w:val="00A53E5C"/>
    <w:rsid w:val="00A5421D"/>
    <w:rsid w:val="00A5443F"/>
    <w:rsid w:val="00A546A9"/>
    <w:rsid w:val="00A5511E"/>
    <w:rsid w:val="00A551CE"/>
    <w:rsid w:val="00A55437"/>
    <w:rsid w:val="00A55695"/>
    <w:rsid w:val="00A55941"/>
    <w:rsid w:val="00A55A6D"/>
    <w:rsid w:val="00A55DB5"/>
    <w:rsid w:val="00A5637A"/>
    <w:rsid w:val="00A5655B"/>
    <w:rsid w:val="00A5662A"/>
    <w:rsid w:val="00A56826"/>
    <w:rsid w:val="00A56951"/>
    <w:rsid w:val="00A56A9E"/>
    <w:rsid w:val="00A57005"/>
    <w:rsid w:val="00A576F3"/>
    <w:rsid w:val="00A57FE0"/>
    <w:rsid w:val="00A60921"/>
    <w:rsid w:val="00A609B3"/>
    <w:rsid w:val="00A6102E"/>
    <w:rsid w:val="00A61447"/>
    <w:rsid w:val="00A61580"/>
    <w:rsid w:val="00A61A42"/>
    <w:rsid w:val="00A61B7E"/>
    <w:rsid w:val="00A61BC7"/>
    <w:rsid w:val="00A61DC3"/>
    <w:rsid w:val="00A62004"/>
    <w:rsid w:val="00A62493"/>
    <w:rsid w:val="00A62628"/>
    <w:rsid w:val="00A62705"/>
    <w:rsid w:val="00A62975"/>
    <w:rsid w:val="00A62A0A"/>
    <w:rsid w:val="00A62CBA"/>
    <w:rsid w:val="00A62D00"/>
    <w:rsid w:val="00A63185"/>
    <w:rsid w:val="00A6331D"/>
    <w:rsid w:val="00A63A56"/>
    <w:rsid w:val="00A63AEE"/>
    <w:rsid w:val="00A63C60"/>
    <w:rsid w:val="00A6425C"/>
    <w:rsid w:val="00A6425F"/>
    <w:rsid w:val="00A642E7"/>
    <w:rsid w:val="00A645CB"/>
    <w:rsid w:val="00A64700"/>
    <w:rsid w:val="00A64FB9"/>
    <w:rsid w:val="00A64FC3"/>
    <w:rsid w:val="00A65219"/>
    <w:rsid w:val="00A65232"/>
    <w:rsid w:val="00A6592E"/>
    <w:rsid w:val="00A65C59"/>
    <w:rsid w:val="00A65DB7"/>
    <w:rsid w:val="00A65E76"/>
    <w:rsid w:val="00A662EC"/>
    <w:rsid w:val="00A6693C"/>
    <w:rsid w:val="00A66C10"/>
    <w:rsid w:val="00A66F17"/>
    <w:rsid w:val="00A66FEA"/>
    <w:rsid w:val="00A67042"/>
    <w:rsid w:val="00A67279"/>
    <w:rsid w:val="00A673F4"/>
    <w:rsid w:val="00A67828"/>
    <w:rsid w:val="00A67B42"/>
    <w:rsid w:val="00A7017C"/>
    <w:rsid w:val="00A7019E"/>
    <w:rsid w:val="00A70419"/>
    <w:rsid w:val="00A71380"/>
    <w:rsid w:val="00A71450"/>
    <w:rsid w:val="00A71725"/>
    <w:rsid w:val="00A72020"/>
    <w:rsid w:val="00A720EA"/>
    <w:rsid w:val="00A722C9"/>
    <w:rsid w:val="00A7277A"/>
    <w:rsid w:val="00A72AA5"/>
    <w:rsid w:val="00A72AEA"/>
    <w:rsid w:val="00A72B83"/>
    <w:rsid w:val="00A72D3C"/>
    <w:rsid w:val="00A73071"/>
    <w:rsid w:val="00A7333E"/>
    <w:rsid w:val="00A73372"/>
    <w:rsid w:val="00A73604"/>
    <w:rsid w:val="00A73CE9"/>
    <w:rsid w:val="00A746B6"/>
    <w:rsid w:val="00A7494E"/>
    <w:rsid w:val="00A74A33"/>
    <w:rsid w:val="00A74BFB"/>
    <w:rsid w:val="00A74FCE"/>
    <w:rsid w:val="00A75128"/>
    <w:rsid w:val="00A7535D"/>
    <w:rsid w:val="00A754D6"/>
    <w:rsid w:val="00A75602"/>
    <w:rsid w:val="00A75B3E"/>
    <w:rsid w:val="00A7671D"/>
    <w:rsid w:val="00A77074"/>
    <w:rsid w:val="00A772BD"/>
    <w:rsid w:val="00A773FD"/>
    <w:rsid w:val="00A777A9"/>
    <w:rsid w:val="00A77B01"/>
    <w:rsid w:val="00A77B20"/>
    <w:rsid w:val="00A77B5F"/>
    <w:rsid w:val="00A800D0"/>
    <w:rsid w:val="00A803C3"/>
    <w:rsid w:val="00A80915"/>
    <w:rsid w:val="00A809F1"/>
    <w:rsid w:val="00A80BA6"/>
    <w:rsid w:val="00A80D18"/>
    <w:rsid w:val="00A80F43"/>
    <w:rsid w:val="00A811A5"/>
    <w:rsid w:val="00A81343"/>
    <w:rsid w:val="00A81416"/>
    <w:rsid w:val="00A81A1F"/>
    <w:rsid w:val="00A81AF9"/>
    <w:rsid w:val="00A81E10"/>
    <w:rsid w:val="00A82375"/>
    <w:rsid w:val="00A829B4"/>
    <w:rsid w:val="00A82DFF"/>
    <w:rsid w:val="00A82F33"/>
    <w:rsid w:val="00A831E7"/>
    <w:rsid w:val="00A83A07"/>
    <w:rsid w:val="00A83B5C"/>
    <w:rsid w:val="00A840DD"/>
    <w:rsid w:val="00A8458A"/>
    <w:rsid w:val="00A8458F"/>
    <w:rsid w:val="00A84A44"/>
    <w:rsid w:val="00A84A89"/>
    <w:rsid w:val="00A84F2C"/>
    <w:rsid w:val="00A850DC"/>
    <w:rsid w:val="00A85155"/>
    <w:rsid w:val="00A85A21"/>
    <w:rsid w:val="00A85B18"/>
    <w:rsid w:val="00A86334"/>
    <w:rsid w:val="00A8657A"/>
    <w:rsid w:val="00A86A23"/>
    <w:rsid w:val="00A86C02"/>
    <w:rsid w:val="00A86D9C"/>
    <w:rsid w:val="00A86DF7"/>
    <w:rsid w:val="00A86ED2"/>
    <w:rsid w:val="00A8733D"/>
    <w:rsid w:val="00A87519"/>
    <w:rsid w:val="00A87610"/>
    <w:rsid w:val="00A87665"/>
    <w:rsid w:val="00A879C9"/>
    <w:rsid w:val="00A87AB8"/>
    <w:rsid w:val="00A87ECE"/>
    <w:rsid w:val="00A9008A"/>
    <w:rsid w:val="00A90228"/>
    <w:rsid w:val="00A90329"/>
    <w:rsid w:val="00A91AB0"/>
    <w:rsid w:val="00A91F51"/>
    <w:rsid w:val="00A92351"/>
    <w:rsid w:val="00A92360"/>
    <w:rsid w:val="00A923A1"/>
    <w:rsid w:val="00A92611"/>
    <w:rsid w:val="00A92C14"/>
    <w:rsid w:val="00A92D5C"/>
    <w:rsid w:val="00A92FA3"/>
    <w:rsid w:val="00A930FB"/>
    <w:rsid w:val="00A93404"/>
    <w:rsid w:val="00A93739"/>
    <w:rsid w:val="00A93939"/>
    <w:rsid w:val="00A93AA6"/>
    <w:rsid w:val="00A93C94"/>
    <w:rsid w:val="00A94BB7"/>
    <w:rsid w:val="00A9505E"/>
    <w:rsid w:val="00A95241"/>
    <w:rsid w:val="00A95F30"/>
    <w:rsid w:val="00A95F86"/>
    <w:rsid w:val="00A963CB"/>
    <w:rsid w:val="00A96E09"/>
    <w:rsid w:val="00A96E41"/>
    <w:rsid w:val="00A96F83"/>
    <w:rsid w:val="00A977EE"/>
    <w:rsid w:val="00A9787E"/>
    <w:rsid w:val="00A97AF0"/>
    <w:rsid w:val="00A97D2C"/>
    <w:rsid w:val="00A97F2D"/>
    <w:rsid w:val="00AA0151"/>
    <w:rsid w:val="00AA020D"/>
    <w:rsid w:val="00AA048E"/>
    <w:rsid w:val="00AA0E79"/>
    <w:rsid w:val="00AA0F23"/>
    <w:rsid w:val="00AA1418"/>
    <w:rsid w:val="00AA14C2"/>
    <w:rsid w:val="00AA164F"/>
    <w:rsid w:val="00AA1910"/>
    <w:rsid w:val="00AA1C4B"/>
    <w:rsid w:val="00AA2680"/>
    <w:rsid w:val="00AA290F"/>
    <w:rsid w:val="00AA2FC5"/>
    <w:rsid w:val="00AA2FCB"/>
    <w:rsid w:val="00AA305E"/>
    <w:rsid w:val="00AA3832"/>
    <w:rsid w:val="00AA3C15"/>
    <w:rsid w:val="00AA3C9B"/>
    <w:rsid w:val="00AA3FEB"/>
    <w:rsid w:val="00AA401F"/>
    <w:rsid w:val="00AA4167"/>
    <w:rsid w:val="00AA43E2"/>
    <w:rsid w:val="00AA43F9"/>
    <w:rsid w:val="00AA45FE"/>
    <w:rsid w:val="00AA4740"/>
    <w:rsid w:val="00AA4831"/>
    <w:rsid w:val="00AA57BE"/>
    <w:rsid w:val="00AA5ACE"/>
    <w:rsid w:val="00AA5AF4"/>
    <w:rsid w:val="00AA5BE5"/>
    <w:rsid w:val="00AA5DC9"/>
    <w:rsid w:val="00AA640C"/>
    <w:rsid w:val="00AA6DB0"/>
    <w:rsid w:val="00AA6DC4"/>
    <w:rsid w:val="00AA726C"/>
    <w:rsid w:val="00AA7295"/>
    <w:rsid w:val="00AA73AA"/>
    <w:rsid w:val="00AA73BC"/>
    <w:rsid w:val="00AA7D18"/>
    <w:rsid w:val="00AA7F57"/>
    <w:rsid w:val="00AB022F"/>
    <w:rsid w:val="00AB0395"/>
    <w:rsid w:val="00AB03DC"/>
    <w:rsid w:val="00AB0439"/>
    <w:rsid w:val="00AB052C"/>
    <w:rsid w:val="00AB0E3F"/>
    <w:rsid w:val="00AB0F79"/>
    <w:rsid w:val="00AB1542"/>
    <w:rsid w:val="00AB15AC"/>
    <w:rsid w:val="00AB18A9"/>
    <w:rsid w:val="00AB1926"/>
    <w:rsid w:val="00AB1FB8"/>
    <w:rsid w:val="00AB252B"/>
    <w:rsid w:val="00AB2754"/>
    <w:rsid w:val="00AB2AAB"/>
    <w:rsid w:val="00AB2C3B"/>
    <w:rsid w:val="00AB2C3E"/>
    <w:rsid w:val="00AB2EFE"/>
    <w:rsid w:val="00AB335E"/>
    <w:rsid w:val="00AB33DF"/>
    <w:rsid w:val="00AB3AE8"/>
    <w:rsid w:val="00AB3BC0"/>
    <w:rsid w:val="00AB3BE2"/>
    <w:rsid w:val="00AB3CC3"/>
    <w:rsid w:val="00AB478A"/>
    <w:rsid w:val="00AB4AF8"/>
    <w:rsid w:val="00AB4B5D"/>
    <w:rsid w:val="00AB55E8"/>
    <w:rsid w:val="00AB5746"/>
    <w:rsid w:val="00AB5B14"/>
    <w:rsid w:val="00AB606E"/>
    <w:rsid w:val="00AB6B34"/>
    <w:rsid w:val="00AB6EBA"/>
    <w:rsid w:val="00AB6FC1"/>
    <w:rsid w:val="00AB724A"/>
    <w:rsid w:val="00AB72F6"/>
    <w:rsid w:val="00AB72FB"/>
    <w:rsid w:val="00AB7863"/>
    <w:rsid w:val="00AB78AA"/>
    <w:rsid w:val="00AC049B"/>
    <w:rsid w:val="00AC0963"/>
    <w:rsid w:val="00AC0B2F"/>
    <w:rsid w:val="00AC0E27"/>
    <w:rsid w:val="00AC1066"/>
    <w:rsid w:val="00AC224C"/>
    <w:rsid w:val="00AC2265"/>
    <w:rsid w:val="00AC252A"/>
    <w:rsid w:val="00AC26BC"/>
    <w:rsid w:val="00AC321D"/>
    <w:rsid w:val="00AC35BA"/>
    <w:rsid w:val="00AC3636"/>
    <w:rsid w:val="00AC3C72"/>
    <w:rsid w:val="00AC3D14"/>
    <w:rsid w:val="00AC3E8F"/>
    <w:rsid w:val="00AC3F30"/>
    <w:rsid w:val="00AC4443"/>
    <w:rsid w:val="00AC4643"/>
    <w:rsid w:val="00AC4824"/>
    <w:rsid w:val="00AC4B3F"/>
    <w:rsid w:val="00AC4BF3"/>
    <w:rsid w:val="00AC517B"/>
    <w:rsid w:val="00AC5203"/>
    <w:rsid w:val="00AC535B"/>
    <w:rsid w:val="00AC5622"/>
    <w:rsid w:val="00AC5859"/>
    <w:rsid w:val="00AC68BA"/>
    <w:rsid w:val="00AC6C7D"/>
    <w:rsid w:val="00AC6CBB"/>
    <w:rsid w:val="00AC6CCC"/>
    <w:rsid w:val="00AC6F66"/>
    <w:rsid w:val="00AC7FBD"/>
    <w:rsid w:val="00AD0086"/>
    <w:rsid w:val="00AD069D"/>
    <w:rsid w:val="00AD11EC"/>
    <w:rsid w:val="00AD1988"/>
    <w:rsid w:val="00AD1A11"/>
    <w:rsid w:val="00AD1A17"/>
    <w:rsid w:val="00AD1CB5"/>
    <w:rsid w:val="00AD1FD0"/>
    <w:rsid w:val="00AD236A"/>
    <w:rsid w:val="00AD24F5"/>
    <w:rsid w:val="00AD263F"/>
    <w:rsid w:val="00AD2DED"/>
    <w:rsid w:val="00AD32D7"/>
    <w:rsid w:val="00AD338D"/>
    <w:rsid w:val="00AD36B9"/>
    <w:rsid w:val="00AD3784"/>
    <w:rsid w:val="00AD3CE1"/>
    <w:rsid w:val="00AD4004"/>
    <w:rsid w:val="00AD407E"/>
    <w:rsid w:val="00AD4324"/>
    <w:rsid w:val="00AD49D4"/>
    <w:rsid w:val="00AD506F"/>
    <w:rsid w:val="00AD5BA7"/>
    <w:rsid w:val="00AD5C8C"/>
    <w:rsid w:val="00AD5DC4"/>
    <w:rsid w:val="00AD6099"/>
    <w:rsid w:val="00AD73D6"/>
    <w:rsid w:val="00AD7423"/>
    <w:rsid w:val="00AD751B"/>
    <w:rsid w:val="00AD763E"/>
    <w:rsid w:val="00AD7705"/>
    <w:rsid w:val="00AD7741"/>
    <w:rsid w:val="00AD77BD"/>
    <w:rsid w:val="00AD7B42"/>
    <w:rsid w:val="00AD7CB0"/>
    <w:rsid w:val="00AD7E88"/>
    <w:rsid w:val="00AD7EEB"/>
    <w:rsid w:val="00AD7F66"/>
    <w:rsid w:val="00AE08BC"/>
    <w:rsid w:val="00AE0A4E"/>
    <w:rsid w:val="00AE0CC7"/>
    <w:rsid w:val="00AE0E67"/>
    <w:rsid w:val="00AE11F1"/>
    <w:rsid w:val="00AE1FC1"/>
    <w:rsid w:val="00AE26FA"/>
    <w:rsid w:val="00AE271A"/>
    <w:rsid w:val="00AE2869"/>
    <w:rsid w:val="00AE2BFD"/>
    <w:rsid w:val="00AE2C64"/>
    <w:rsid w:val="00AE2ED9"/>
    <w:rsid w:val="00AE2F4B"/>
    <w:rsid w:val="00AE3004"/>
    <w:rsid w:val="00AE31EF"/>
    <w:rsid w:val="00AE32B6"/>
    <w:rsid w:val="00AE3A9D"/>
    <w:rsid w:val="00AE3D54"/>
    <w:rsid w:val="00AE43B0"/>
    <w:rsid w:val="00AE49EF"/>
    <w:rsid w:val="00AE4AF0"/>
    <w:rsid w:val="00AE4BCE"/>
    <w:rsid w:val="00AE4C5F"/>
    <w:rsid w:val="00AE4DE7"/>
    <w:rsid w:val="00AE533D"/>
    <w:rsid w:val="00AE536F"/>
    <w:rsid w:val="00AE6187"/>
    <w:rsid w:val="00AE69F2"/>
    <w:rsid w:val="00AE6DA6"/>
    <w:rsid w:val="00AE6FB2"/>
    <w:rsid w:val="00AE7363"/>
    <w:rsid w:val="00AE7B4D"/>
    <w:rsid w:val="00AF0381"/>
    <w:rsid w:val="00AF05FA"/>
    <w:rsid w:val="00AF0831"/>
    <w:rsid w:val="00AF0987"/>
    <w:rsid w:val="00AF09F4"/>
    <w:rsid w:val="00AF0E58"/>
    <w:rsid w:val="00AF12F0"/>
    <w:rsid w:val="00AF16F5"/>
    <w:rsid w:val="00AF1943"/>
    <w:rsid w:val="00AF263C"/>
    <w:rsid w:val="00AF3200"/>
    <w:rsid w:val="00AF441D"/>
    <w:rsid w:val="00AF45D5"/>
    <w:rsid w:val="00AF4AE2"/>
    <w:rsid w:val="00AF4BF3"/>
    <w:rsid w:val="00AF5137"/>
    <w:rsid w:val="00AF5730"/>
    <w:rsid w:val="00AF5942"/>
    <w:rsid w:val="00AF599C"/>
    <w:rsid w:val="00AF5B58"/>
    <w:rsid w:val="00AF5C95"/>
    <w:rsid w:val="00AF5D55"/>
    <w:rsid w:val="00AF5D84"/>
    <w:rsid w:val="00AF5DEA"/>
    <w:rsid w:val="00AF5EA8"/>
    <w:rsid w:val="00AF6253"/>
    <w:rsid w:val="00AF63DE"/>
    <w:rsid w:val="00AF66BA"/>
    <w:rsid w:val="00AF673A"/>
    <w:rsid w:val="00AF67F1"/>
    <w:rsid w:val="00AF6BBD"/>
    <w:rsid w:val="00AF6BFF"/>
    <w:rsid w:val="00AF6C2F"/>
    <w:rsid w:val="00AF6D6F"/>
    <w:rsid w:val="00AF6F9C"/>
    <w:rsid w:val="00AF73CD"/>
    <w:rsid w:val="00B004E4"/>
    <w:rsid w:val="00B007BC"/>
    <w:rsid w:val="00B008DF"/>
    <w:rsid w:val="00B00FA1"/>
    <w:rsid w:val="00B011A4"/>
    <w:rsid w:val="00B013EF"/>
    <w:rsid w:val="00B017B2"/>
    <w:rsid w:val="00B01E90"/>
    <w:rsid w:val="00B02264"/>
    <w:rsid w:val="00B024B7"/>
    <w:rsid w:val="00B024BC"/>
    <w:rsid w:val="00B0292D"/>
    <w:rsid w:val="00B02A86"/>
    <w:rsid w:val="00B02F4D"/>
    <w:rsid w:val="00B0353C"/>
    <w:rsid w:val="00B03599"/>
    <w:rsid w:val="00B0371B"/>
    <w:rsid w:val="00B03F38"/>
    <w:rsid w:val="00B03FF9"/>
    <w:rsid w:val="00B043AF"/>
    <w:rsid w:val="00B04472"/>
    <w:rsid w:val="00B04476"/>
    <w:rsid w:val="00B04CFF"/>
    <w:rsid w:val="00B04F9C"/>
    <w:rsid w:val="00B04FB5"/>
    <w:rsid w:val="00B054A9"/>
    <w:rsid w:val="00B057C1"/>
    <w:rsid w:val="00B05DEC"/>
    <w:rsid w:val="00B06599"/>
    <w:rsid w:val="00B0704F"/>
    <w:rsid w:val="00B079D9"/>
    <w:rsid w:val="00B07A33"/>
    <w:rsid w:val="00B07E45"/>
    <w:rsid w:val="00B1024B"/>
    <w:rsid w:val="00B105FD"/>
    <w:rsid w:val="00B10777"/>
    <w:rsid w:val="00B116AC"/>
    <w:rsid w:val="00B11706"/>
    <w:rsid w:val="00B12021"/>
    <w:rsid w:val="00B1207A"/>
    <w:rsid w:val="00B12238"/>
    <w:rsid w:val="00B12601"/>
    <w:rsid w:val="00B126F3"/>
    <w:rsid w:val="00B127F5"/>
    <w:rsid w:val="00B1292A"/>
    <w:rsid w:val="00B12C33"/>
    <w:rsid w:val="00B12CF8"/>
    <w:rsid w:val="00B130D7"/>
    <w:rsid w:val="00B13595"/>
    <w:rsid w:val="00B13713"/>
    <w:rsid w:val="00B13727"/>
    <w:rsid w:val="00B139BE"/>
    <w:rsid w:val="00B13BDB"/>
    <w:rsid w:val="00B13DA7"/>
    <w:rsid w:val="00B13E8F"/>
    <w:rsid w:val="00B13F00"/>
    <w:rsid w:val="00B1528A"/>
    <w:rsid w:val="00B155EA"/>
    <w:rsid w:val="00B157D1"/>
    <w:rsid w:val="00B15F0B"/>
    <w:rsid w:val="00B16082"/>
    <w:rsid w:val="00B162E3"/>
    <w:rsid w:val="00B16601"/>
    <w:rsid w:val="00B169F5"/>
    <w:rsid w:val="00B170CD"/>
    <w:rsid w:val="00B203CE"/>
    <w:rsid w:val="00B20ECE"/>
    <w:rsid w:val="00B215AE"/>
    <w:rsid w:val="00B219EB"/>
    <w:rsid w:val="00B21A24"/>
    <w:rsid w:val="00B21AC9"/>
    <w:rsid w:val="00B21DB0"/>
    <w:rsid w:val="00B21F7B"/>
    <w:rsid w:val="00B21FA7"/>
    <w:rsid w:val="00B22122"/>
    <w:rsid w:val="00B222A2"/>
    <w:rsid w:val="00B22587"/>
    <w:rsid w:val="00B22871"/>
    <w:rsid w:val="00B22991"/>
    <w:rsid w:val="00B22EA6"/>
    <w:rsid w:val="00B23171"/>
    <w:rsid w:val="00B23B90"/>
    <w:rsid w:val="00B23D61"/>
    <w:rsid w:val="00B23E52"/>
    <w:rsid w:val="00B240F0"/>
    <w:rsid w:val="00B24207"/>
    <w:rsid w:val="00B24468"/>
    <w:rsid w:val="00B246BF"/>
    <w:rsid w:val="00B2636B"/>
    <w:rsid w:val="00B26A84"/>
    <w:rsid w:val="00B27544"/>
    <w:rsid w:val="00B2771D"/>
    <w:rsid w:val="00B27758"/>
    <w:rsid w:val="00B278A6"/>
    <w:rsid w:val="00B27C6D"/>
    <w:rsid w:val="00B27CCC"/>
    <w:rsid w:val="00B3017E"/>
    <w:rsid w:val="00B303DA"/>
    <w:rsid w:val="00B305CA"/>
    <w:rsid w:val="00B30609"/>
    <w:rsid w:val="00B30D2D"/>
    <w:rsid w:val="00B30E3B"/>
    <w:rsid w:val="00B31061"/>
    <w:rsid w:val="00B31491"/>
    <w:rsid w:val="00B3162B"/>
    <w:rsid w:val="00B319C1"/>
    <w:rsid w:val="00B31B48"/>
    <w:rsid w:val="00B31DE1"/>
    <w:rsid w:val="00B31EB8"/>
    <w:rsid w:val="00B32489"/>
    <w:rsid w:val="00B324A0"/>
    <w:rsid w:val="00B325E0"/>
    <w:rsid w:val="00B3283E"/>
    <w:rsid w:val="00B32F93"/>
    <w:rsid w:val="00B331BD"/>
    <w:rsid w:val="00B339D5"/>
    <w:rsid w:val="00B339F7"/>
    <w:rsid w:val="00B33B1E"/>
    <w:rsid w:val="00B33D4B"/>
    <w:rsid w:val="00B33D92"/>
    <w:rsid w:val="00B33F1C"/>
    <w:rsid w:val="00B33FC9"/>
    <w:rsid w:val="00B33FFA"/>
    <w:rsid w:val="00B343A3"/>
    <w:rsid w:val="00B34799"/>
    <w:rsid w:val="00B34CE9"/>
    <w:rsid w:val="00B34DFF"/>
    <w:rsid w:val="00B35802"/>
    <w:rsid w:val="00B35E6D"/>
    <w:rsid w:val="00B35EAC"/>
    <w:rsid w:val="00B35FF3"/>
    <w:rsid w:val="00B36000"/>
    <w:rsid w:val="00B36478"/>
    <w:rsid w:val="00B36615"/>
    <w:rsid w:val="00B36B7F"/>
    <w:rsid w:val="00B36D84"/>
    <w:rsid w:val="00B36E50"/>
    <w:rsid w:val="00B3754B"/>
    <w:rsid w:val="00B37640"/>
    <w:rsid w:val="00B3792C"/>
    <w:rsid w:val="00B37A6B"/>
    <w:rsid w:val="00B37C20"/>
    <w:rsid w:val="00B37C3D"/>
    <w:rsid w:val="00B40817"/>
    <w:rsid w:val="00B40C9F"/>
    <w:rsid w:val="00B40F4E"/>
    <w:rsid w:val="00B422BC"/>
    <w:rsid w:val="00B42B18"/>
    <w:rsid w:val="00B42D44"/>
    <w:rsid w:val="00B4318D"/>
    <w:rsid w:val="00B432B1"/>
    <w:rsid w:val="00B432E5"/>
    <w:rsid w:val="00B43447"/>
    <w:rsid w:val="00B4355E"/>
    <w:rsid w:val="00B437D6"/>
    <w:rsid w:val="00B44527"/>
    <w:rsid w:val="00B44926"/>
    <w:rsid w:val="00B44B00"/>
    <w:rsid w:val="00B44D19"/>
    <w:rsid w:val="00B44F2E"/>
    <w:rsid w:val="00B45041"/>
    <w:rsid w:val="00B45314"/>
    <w:rsid w:val="00B45A22"/>
    <w:rsid w:val="00B45F55"/>
    <w:rsid w:val="00B46680"/>
    <w:rsid w:val="00B46A0C"/>
    <w:rsid w:val="00B473AC"/>
    <w:rsid w:val="00B4764D"/>
    <w:rsid w:val="00B47B66"/>
    <w:rsid w:val="00B47CB4"/>
    <w:rsid w:val="00B47CD1"/>
    <w:rsid w:val="00B5015B"/>
    <w:rsid w:val="00B505EC"/>
    <w:rsid w:val="00B50652"/>
    <w:rsid w:val="00B50710"/>
    <w:rsid w:val="00B5076C"/>
    <w:rsid w:val="00B50F4A"/>
    <w:rsid w:val="00B51017"/>
    <w:rsid w:val="00B51433"/>
    <w:rsid w:val="00B51594"/>
    <w:rsid w:val="00B51613"/>
    <w:rsid w:val="00B516EE"/>
    <w:rsid w:val="00B51725"/>
    <w:rsid w:val="00B51A68"/>
    <w:rsid w:val="00B51C5F"/>
    <w:rsid w:val="00B520BF"/>
    <w:rsid w:val="00B52460"/>
    <w:rsid w:val="00B5250E"/>
    <w:rsid w:val="00B5266C"/>
    <w:rsid w:val="00B5291B"/>
    <w:rsid w:val="00B530DB"/>
    <w:rsid w:val="00B533D7"/>
    <w:rsid w:val="00B53431"/>
    <w:rsid w:val="00B5366E"/>
    <w:rsid w:val="00B5367A"/>
    <w:rsid w:val="00B5423C"/>
    <w:rsid w:val="00B545D1"/>
    <w:rsid w:val="00B54B8E"/>
    <w:rsid w:val="00B54F0C"/>
    <w:rsid w:val="00B55019"/>
    <w:rsid w:val="00B55287"/>
    <w:rsid w:val="00B55289"/>
    <w:rsid w:val="00B553BF"/>
    <w:rsid w:val="00B5667D"/>
    <w:rsid w:val="00B56C51"/>
    <w:rsid w:val="00B57108"/>
    <w:rsid w:val="00B5713F"/>
    <w:rsid w:val="00B578D7"/>
    <w:rsid w:val="00B57AA9"/>
    <w:rsid w:val="00B57AC6"/>
    <w:rsid w:val="00B601D9"/>
    <w:rsid w:val="00B60748"/>
    <w:rsid w:val="00B60B43"/>
    <w:rsid w:val="00B60D05"/>
    <w:rsid w:val="00B60FE7"/>
    <w:rsid w:val="00B6143E"/>
    <w:rsid w:val="00B61631"/>
    <w:rsid w:val="00B61A4B"/>
    <w:rsid w:val="00B61F51"/>
    <w:rsid w:val="00B61F7D"/>
    <w:rsid w:val="00B6204E"/>
    <w:rsid w:val="00B621B5"/>
    <w:rsid w:val="00B625A7"/>
    <w:rsid w:val="00B62664"/>
    <w:rsid w:val="00B62AA6"/>
    <w:rsid w:val="00B62AB3"/>
    <w:rsid w:val="00B632CC"/>
    <w:rsid w:val="00B63389"/>
    <w:rsid w:val="00B637C4"/>
    <w:rsid w:val="00B63E56"/>
    <w:rsid w:val="00B64238"/>
    <w:rsid w:val="00B64587"/>
    <w:rsid w:val="00B646E8"/>
    <w:rsid w:val="00B650A4"/>
    <w:rsid w:val="00B65430"/>
    <w:rsid w:val="00B65588"/>
    <w:rsid w:val="00B6599A"/>
    <w:rsid w:val="00B65CB7"/>
    <w:rsid w:val="00B665BE"/>
    <w:rsid w:val="00B667D5"/>
    <w:rsid w:val="00B66828"/>
    <w:rsid w:val="00B66963"/>
    <w:rsid w:val="00B66E93"/>
    <w:rsid w:val="00B677C7"/>
    <w:rsid w:val="00B67A54"/>
    <w:rsid w:val="00B67D41"/>
    <w:rsid w:val="00B70105"/>
    <w:rsid w:val="00B704E7"/>
    <w:rsid w:val="00B7060B"/>
    <w:rsid w:val="00B70A5E"/>
    <w:rsid w:val="00B70E34"/>
    <w:rsid w:val="00B70F7F"/>
    <w:rsid w:val="00B71086"/>
    <w:rsid w:val="00B71123"/>
    <w:rsid w:val="00B71176"/>
    <w:rsid w:val="00B71915"/>
    <w:rsid w:val="00B71C80"/>
    <w:rsid w:val="00B71CEC"/>
    <w:rsid w:val="00B71F48"/>
    <w:rsid w:val="00B72104"/>
    <w:rsid w:val="00B7240C"/>
    <w:rsid w:val="00B724CB"/>
    <w:rsid w:val="00B724E3"/>
    <w:rsid w:val="00B72C4A"/>
    <w:rsid w:val="00B72E2C"/>
    <w:rsid w:val="00B72FD1"/>
    <w:rsid w:val="00B73140"/>
    <w:rsid w:val="00B73217"/>
    <w:rsid w:val="00B73A60"/>
    <w:rsid w:val="00B73DE6"/>
    <w:rsid w:val="00B745B4"/>
    <w:rsid w:val="00B74A2E"/>
    <w:rsid w:val="00B74EF0"/>
    <w:rsid w:val="00B756FD"/>
    <w:rsid w:val="00B757AD"/>
    <w:rsid w:val="00B75FB7"/>
    <w:rsid w:val="00B760A3"/>
    <w:rsid w:val="00B763CC"/>
    <w:rsid w:val="00B77098"/>
    <w:rsid w:val="00B77300"/>
    <w:rsid w:val="00B7752A"/>
    <w:rsid w:val="00B7755D"/>
    <w:rsid w:val="00B775D5"/>
    <w:rsid w:val="00B77729"/>
    <w:rsid w:val="00B77A47"/>
    <w:rsid w:val="00B77CFE"/>
    <w:rsid w:val="00B801DC"/>
    <w:rsid w:val="00B80B9A"/>
    <w:rsid w:val="00B818D5"/>
    <w:rsid w:val="00B825FD"/>
    <w:rsid w:val="00B82957"/>
    <w:rsid w:val="00B82A40"/>
    <w:rsid w:val="00B82E70"/>
    <w:rsid w:val="00B8369E"/>
    <w:rsid w:val="00B83CA4"/>
    <w:rsid w:val="00B83CAA"/>
    <w:rsid w:val="00B842D0"/>
    <w:rsid w:val="00B84661"/>
    <w:rsid w:val="00B8467E"/>
    <w:rsid w:val="00B8489A"/>
    <w:rsid w:val="00B84E7D"/>
    <w:rsid w:val="00B85173"/>
    <w:rsid w:val="00B85510"/>
    <w:rsid w:val="00B8555F"/>
    <w:rsid w:val="00B85712"/>
    <w:rsid w:val="00B859D3"/>
    <w:rsid w:val="00B86150"/>
    <w:rsid w:val="00B8648C"/>
    <w:rsid w:val="00B866CD"/>
    <w:rsid w:val="00B87483"/>
    <w:rsid w:val="00B87CCD"/>
    <w:rsid w:val="00B87CD6"/>
    <w:rsid w:val="00B901DC"/>
    <w:rsid w:val="00B9048D"/>
    <w:rsid w:val="00B90EF0"/>
    <w:rsid w:val="00B911DB"/>
    <w:rsid w:val="00B911F7"/>
    <w:rsid w:val="00B916BD"/>
    <w:rsid w:val="00B9181C"/>
    <w:rsid w:val="00B91BC1"/>
    <w:rsid w:val="00B9204C"/>
    <w:rsid w:val="00B920C9"/>
    <w:rsid w:val="00B920CA"/>
    <w:rsid w:val="00B926A2"/>
    <w:rsid w:val="00B930BF"/>
    <w:rsid w:val="00B932E0"/>
    <w:rsid w:val="00B9341B"/>
    <w:rsid w:val="00B9343D"/>
    <w:rsid w:val="00B93C5B"/>
    <w:rsid w:val="00B94308"/>
    <w:rsid w:val="00B94774"/>
    <w:rsid w:val="00B948E0"/>
    <w:rsid w:val="00B955B9"/>
    <w:rsid w:val="00B9571F"/>
    <w:rsid w:val="00B9588B"/>
    <w:rsid w:val="00B95BAC"/>
    <w:rsid w:val="00B95E9D"/>
    <w:rsid w:val="00B967E6"/>
    <w:rsid w:val="00B96B18"/>
    <w:rsid w:val="00B96CEB"/>
    <w:rsid w:val="00B96D88"/>
    <w:rsid w:val="00BA02AB"/>
    <w:rsid w:val="00BA02B4"/>
    <w:rsid w:val="00BA04C3"/>
    <w:rsid w:val="00BA0D23"/>
    <w:rsid w:val="00BA0D6C"/>
    <w:rsid w:val="00BA0ED5"/>
    <w:rsid w:val="00BA1764"/>
    <w:rsid w:val="00BA1823"/>
    <w:rsid w:val="00BA1924"/>
    <w:rsid w:val="00BA1A4C"/>
    <w:rsid w:val="00BA1BAB"/>
    <w:rsid w:val="00BA1FF8"/>
    <w:rsid w:val="00BA2039"/>
    <w:rsid w:val="00BA222A"/>
    <w:rsid w:val="00BA274C"/>
    <w:rsid w:val="00BA2E86"/>
    <w:rsid w:val="00BA31A9"/>
    <w:rsid w:val="00BA337E"/>
    <w:rsid w:val="00BA3B69"/>
    <w:rsid w:val="00BA40AD"/>
    <w:rsid w:val="00BA4DB9"/>
    <w:rsid w:val="00BA4FF3"/>
    <w:rsid w:val="00BA56AF"/>
    <w:rsid w:val="00BA56BF"/>
    <w:rsid w:val="00BA5721"/>
    <w:rsid w:val="00BA5947"/>
    <w:rsid w:val="00BA5AB3"/>
    <w:rsid w:val="00BA5C8A"/>
    <w:rsid w:val="00BA6134"/>
    <w:rsid w:val="00BA61BA"/>
    <w:rsid w:val="00BA63EA"/>
    <w:rsid w:val="00BA6DBB"/>
    <w:rsid w:val="00BA6FD8"/>
    <w:rsid w:val="00BA7A03"/>
    <w:rsid w:val="00BA7B54"/>
    <w:rsid w:val="00BA7E0D"/>
    <w:rsid w:val="00BA7E67"/>
    <w:rsid w:val="00BB0156"/>
    <w:rsid w:val="00BB02CE"/>
    <w:rsid w:val="00BB03F9"/>
    <w:rsid w:val="00BB071F"/>
    <w:rsid w:val="00BB0B50"/>
    <w:rsid w:val="00BB0DD2"/>
    <w:rsid w:val="00BB1236"/>
    <w:rsid w:val="00BB1497"/>
    <w:rsid w:val="00BB1A32"/>
    <w:rsid w:val="00BB1E81"/>
    <w:rsid w:val="00BB21CA"/>
    <w:rsid w:val="00BB26E7"/>
    <w:rsid w:val="00BB2B58"/>
    <w:rsid w:val="00BB33AC"/>
    <w:rsid w:val="00BB4125"/>
    <w:rsid w:val="00BB4141"/>
    <w:rsid w:val="00BB48E9"/>
    <w:rsid w:val="00BB4B07"/>
    <w:rsid w:val="00BB4BC4"/>
    <w:rsid w:val="00BB4E5D"/>
    <w:rsid w:val="00BB4FFD"/>
    <w:rsid w:val="00BB68AB"/>
    <w:rsid w:val="00BB6C45"/>
    <w:rsid w:val="00BB6E14"/>
    <w:rsid w:val="00BB6FD0"/>
    <w:rsid w:val="00BB70A9"/>
    <w:rsid w:val="00BB71AC"/>
    <w:rsid w:val="00BB722E"/>
    <w:rsid w:val="00BB753D"/>
    <w:rsid w:val="00BB77B1"/>
    <w:rsid w:val="00BB785D"/>
    <w:rsid w:val="00BB793F"/>
    <w:rsid w:val="00BB7D9C"/>
    <w:rsid w:val="00BB7F81"/>
    <w:rsid w:val="00BB7FBC"/>
    <w:rsid w:val="00BC0129"/>
    <w:rsid w:val="00BC014B"/>
    <w:rsid w:val="00BC06A3"/>
    <w:rsid w:val="00BC06D6"/>
    <w:rsid w:val="00BC0DAA"/>
    <w:rsid w:val="00BC0E8F"/>
    <w:rsid w:val="00BC13C7"/>
    <w:rsid w:val="00BC147C"/>
    <w:rsid w:val="00BC18BC"/>
    <w:rsid w:val="00BC1A40"/>
    <w:rsid w:val="00BC2128"/>
    <w:rsid w:val="00BC2299"/>
    <w:rsid w:val="00BC2444"/>
    <w:rsid w:val="00BC25B1"/>
    <w:rsid w:val="00BC2843"/>
    <w:rsid w:val="00BC2BC0"/>
    <w:rsid w:val="00BC33BC"/>
    <w:rsid w:val="00BC352B"/>
    <w:rsid w:val="00BC3560"/>
    <w:rsid w:val="00BC3928"/>
    <w:rsid w:val="00BC4116"/>
    <w:rsid w:val="00BC45CA"/>
    <w:rsid w:val="00BC4852"/>
    <w:rsid w:val="00BC485B"/>
    <w:rsid w:val="00BC4D77"/>
    <w:rsid w:val="00BC5427"/>
    <w:rsid w:val="00BC55CF"/>
    <w:rsid w:val="00BC5600"/>
    <w:rsid w:val="00BC57DF"/>
    <w:rsid w:val="00BC588D"/>
    <w:rsid w:val="00BC5932"/>
    <w:rsid w:val="00BC5938"/>
    <w:rsid w:val="00BC6386"/>
    <w:rsid w:val="00BC6391"/>
    <w:rsid w:val="00BC67E1"/>
    <w:rsid w:val="00BC69AC"/>
    <w:rsid w:val="00BC6FD9"/>
    <w:rsid w:val="00BC7034"/>
    <w:rsid w:val="00BC71AE"/>
    <w:rsid w:val="00BC72C2"/>
    <w:rsid w:val="00BC738D"/>
    <w:rsid w:val="00BC7542"/>
    <w:rsid w:val="00BC7951"/>
    <w:rsid w:val="00BC7B17"/>
    <w:rsid w:val="00BC7F61"/>
    <w:rsid w:val="00BD00C4"/>
    <w:rsid w:val="00BD01FB"/>
    <w:rsid w:val="00BD045C"/>
    <w:rsid w:val="00BD0586"/>
    <w:rsid w:val="00BD079A"/>
    <w:rsid w:val="00BD0A30"/>
    <w:rsid w:val="00BD0BC8"/>
    <w:rsid w:val="00BD0D14"/>
    <w:rsid w:val="00BD0D1A"/>
    <w:rsid w:val="00BD12BC"/>
    <w:rsid w:val="00BD1770"/>
    <w:rsid w:val="00BD189A"/>
    <w:rsid w:val="00BD1AB3"/>
    <w:rsid w:val="00BD1C01"/>
    <w:rsid w:val="00BD1F6E"/>
    <w:rsid w:val="00BD22C2"/>
    <w:rsid w:val="00BD268A"/>
    <w:rsid w:val="00BD273D"/>
    <w:rsid w:val="00BD2796"/>
    <w:rsid w:val="00BD2D2B"/>
    <w:rsid w:val="00BD3DCB"/>
    <w:rsid w:val="00BD417B"/>
    <w:rsid w:val="00BD492F"/>
    <w:rsid w:val="00BD4FDE"/>
    <w:rsid w:val="00BD5486"/>
    <w:rsid w:val="00BD60FB"/>
    <w:rsid w:val="00BD6210"/>
    <w:rsid w:val="00BD6252"/>
    <w:rsid w:val="00BD641A"/>
    <w:rsid w:val="00BD648A"/>
    <w:rsid w:val="00BD65D5"/>
    <w:rsid w:val="00BD66AB"/>
    <w:rsid w:val="00BD6752"/>
    <w:rsid w:val="00BD68EE"/>
    <w:rsid w:val="00BD6935"/>
    <w:rsid w:val="00BD6D57"/>
    <w:rsid w:val="00BD6DE2"/>
    <w:rsid w:val="00BD75CB"/>
    <w:rsid w:val="00BE0156"/>
    <w:rsid w:val="00BE01E1"/>
    <w:rsid w:val="00BE03EE"/>
    <w:rsid w:val="00BE049C"/>
    <w:rsid w:val="00BE0509"/>
    <w:rsid w:val="00BE08D4"/>
    <w:rsid w:val="00BE0CA3"/>
    <w:rsid w:val="00BE0E15"/>
    <w:rsid w:val="00BE0E60"/>
    <w:rsid w:val="00BE12DE"/>
    <w:rsid w:val="00BE1743"/>
    <w:rsid w:val="00BE1A28"/>
    <w:rsid w:val="00BE1BE8"/>
    <w:rsid w:val="00BE1C78"/>
    <w:rsid w:val="00BE2050"/>
    <w:rsid w:val="00BE2411"/>
    <w:rsid w:val="00BE294E"/>
    <w:rsid w:val="00BE33D3"/>
    <w:rsid w:val="00BE39F0"/>
    <w:rsid w:val="00BE3CFB"/>
    <w:rsid w:val="00BE3E72"/>
    <w:rsid w:val="00BE42FC"/>
    <w:rsid w:val="00BE4466"/>
    <w:rsid w:val="00BE4555"/>
    <w:rsid w:val="00BE4950"/>
    <w:rsid w:val="00BE4DEC"/>
    <w:rsid w:val="00BE4F6D"/>
    <w:rsid w:val="00BE504C"/>
    <w:rsid w:val="00BE51B8"/>
    <w:rsid w:val="00BE54B4"/>
    <w:rsid w:val="00BE56C9"/>
    <w:rsid w:val="00BE5761"/>
    <w:rsid w:val="00BE5AEF"/>
    <w:rsid w:val="00BE5C5F"/>
    <w:rsid w:val="00BE5E08"/>
    <w:rsid w:val="00BE5F67"/>
    <w:rsid w:val="00BE60A2"/>
    <w:rsid w:val="00BE6226"/>
    <w:rsid w:val="00BE638C"/>
    <w:rsid w:val="00BE6538"/>
    <w:rsid w:val="00BE6837"/>
    <w:rsid w:val="00BE69D6"/>
    <w:rsid w:val="00BE6A3F"/>
    <w:rsid w:val="00BE6AA7"/>
    <w:rsid w:val="00BE6D27"/>
    <w:rsid w:val="00BE6E41"/>
    <w:rsid w:val="00BE736C"/>
    <w:rsid w:val="00BE7A61"/>
    <w:rsid w:val="00BF02FC"/>
    <w:rsid w:val="00BF0A1C"/>
    <w:rsid w:val="00BF0F7A"/>
    <w:rsid w:val="00BF19C9"/>
    <w:rsid w:val="00BF1E67"/>
    <w:rsid w:val="00BF1E6A"/>
    <w:rsid w:val="00BF24FB"/>
    <w:rsid w:val="00BF2FA3"/>
    <w:rsid w:val="00BF331A"/>
    <w:rsid w:val="00BF3BE1"/>
    <w:rsid w:val="00BF3FDF"/>
    <w:rsid w:val="00BF433E"/>
    <w:rsid w:val="00BF48B1"/>
    <w:rsid w:val="00BF4B09"/>
    <w:rsid w:val="00BF4C1E"/>
    <w:rsid w:val="00BF4D45"/>
    <w:rsid w:val="00BF4E6A"/>
    <w:rsid w:val="00BF51A5"/>
    <w:rsid w:val="00BF531E"/>
    <w:rsid w:val="00BF56CB"/>
    <w:rsid w:val="00BF5720"/>
    <w:rsid w:val="00BF63B3"/>
    <w:rsid w:val="00BF65AD"/>
    <w:rsid w:val="00BF65FE"/>
    <w:rsid w:val="00BF6604"/>
    <w:rsid w:val="00BF69CA"/>
    <w:rsid w:val="00BF6D2C"/>
    <w:rsid w:val="00BF6D84"/>
    <w:rsid w:val="00BF6F3A"/>
    <w:rsid w:val="00BF7305"/>
    <w:rsid w:val="00BF748E"/>
    <w:rsid w:val="00BF7544"/>
    <w:rsid w:val="00BF7A94"/>
    <w:rsid w:val="00BF7E11"/>
    <w:rsid w:val="00C003FD"/>
    <w:rsid w:val="00C004A7"/>
    <w:rsid w:val="00C00655"/>
    <w:rsid w:val="00C006EC"/>
    <w:rsid w:val="00C00936"/>
    <w:rsid w:val="00C00A79"/>
    <w:rsid w:val="00C00B30"/>
    <w:rsid w:val="00C00C09"/>
    <w:rsid w:val="00C01244"/>
    <w:rsid w:val="00C01260"/>
    <w:rsid w:val="00C0135C"/>
    <w:rsid w:val="00C01B7A"/>
    <w:rsid w:val="00C02028"/>
    <w:rsid w:val="00C0225F"/>
    <w:rsid w:val="00C02726"/>
    <w:rsid w:val="00C02748"/>
    <w:rsid w:val="00C027C3"/>
    <w:rsid w:val="00C02B35"/>
    <w:rsid w:val="00C0353D"/>
    <w:rsid w:val="00C0384E"/>
    <w:rsid w:val="00C03B79"/>
    <w:rsid w:val="00C03B8D"/>
    <w:rsid w:val="00C03C6D"/>
    <w:rsid w:val="00C04469"/>
    <w:rsid w:val="00C047B5"/>
    <w:rsid w:val="00C04A3C"/>
    <w:rsid w:val="00C04C36"/>
    <w:rsid w:val="00C04FAB"/>
    <w:rsid w:val="00C05401"/>
    <w:rsid w:val="00C05B8F"/>
    <w:rsid w:val="00C06420"/>
    <w:rsid w:val="00C06743"/>
    <w:rsid w:val="00C06BB5"/>
    <w:rsid w:val="00C06C73"/>
    <w:rsid w:val="00C0727D"/>
    <w:rsid w:val="00C0788C"/>
    <w:rsid w:val="00C079A3"/>
    <w:rsid w:val="00C07F0F"/>
    <w:rsid w:val="00C10318"/>
    <w:rsid w:val="00C10321"/>
    <w:rsid w:val="00C10355"/>
    <w:rsid w:val="00C10EDE"/>
    <w:rsid w:val="00C11021"/>
    <w:rsid w:val="00C11620"/>
    <w:rsid w:val="00C118D6"/>
    <w:rsid w:val="00C11925"/>
    <w:rsid w:val="00C11B42"/>
    <w:rsid w:val="00C121BB"/>
    <w:rsid w:val="00C121C8"/>
    <w:rsid w:val="00C12321"/>
    <w:rsid w:val="00C1264E"/>
    <w:rsid w:val="00C12A09"/>
    <w:rsid w:val="00C12B14"/>
    <w:rsid w:val="00C12DD0"/>
    <w:rsid w:val="00C12FFE"/>
    <w:rsid w:val="00C13078"/>
    <w:rsid w:val="00C143BE"/>
    <w:rsid w:val="00C14422"/>
    <w:rsid w:val="00C152F7"/>
    <w:rsid w:val="00C15495"/>
    <w:rsid w:val="00C1574A"/>
    <w:rsid w:val="00C1579E"/>
    <w:rsid w:val="00C15902"/>
    <w:rsid w:val="00C1668B"/>
    <w:rsid w:val="00C1671F"/>
    <w:rsid w:val="00C16A77"/>
    <w:rsid w:val="00C16BBD"/>
    <w:rsid w:val="00C17B24"/>
    <w:rsid w:val="00C17E16"/>
    <w:rsid w:val="00C17F30"/>
    <w:rsid w:val="00C20231"/>
    <w:rsid w:val="00C20460"/>
    <w:rsid w:val="00C209BE"/>
    <w:rsid w:val="00C20CA5"/>
    <w:rsid w:val="00C20D8B"/>
    <w:rsid w:val="00C210BA"/>
    <w:rsid w:val="00C21279"/>
    <w:rsid w:val="00C21836"/>
    <w:rsid w:val="00C21A8C"/>
    <w:rsid w:val="00C22566"/>
    <w:rsid w:val="00C22936"/>
    <w:rsid w:val="00C22B0B"/>
    <w:rsid w:val="00C22CF1"/>
    <w:rsid w:val="00C22E25"/>
    <w:rsid w:val="00C22F84"/>
    <w:rsid w:val="00C235F3"/>
    <w:rsid w:val="00C23938"/>
    <w:rsid w:val="00C239F0"/>
    <w:rsid w:val="00C23FF1"/>
    <w:rsid w:val="00C24291"/>
    <w:rsid w:val="00C24330"/>
    <w:rsid w:val="00C2438E"/>
    <w:rsid w:val="00C244F0"/>
    <w:rsid w:val="00C249F4"/>
    <w:rsid w:val="00C24DB2"/>
    <w:rsid w:val="00C24E3A"/>
    <w:rsid w:val="00C24F56"/>
    <w:rsid w:val="00C253CB"/>
    <w:rsid w:val="00C254D2"/>
    <w:rsid w:val="00C26107"/>
    <w:rsid w:val="00C26745"/>
    <w:rsid w:val="00C26B4E"/>
    <w:rsid w:val="00C26CAA"/>
    <w:rsid w:val="00C26FF5"/>
    <w:rsid w:val="00C27452"/>
    <w:rsid w:val="00C27707"/>
    <w:rsid w:val="00C279BD"/>
    <w:rsid w:val="00C302CE"/>
    <w:rsid w:val="00C306E0"/>
    <w:rsid w:val="00C3086B"/>
    <w:rsid w:val="00C308C6"/>
    <w:rsid w:val="00C309DB"/>
    <w:rsid w:val="00C30A18"/>
    <w:rsid w:val="00C31CAB"/>
    <w:rsid w:val="00C31E9B"/>
    <w:rsid w:val="00C320CA"/>
    <w:rsid w:val="00C320F8"/>
    <w:rsid w:val="00C321C8"/>
    <w:rsid w:val="00C336C7"/>
    <w:rsid w:val="00C340D9"/>
    <w:rsid w:val="00C34244"/>
    <w:rsid w:val="00C34A83"/>
    <w:rsid w:val="00C34F32"/>
    <w:rsid w:val="00C350FC"/>
    <w:rsid w:val="00C353C5"/>
    <w:rsid w:val="00C360F8"/>
    <w:rsid w:val="00C3617F"/>
    <w:rsid w:val="00C361D8"/>
    <w:rsid w:val="00C36AE5"/>
    <w:rsid w:val="00C37143"/>
    <w:rsid w:val="00C37C79"/>
    <w:rsid w:val="00C37EE9"/>
    <w:rsid w:val="00C4002F"/>
    <w:rsid w:val="00C400B4"/>
    <w:rsid w:val="00C40291"/>
    <w:rsid w:val="00C408D4"/>
    <w:rsid w:val="00C408E5"/>
    <w:rsid w:val="00C409FA"/>
    <w:rsid w:val="00C40C55"/>
    <w:rsid w:val="00C40E7D"/>
    <w:rsid w:val="00C40F42"/>
    <w:rsid w:val="00C414E1"/>
    <w:rsid w:val="00C41BBA"/>
    <w:rsid w:val="00C41D73"/>
    <w:rsid w:val="00C41DDC"/>
    <w:rsid w:val="00C42177"/>
    <w:rsid w:val="00C4251D"/>
    <w:rsid w:val="00C425F7"/>
    <w:rsid w:val="00C42623"/>
    <w:rsid w:val="00C42634"/>
    <w:rsid w:val="00C42A8B"/>
    <w:rsid w:val="00C42B6B"/>
    <w:rsid w:val="00C42EE2"/>
    <w:rsid w:val="00C432D9"/>
    <w:rsid w:val="00C43633"/>
    <w:rsid w:val="00C43636"/>
    <w:rsid w:val="00C43798"/>
    <w:rsid w:val="00C437D8"/>
    <w:rsid w:val="00C43A0F"/>
    <w:rsid w:val="00C43A25"/>
    <w:rsid w:val="00C43BD0"/>
    <w:rsid w:val="00C43E2E"/>
    <w:rsid w:val="00C44A1D"/>
    <w:rsid w:val="00C44AA1"/>
    <w:rsid w:val="00C44ADF"/>
    <w:rsid w:val="00C44C8E"/>
    <w:rsid w:val="00C451B7"/>
    <w:rsid w:val="00C451BB"/>
    <w:rsid w:val="00C4552F"/>
    <w:rsid w:val="00C45E60"/>
    <w:rsid w:val="00C461EF"/>
    <w:rsid w:val="00C46EE1"/>
    <w:rsid w:val="00C47480"/>
    <w:rsid w:val="00C47632"/>
    <w:rsid w:val="00C47A5B"/>
    <w:rsid w:val="00C501B4"/>
    <w:rsid w:val="00C5047F"/>
    <w:rsid w:val="00C50521"/>
    <w:rsid w:val="00C5054F"/>
    <w:rsid w:val="00C50756"/>
    <w:rsid w:val="00C50801"/>
    <w:rsid w:val="00C50D39"/>
    <w:rsid w:val="00C51091"/>
    <w:rsid w:val="00C512EC"/>
    <w:rsid w:val="00C5136F"/>
    <w:rsid w:val="00C51C65"/>
    <w:rsid w:val="00C521FB"/>
    <w:rsid w:val="00C52618"/>
    <w:rsid w:val="00C52828"/>
    <w:rsid w:val="00C528C8"/>
    <w:rsid w:val="00C52AFC"/>
    <w:rsid w:val="00C52F8C"/>
    <w:rsid w:val="00C5300B"/>
    <w:rsid w:val="00C533BB"/>
    <w:rsid w:val="00C5364A"/>
    <w:rsid w:val="00C5423A"/>
    <w:rsid w:val="00C5433F"/>
    <w:rsid w:val="00C5483C"/>
    <w:rsid w:val="00C5495B"/>
    <w:rsid w:val="00C55092"/>
    <w:rsid w:val="00C5549A"/>
    <w:rsid w:val="00C5594A"/>
    <w:rsid w:val="00C55ADE"/>
    <w:rsid w:val="00C561DC"/>
    <w:rsid w:val="00C561F8"/>
    <w:rsid w:val="00C562AE"/>
    <w:rsid w:val="00C5656D"/>
    <w:rsid w:val="00C565C5"/>
    <w:rsid w:val="00C565F1"/>
    <w:rsid w:val="00C56ED8"/>
    <w:rsid w:val="00C56EF6"/>
    <w:rsid w:val="00C57222"/>
    <w:rsid w:val="00C57B28"/>
    <w:rsid w:val="00C57BDC"/>
    <w:rsid w:val="00C57BE3"/>
    <w:rsid w:val="00C60028"/>
    <w:rsid w:val="00C603F7"/>
    <w:rsid w:val="00C60703"/>
    <w:rsid w:val="00C61346"/>
    <w:rsid w:val="00C613A7"/>
    <w:rsid w:val="00C61499"/>
    <w:rsid w:val="00C616F0"/>
    <w:rsid w:val="00C61D7E"/>
    <w:rsid w:val="00C61DFD"/>
    <w:rsid w:val="00C6237F"/>
    <w:rsid w:val="00C62601"/>
    <w:rsid w:val="00C6267E"/>
    <w:rsid w:val="00C6269A"/>
    <w:rsid w:val="00C626F1"/>
    <w:rsid w:val="00C6298C"/>
    <w:rsid w:val="00C62F3C"/>
    <w:rsid w:val="00C634AA"/>
    <w:rsid w:val="00C63756"/>
    <w:rsid w:val="00C63BAF"/>
    <w:rsid w:val="00C63E0D"/>
    <w:rsid w:val="00C63E65"/>
    <w:rsid w:val="00C64790"/>
    <w:rsid w:val="00C64AB0"/>
    <w:rsid w:val="00C64FE6"/>
    <w:rsid w:val="00C6536C"/>
    <w:rsid w:val="00C654EF"/>
    <w:rsid w:val="00C6568E"/>
    <w:rsid w:val="00C657D8"/>
    <w:rsid w:val="00C65C69"/>
    <w:rsid w:val="00C6603C"/>
    <w:rsid w:val="00C661B7"/>
    <w:rsid w:val="00C662E9"/>
    <w:rsid w:val="00C662F0"/>
    <w:rsid w:val="00C66308"/>
    <w:rsid w:val="00C66347"/>
    <w:rsid w:val="00C666DB"/>
    <w:rsid w:val="00C668B0"/>
    <w:rsid w:val="00C66CDB"/>
    <w:rsid w:val="00C672B4"/>
    <w:rsid w:val="00C67722"/>
    <w:rsid w:val="00C67A65"/>
    <w:rsid w:val="00C7000E"/>
    <w:rsid w:val="00C70103"/>
    <w:rsid w:val="00C70A07"/>
    <w:rsid w:val="00C70A2B"/>
    <w:rsid w:val="00C70BEC"/>
    <w:rsid w:val="00C70EC3"/>
    <w:rsid w:val="00C71504"/>
    <w:rsid w:val="00C71A1E"/>
    <w:rsid w:val="00C71FCF"/>
    <w:rsid w:val="00C72348"/>
    <w:rsid w:val="00C724D1"/>
    <w:rsid w:val="00C724DD"/>
    <w:rsid w:val="00C737F9"/>
    <w:rsid w:val="00C73A4D"/>
    <w:rsid w:val="00C73DC6"/>
    <w:rsid w:val="00C7459E"/>
    <w:rsid w:val="00C74C50"/>
    <w:rsid w:val="00C74D2B"/>
    <w:rsid w:val="00C74E2C"/>
    <w:rsid w:val="00C751EA"/>
    <w:rsid w:val="00C75284"/>
    <w:rsid w:val="00C752FE"/>
    <w:rsid w:val="00C7539E"/>
    <w:rsid w:val="00C754DB"/>
    <w:rsid w:val="00C755A2"/>
    <w:rsid w:val="00C75993"/>
    <w:rsid w:val="00C759E0"/>
    <w:rsid w:val="00C75C06"/>
    <w:rsid w:val="00C75EEC"/>
    <w:rsid w:val="00C761D3"/>
    <w:rsid w:val="00C7679E"/>
    <w:rsid w:val="00C76BA1"/>
    <w:rsid w:val="00C76F30"/>
    <w:rsid w:val="00C773BF"/>
    <w:rsid w:val="00C774FB"/>
    <w:rsid w:val="00C77711"/>
    <w:rsid w:val="00C80A26"/>
    <w:rsid w:val="00C80C8D"/>
    <w:rsid w:val="00C80CBE"/>
    <w:rsid w:val="00C80DC9"/>
    <w:rsid w:val="00C80E89"/>
    <w:rsid w:val="00C80FDF"/>
    <w:rsid w:val="00C8106E"/>
    <w:rsid w:val="00C81797"/>
    <w:rsid w:val="00C81B8A"/>
    <w:rsid w:val="00C81BD3"/>
    <w:rsid w:val="00C81F8E"/>
    <w:rsid w:val="00C8249F"/>
    <w:rsid w:val="00C8256F"/>
    <w:rsid w:val="00C837E8"/>
    <w:rsid w:val="00C83F1E"/>
    <w:rsid w:val="00C84322"/>
    <w:rsid w:val="00C84374"/>
    <w:rsid w:val="00C84525"/>
    <w:rsid w:val="00C84801"/>
    <w:rsid w:val="00C84B48"/>
    <w:rsid w:val="00C84C8A"/>
    <w:rsid w:val="00C84E45"/>
    <w:rsid w:val="00C85E31"/>
    <w:rsid w:val="00C85E3C"/>
    <w:rsid w:val="00C85E92"/>
    <w:rsid w:val="00C86014"/>
    <w:rsid w:val="00C862E7"/>
    <w:rsid w:val="00C86CAF"/>
    <w:rsid w:val="00C8703E"/>
    <w:rsid w:val="00C873D2"/>
    <w:rsid w:val="00C87B3C"/>
    <w:rsid w:val="00C9045C"/>
    <w:rsid w:val="00C90A10"/>
    <w:rsid w:val="00C90CF2"/>
    <w:rsid w:val="00C913A1"/>
    <w:rsid w:val="00C91556"/>
    <w:rsid w:val="00C917FA"/>
    <w:rsid w:val="00C91D46"/>
    <w:rsid w:val="00C92005"/>
    <w:rsid w:val="00C92066"/>
    <w:rsid w:val="00C92220"/>
    <w:rsid w:val="00C926FB"/>
    <w:rsid w:val="00C92EF9"/>
    <w:rsid w:val="00C93291"/>
    <w:rsid w:val="00C9351F"/>
    <w:rsid w:val="00C938B2"/>
    <w:rsid w:val="00C9394A"/>
    <w:rsid w:val="00C93E98"/>
    <w:rsid w:val="00C94021"/>
    <w:rsid w:val="00C9429F"/>
    <w:rsid w:val="00C948B0"/>
    <w:rsid w:val="00C94F8B"/>
    <w:rsid w:val="00C951A7"/>
    <w:rsid w:val="00C9541D"/>
    <w:rsid w:val="00C95453"/>
    <w:rsid w:val="00C95A47"/>
    <w:rsid w:val="00C95AD0"/>
    <w:rsid w:val="00C95C52"/>
    <w:rsid w:val="00C96267"/>
    <w:rsid w:val="00C96457"/>
    <w:rsid w:val="00C967EB"/>
    <w:rsid w:val="00C9692A"/>
    <w:rsid w:val="00C96AA6"/>
    <w:rsid w:val="00C96C52"/>
    <w:rsid w:val="00C96EA6"/>
    <w:rsid w:val="00C97053"/>
    <w:rsid w:val="00C975E9"/>
    <w:rsid w:val="00C97658"/>
    <w:rsid w:val="00C9783E"/>
    <w:rsid w:val="00C97864"/>
    <w:rsid w:val="00C97D82"/>
    <w:rsid w:val="00CA03C6"/>
    <w:rsid w:val="00CA0D32"/>
    <w:rsid w:val="00CA10F3"/>
    <w:rsid w:val="00CA117E"/>
    <w:rsid w:val="00CA1639"/>
    <w:rsid w:val="00CA1669"/>
    <w:rsid w:val="00CA1DCC"/>
    <w:rsid w:val="00CA1DEE"/>
    <w:rsid w:val="00CA1E7F"/>
    <w:rsid w:val="00CA207C"/>
    <w:rsid w:val="00CA20E8"/>
    <w:rsid w:val="00CA2A22"/>
    <w:rsid w:val="00CA2A2B"/>
    <w:rsid w:val="00CA2E86"/>
    <w:rsid w:val="00CA314A"/>
    <w:rsid w:val="00CA3334"/>
    <w:rsid w:val="00CA3501"/>
    <w:rsid w:val="00CA3922"/>
    <w:rsid w:val="00CA3A9F"/>
    <w:rsid w:val="00CA3FA8"/>
    <w:rsid w:val="00CA4016"/>
    <w:rsid w:val="00CA444F"/>
    <w:rsid w:val="00CA4AE5"/>
    <w:rsid w:val="00CA4C1F"/>
    <w:rsid w:val="00CA4E32"/>
    <w:rsid w:val="00CA4E52"/>
    <w:rsid w:val="00CA504E"/>
    <w:rsid w:val="00CA5404"/>
    <w:rsid w:val="00CA59E6"/>
    <w:rsid w:val="00CA5BF0"/>
    <w:rsid w:val="00CA635E"/>
    <w:rsid w:val="00CA64AA"/>
    <w:rsid w:val="00CA6B42"/>
    <w:rsid w:val="00CA6FCD"/>
    <w:rsid w:val="00CA736D"/>
    <w:rsid w:val="00CA7AEA"/>
    <w:rsid w:val="00CA7D91"/>
    <w:rsid w:val="00CB02AB"/>
    <w:rsid w:val="00CB070C"/>
    <w:rsid w:val="00CB104B"/>
    <w:rsid w:val="00CB1561"/>
    <w:rsid w:val="00CB1ABB"/>
    <w:rsid w:val="00CB1B56"/>
    <w:rsid w:val="00CB1E81"/>
    <w:rsid w:val="00CB22A5"/>
    <w:rsid w:val="00CB2939"/>
    <w:rsid w:val="00CB2952"/>
    <w:rsid w:val="00CB2E1E"/>
    <w:rsid w:val="00CB3239"/>
    <w:rsid w:val="00CB3481"/>
    <w:rsid w:val="00CB37B1"/>
    <w:rsid w:val="00CB3852"/>
    <w:rsid w:val="00CB3A02"/>
    <w:rsid w:val="00CB3A22"/>
    <w:rsid w:val="00CB3A6D"/>
    <w:rsid w:val="00CB3E91"/>
    <w:rsid w:val="00CB3F07"/>
    <w:rsid w:val="00CB3FB2"/>
    <w:rsid w:val="00CB4126"/>
    <w:rsid w:val="00CB43B0"/>
    <w:rsid w:val="00CB4C04"/>
    <w:rsid w:val="00CB4D38"/>
    <w:rsid w:val="00CB4DF3"/>
    <w:rsid w:val="00CB502D"/>
    <w:rsid w:val="00CB57EE"/>
    <w:rsid w:val="00CB58C9"/>
    <w:rsid w:val="00CB6002"/>
    <w:rsid w:val="00CB6335"/>
    <w:rsid w:val="00CB681D"/>
    <w:rsid w:val="00CB6885"/>
    <w:rsid w:val="00CB6BC3"/>
    <w:rsid w:val="00CB6C7D"/>
    <w:rsid w:val="00CB776B"/>
    <w:rsid w:val="00CB7E4A"/>
    <w:rsid w:val="00CB7F78"/>
    <w:rsid w:val="00CC0840"/>
    <w:rsid w:val="00CC0B4D"/>
    <w:rsid w:val="00CC0C03"/>
    <w:rsid w:val="00CC0CDD"/>
    <w:rsid w:val="00CC0D51"/>
    <w:rsid w:val="00CC179E"/>
    <w:rsid w:val="00CC19AF"/>
    <w:rsid w:val="00CC19B2"/>
    <w:rsid w:val="00CC246B"/>
    <w:rsid w:val="00CC2538"/>
    <w:rsid w:val="00CC2B4C"/>
    <w:rsid w:val="00CC2D2A"/>
    <w:rsid w:val="00CC3101"/>
    <w:rsid w:val="00CC349C"/>
    <w:rsid w:val="00CC34FD"/>
    <w:rsid w:val="00CC3B0D"/>
    <w:rsid w:val="00CC405B"/>
    <w:rsid w:val="00CC4203"/>
    <w:rsid w:val="00CC4376"/>
    <w:rsid w:val="00CC4591"/>
    <w:rsid w:val="00CC4E30"/>
    <w:rsid w:val="00CC5466"/>
    <w:rsid w:val="00CC552E"/>
    <w:rsid w:val="00CC5D24"/>
    <w:rsid w:val="00CC5F1E"/>
    <w:rsid w:val="00CC625B"/>
    <w:rsid w:val="00CC6666"/>
    <w:rsid w:val="00CC6D19"/>
    <w:rsid w:val="00CC6F3D"/>
    <w:rsid w:val="00CC7E3D"/>
    <w:rsid w:val="00CD03C9"/>
    <w:rsid w:val="00CD059B"/>
    <w:rsid w:val="00CD073C"/>
    <w:rsid w:val="00CD0741"/>
    <w:rsid w:val="00CD076A"/>
    <w:rsid w:val="00CD0950"/>
    <w:rsid w:val="00CD0A1F"/>
    <w:rsid w:val="00CD13F3"/>
    <w:rsid w:val="00CD1BBA"/>
    <w:rsid w:val="00CD1E42"/>
    <w:rsid w:val="00CD203C"/>
    <w:rsid w:val="00CD2B7B"/>
    <w:rsid w:val="00CD2EAB"/>
    <w:rsid w:val="00CD2EB5"/>
    <w:rsid w:val="00CD31A1"/>
    <w:rsid w:val="00CD31EB"/>
    <w:rsid w:val="00CD3457"/>
    <w:rsid w:val="00CD378C"/>
    <w:rsid w:val="00CD37D7"/>
    <w:rsid w:val="00CD38A9"/>
    <w:rsid w:val="00CD40C5"/>
    <w:rsid w:val="00CD41A6"/>
    <w:rsid w:val="00CD4273"/>
    <w:rsid w:val="00CD52AB"/>
    <w:rsid w:val="00CD542E"/>
    <w:rsid w:val="00CD56BF"/>
    <w:rsid w:val="00CD597B"/>
    <w:rsid w:val="00CD59FE"/>
    <w:rsid w:val="00CD5A8D"/>
    <w:rsid w:val="00CD5F75"/>
    <w:rsid w:val="00CD6847"/>
    <w:rsid w:val="00CD6984"/>
    <w:rsid w:val="00CD6EFC"/>
    <w:rsid w:val="00CD7626"/>
    <w:rsid w:val="00CD7B29"/>
    <w:rsid w:val="00CD7F8A"/>
    <w:rsid w:val="00CE0810"/>
    <w:rsid w:val="00CE085D"/>
    <w:rsid w:val="00CE0872"/>
    <w:rsid w:val="00CE0894"/>
    <w:rsid w:val="00CE0A66"/>
    <w:rsid w:val="00CE0C08"/>
    <w:rsid w:val="00CE0C0B"/>
    <w:rsid w:val="00CE10BE"/>
    <w:rsid w:val="00CE138A"/>
    <w:rsid w:val="00CE13DA"/>
    <w:rsid w:val="00CE177C"/>
    <w:rsid w:val="00CE17A0"/>
    <w:rsid w:val="00CE181D"/>
    <w:rsid w:val="00CE18B1"/>
    <w:rsid w:val="00CE18EC"/>
    <w:rsid w:val="00CE1A20"/>
    <w:rsid w:val="00CE1E67"/>
    <w:rsid w:val="00CE1FE4"/>
    <w:rsid w:val="00CE236D"/>
    <w:rsid w:val="00CE256C"/>
    <w:rsid w:val="00CE2599"/>
    <w:rsid w:val="00CE26C4"/>
    <w:rsid w:val="00CE2FAC"/>
    <w:rsid w:val="00CE3841"/>
    <w:rsid w:val="00CE3AB1"/>
    <w:rsid w:val="00CE40C9"/>
    <w:rsid w:val="00CE4DED"/>
    <w:rsid w:val="00CE50D3"/>
    <w:rsid w:val="00CE5A49"/>
    <w:rsid w:val="00CE5B5C"/>
    <w:rsid w:val="00CE5BF6"/>
    <w:rsid w:val="00CE614B"/>
    <w:rsid w:val="00CE62F9"/>
    <w:rsid w:val="00CE67E9"/>
    <w:rsid w:val="00CE6C3C"/>
    <w:rsid w:val="00CE7076"/>
    <w:rsid w:val="00CE711E"/>
    <w:rsid w:val="00CE77C7"/>
    <w:rsid w:val="00CE77FE"/>
    <w:rsid w:val="00CE7A6A"/>
    <w:rsid w:val="00CE7C35"/>
    <w:rsid w:val="00CF0A70"/>
    <w:rsid w:val="00CF0D58"/>
    <w:rsid w:val="00CF1082"/>
    <w:rsid w:val="00CF1138"/>
    <w:rsid w:val="00CF1498"/>
    <w:rsid w:val="00CF1A44"/>
    <w:rsid w:val="00CF1DA9"/>
    <w:rsid w:val="00CF20AB"/>
    <w:rsid w:val="00CF22BF"/>
    <w:rsid w:val="00CF2850"/>
    <w:rsid w:val="00CF29A6"/>
    <w:rsid w:val="00CF29B1"/>
    <w:rsid w:val="00CF2BAA"/>
    <w:rsid w:val="00CF2DFF"/>
    <w:rsid w:val="00CF2F39"/>
    <w:rsid w:val="00CF38B7"/>
    <w:rsid w:val="00CF3942"/>
    <w:rsid w:val="00CF3B95"/>
    <w:rsid w:val="00CF3C13"/>
    <w:rsid w:val="00CF4582"/>
    <w:rsid w:val="00CF4A24"/>
    <w:rsid w:val="00CF4D02"/>
    <w:rsid w:val="00CF5256"/>
    <w:rsid w:val="00CF544B"/>
    <w:rsid w:val="00CF568A"/>
    <w:rsid w:val="00CF5FD5"/>
    <w:rsid w:val="00CF61E5"/>
    <w:rsid w:val="00CF6213"/>
    <w:rsid w:val="00CF6736"/>
    <w:rsid w:val="00CF688A"/>
    <w:rsid w:val="00CF6B8A"/>
    <w:rsid w:val="00CF6BC4"/>
    <w:rsid w:val="00CF6E06"/>
    <w:rsid w:val="00CF6FAE"/>
    <w:rsid w:val="00CF75D5"/>
    <w:rsid w:val="00CF7753"/>
    <w:rsid w:val="00CF79F4"/>
    <w:rsid w:val="00CF7C21"/>
    <w:rsid w:val="00D00578"/>
    <w:rsid w:val="00D00C44"/>
    <w:rsid w:val="00D00F33"/>
    <w:rsid w:val="00D00FD6"/>
    <w:rsid w:val="00D01065"/>
    <w:rsid w:val="00D019C8"/>
    <w:rsid w:val="00D021E3"/>
    <w:rsid w:val="00D02588"/>
    <w:rsid w:val="00D02D55"/>
    <w:rsid w:val="00D02FA6"/>
    <w:rsid w:val="00D0313D"/>
    <w:rsid w:val="00D03E69"/>
    <w:rsid w:val="00D03E6B"/>
    <w:rsid w:val="00D04296"/>
    <w:rsid w:val="00D043A5"/>
    <w:rsid w:val="00D04A63"/>
    <w:rsid w:val="00D04E80"/>
    <w:rsid w:val="00D05003"/>
    <w:rsid w:val="00D050DB"/>
    <w:rsid w:val="00D05338"/>
    <w:rsid w:val="00D0556E"/>
    <w:rsid w:val="00D05C07"/>
    <w:rsid w:val="00D05CE6"/>
    <w:rsid w:val="00D05FDA"/>
    <w:rsid w:val="00D0634E"/>
    <w:rsid w:val="00D06E5C"/>
    <w:rsid w:val="00D0752B"/>
    <w:rsid w:val="00D07567"/>
    <w:rsid w:val="00D076FC"/>
    <w:rsid w:val="00D11122"/>
    <w:rsid w:val="00D1126D"/>
    <w:rsid w:val="00D1164E"/>
    <w:rsid w:val="00D117CD"/>
    <w:rsid w:val="00D11827"/>
    <w:rsid w:val="00D11843"/>
    <w:rsid w:val="00D11A2E"/>
    <w:rsid w:val="00D11B70"/>
    <w:rsid w:val="00D11BAC"/>
    <w:rsid w:val="00D11C31"/>
    <w:rsid w:val="00D11D7C"/>
    <w:rsid w:val="00D12056"/>
    <w:rsid w:val="00D1239F"/>
    <w:rsid w:val="00D1297E"/>
    <w:rsid w:val="00D12BDD"/>
    <w:rsid w:val="00D12E47"/>
    <w:rsid w:val="00D12F1C"/>
    <w:rsid w:val="00D1351E"/>
    <w:rsid w:val="00D13972"/>
    <w:rsid w:val="00D13F4F"/>
    <w:rsid w:val="00D142A9"/>
    <w:rsid w:val="00D14561"/>
    <w:rsid w:val="00D145FC"/>
    <w:rsid w:val="00D14649"/>
    <w:rsid w:val="00D14A6B"/>
    <w:rsid w:val="00D14A7C"/>
    <w:rsid w:val="00D14A8D"/>
    <w:rsid w:val="00D15463"/>
    <w:rsid w:val="00D15C3D"/>
    <w:rsid w:val="00D15E6C"/>
    <w:rsid w:val="00D15F5E"/>
    <w:rsid w:val="00D164AB"/>
    <w:rsid w:val="00D1656F"/>
    <w:rsid w:val="00D16570"/>
    <w:rsid w:val="00D16644"/>
    <w:rsid w:val="00D16984"/>
    <w:rsid w:val="00D16C56"/>
    <w:rsid w:val="00D16FFC"/>
    <w:rsid w:val="00D17299"/>
    <w:rsid w:val="00D177DF"/>
    <w:rsid w:val="00D17BD7"/>
    <w:rsid w:val="00D17C07"/>
    <w:rsid w:val="00D20688"/>
    <w:rsid w:val="00D208BD"/>
    <w:rsid w:val="00D20A9F"/>
    <w:rsid w:val="00D20ADA"/>
    <w:rsid w:val="00D20DA9"/>
    <w:rsid w:val="00D2127E"/>
    <w:rsid w:val="00D212FE"/>
    <w:rsid w:val="00D2154B"/>
    <w:rsid w:val="00D21928"/>
    <w:rsid w:val="00D21E0D"/>
    <w:rsid w:val="00D220AE"/>
    <w:rsid w:val="00D2242B"/>
    <w:rsid w:val="00D224D6"/>
    <w:rsid w:val="00D2256F"/>
    <w:rsid w:val="00D22C6B"/>
    <w:rsid w:val="00D22FAA"/>
    <w:rsid w:val="00D23530"/>
    <w:rsid w:val="00D2360A"/>
    <w:rsid w:val="00D2365C"/>
    <w:rsid w:val="00D2377A"/>
    <w:rsid w:val="00D2397D"/>
    <w:rsid w:val="00D23B88"/>
    <w:rsid w:val="00D249FC"/>
    <w:rsid w:val="00D249FE"/>
    <w:rsid w:val="00D24A75"/>
    <w:rsid w:val="00D24BF1"/>
    <w:rsid w:val="00D24C8B"/>
    <w:rsid w:val="00D251B8"/>
    <w:rsid w:val="00D2558C"/>
    <w:rsid w:val="00D25F29"/>
    <w:rsid w:val="00D260B8"/>
    <w:rsid w:val="00D26383"/>
    <w:rsid w:val="00D26533"/>
    <w:rsid w:val="00D2697E"/>
    <w:rsid w:val="00D2750E"/>
    <w:rsid w:val="00D27719"/>
    <w:rsid w:val="00D27D21"/>
    <w:rsid w:val="00D30C9A"/>
    <w:rsid w:val="00D30CEE"/>
    <w:rsid w:val="00D30E12"/>
    <w:rsid w:val="00D30ECA"/>
    <w:rsid w:val="00D3152B"/>
    <w:rsid w:val="00D3152D"/>
    <w:rsid w:val="00D31619"/>
    <w:rsid w:val="00D31DA8"/>
    <w:rsid w:val="00D32351"/>
    <w:rsid w:val="00D32AF2"/>
    <w:rsid w:val="00D332EA"/>
    <w:rsid w:val="00D33AC2"/>
    <w:rsid w:val="00D33D0D"/>
    <w:rsid w:val="00D33D42"/>
    <w:rsid w:val="00D33E4B"/>
    <w:rsid w:val="00D33F58"/>
    <w:rsid w:val="00D34326"/>
    <w:rsid w:val="00D34495"/>
    <w:rsid w:val="00D344D3"/>
    <w:rsid w:val="00D345DF"/>
    <w:rsid w:val="00D347D6"/>
    <w:rsid w:val="00D34A61"/>
    <w:rsid w:val="00D34E14"/>
    <w:rsid w:val="00D355DB"/>
    <w:rsid w:val="00D3594C"/>
    <w:rsid w:val="00D35E28"/>
    <w:rsid w:val="00D362FA"/>
    <w:rsid w:val="00D363A2"/>
    <w:rsid w:val="00D36689"/>
    <w:rsid w:val="00D36A87"/>
    <w:rsid w:val="00D36ACD"/>
    <w:rsid w:val="00D36DFB"/>
    <w:rsid w:val="00D36F2C"/>
    <w:rsid w:val="00D37171"/>
    <w:rsid w:val="00D371E1"/>
    <w:rsid w:val="00D375AB"/>
    <w:rsid w:val="00D37710"/>
    <w:rsid w:val="00D3776E"/>
    <w:rsid w:val="00D37EB5"/>
    <w:rsid w:val="00D40C4B"/>
    <w:rsid w:val="00D40D38"/>
    <w:rsid w:val="00D411C5"/>
    <w:rsid w:val="00D4129B"/>
    <w:rsid w:val="00D41358"/>
    <w:rsid w:val="00D41982"/>
    <w:rsid w:val="00D41BBF"/>
    <w:rsid w:val="00D41D0D"/>
    <w:rsid w:val="00D4246F"/>
    <w:rsid w:val="00D4257C"/>
    <w:rsid w:val="00D42995"/>
    <w:rsid w:val="00D42BBB"/>
    <w:rsid w:val="00D42E6D"/>
    <w:rsid w:val="00D42F07"/>
    <w:rsid w:val="00D43310"/>
    <w:rsid w:val="00D4356A"/>
    <w:rsid w:val="00D4375F"/>
    <w:rsid w:val="00D437E2"/>
    <w:rsid w:val="00D43E10"/>
    <w:rsid w:val="00D43EAE"/>
    <w:rsid w:val="00D446ED"/>
    <w:rsid w:val="00D447B4"/>
    <w:rsid w:val="00D44876"/>
    <w:rsid w:val="00D44B87"/>
    <w:rsid w:val="00D45916"/>
    <w:rsid w:val="00D45A19"/>
    <w:rsid w:val="00D4613F"/>
    <w:rsid w:val="00D466A6"/>
    <w:rsid w:val="00D46F64"/>
    <w:rsid w:val="00D4704C"/>
    <w:rsid w:val="00D47075"/>
    <w:rsid w:val="00D470B7"/>
    <w:rsid w:val="00D470BD"/>
    <w:rsid w:val="00D47487"/>
    <w:rsid w:val="00D476D3"/>
    <w:rsid w:val="00D4771D"/>
    <w:rsid w:val="00D47ADA"/>
    <w:rsid w:val="00D47B15"/>
    <w:rsid w:val="00D50391"/>
    <w:rsid w:val="00D50B01"/>
    <w:rsid w:val="00D50B4D"/>
    <w:rsid w:val="00D50B51"/>
    <w:rsid w:val="00D50E90"/>
    <w:rsid w:val="00D5116D"/>
    <w:rsid w:val="00D51F1D"/>
    <w:rsid w:val="00D51F8F"/>
    <w:rsid w:val="00D525FE"/>
    <w:rsid w:val="00D52B92"/>
    <w:rsid w:val="00D52BDB"/>
    <w:rsid w:val="00D52C51"/>
    <w:rsid w:val="00D53178"/>
    <w:rsid w:val="00D53493"/>
    <w:rsid w:val="00D53576"/>
    <w:rsid w:val="00D53A22"/>
    <w:rsid w:val="00D53B3F"/>
    <w:rsid w:val="00D543FC"/>
    <w:rsid w:val="00D545BE"/>
    <w:rsid w:val="00D545EF"/>
    <w:rsid w:val="00D5531A"/>
    <w:rsid w:val="00D5578C"/>
    <w:rsid w:val="00D5580D"/>
    <w:rsid w:val="00D55817"/>
    <w:rsid w:val="00D56123"/>
    <w:rsid w:val="00D5662C"/>
    <w:rsid w:val="00D56AC1"/>
    <w:rsid w:val="00D56EBF"/>
    <w:rsid w:val="00D5720B"/>
    <w:rsid w:val="00D57310"/>
    <w:rsid w:val="00D573E2"/>
    <w:rsid w:val="00D576C0"/>
    <w:rsid w:val="00D57C14"/>
    <w:rsid w:val="00D57FA0"/>
    <w:rsid w:val="00D60C75"/>
    <w:rsid w:val="00D610A2"/>
    <w:rsid w:val="00D61960"/>
    <w:rsid w:val="00D61BB1"/>
    <w:rsid w:val="00D61C2B"/>
    <w:rsid w:val="00D625BD"/>
    <w:rsid w:val="00D626E9"/>
    <w:rsid w:val="00D62D0A"/>
    <w:rsid w:val="00D62DF7"/>
    <w:rsid w:val="00D631F3"/>
    <w:rsid w:val="00D6332C"/>
    <w:rsid w:val="00D63425"/>
    <w:rsid w:val="00D63584"/>
    <w:rsid w:val="00D635E5"/>
    <w:rsid w:val="00D6377C"/>
    <w:rsid w:val="00D63B8A"/>
    <w:rsid w:val="00D63B93"/>
    <w:rsid w:val="00D63C2F"/>
    <w:rsid w:val="00D63FB0"/>
    <w:rsid w:val="00D6458D"/>
    <w:rsid w:val="00D64A57"/>
    <w:rsid w:val="00D659CE"/>
    <w:rsid w:val="00D65A88"/>
    <w:rsid w:val="00D65D6F"/>
    <w:rsid w:val="00D65FBA"/>
    <w:rsid w:val="00D66388"/>
    <w:rsid w:val="00D66972"/>
    <w:rsid w:val="00D669AC"/>
    <w:rsid w:val="00D66BE3"/>
    <w:rsid w:val="00D66E93"/>
    <w:rsid w:val="00D67637"/>
    <w:rsid w:val="00D70523"/>
    <w:rsid w:val="00D70EC9"/>
    <w:rsid w:val="00D711CE"/>
    <w:rsid w:val="00D7130A"/>
    <w:rsid w:val="00D715DA"/>
    <w:rsid w:val="00D71632"/>
    <w:rsid w:val="00D71AA3"/>
    <w:rsid w:val="00D72D53"/>
    <w:rsid w:val="00D731F7"/>
    <w:rsid w:val="00D736FF"/>
    <w:rsid w:val="00D73987"/>
    <w:rsid w:val="00D739DF"/>
    <w:rsid w:val="00D73C39"/>
    <w:rsid w:val="00D73DD0"/>
    <w:rsid w:val="00D73EEC"/>
    <w:rsid w:val="00D73EFC"/>
    <w:rsid w:val="00D74663"/>
    <w:rsid w:val="00D75167"/>
    <w:rsid w:val="00D751A0"/>
    <w:rsid w:val="00D755DA"/>
    <w:rsid w:val="00D756B6"/>
    <w:rsid w:val="00D75890"/>
    <w:rsid w:val="00D75C36"/>
    <w:rsid w:val="00D75CF4"/>
    <w:rsid w:val="00D75FFB"/>
    <w:rsid w:val="00D767A1"/>
    <w:rsid w:val="00D769B7"/>
    <w:rsid w:val="00D76A25"/>
    <w:rsid w:val="00D76A3F"/>
    <w:rsid w:val="00D76B37"/>
    <w:rsid w:val="00D76B58"/>
    <w:rsid w:val="00D76C5E"/>
    <w:rsid w:val="00D76CEA"/>
    <w:rsid w:val="00D77C3C"/>
    <w:rsid w:val="00D80183"/>
    <w:rsid w:val="00D802E8"/>
    <w:rsid w:val="00D81DD9"/>
    <w:rsid w:val="00D82074"/>
    <w:rsid w:val="00D82206"/>
    <w:rsid w:val="00D823B1"/>
    <w:rsid w:val="00D82429"/>
    <w:rsid w:val="00D82AA8"/>
    <w:rsid w:val="00D835E5"/>
    <w:rsid w:val="00D83E57"/>
    <w:rsid w:val="00D84243"/>
    <w:rsid w:val="00D8426E"/>
    <w:rsid w:val="00D84D41"/>
    <w:rsid w:val="00D8500E"/>
    <w:rsid w:val="00D85339"/>
    <w:rsid w:val="00D853EC"/>
    <w:rsid w:val="00D8575F"/>
    <w:rsid w:val="00D85998"/>
    <w:rsid w:val="00D85E36"/>
    <w:rsid w:val="00D865F9"/>
    <w:rsid w:val="00D869FF"/>
    <w:rsid w:val="00D87555"/>
    <w:rsid w:val="00D87B7B"/>
    <w:rsid w:val="00D90415"/>
    <w:rsid w:val="00D905D5"/>
    <w:rsid w:val="00D91065"/>
    <w:rsid w:val="00D910B5"/>
    <w:rsid w:val="00D91884"/>
    <w:rsid w:val="00D91CDA"/>
    <w:rsid w:val="00D91D76"/>
    <w:rsid w:val="00D9203C"/>
    <w:rsid w:val="00D92D74"/>
    <w:rsid w:val="00D931CD"/>
    <w:rsid w:val="00D935F1"/>
    <w:rsid w:val="00D936E8"/>
    <w:rsid w:val="00D937E0"/>
    <w:rsid w:val="00D93D66"/>
    <w:rsid w:val="00D94176"/>
    <w:rsid w:val="00D942AC"/>
    <w:rsid w:val="00D94450"/>
    <w:rsid w:val="00D945EC"/>
    <w:rsid w:val="00D94923"/>
    <w:rsid w:val="00D954B2"/>
    <w:rsid w:val="00D954CE"/>
    <w:rsid w:val="00D95782"/>
    <w:rsid w:val="00D958E2"/>
    <w:rsid w:val="00D95D49"/>
    <w:rsid w:val="00D95D56"/>
    <w:rsid w:val="00D95D66"/>
    <w:rsid w:val="00D95FBB"/>
    <w:rsid w:val="00D960A8"/>
    <w:rsid w:val="00D961D2"/>
    <w:rsid w:val="00D964A8"/>
    <w:rsid w:val="00D966DD"/>
    <w:rsid w:val="00D96925"/>
    <w:rsid w:val="00D969F4"/>
    <w:rsid w:val="00D96A41"/>
    <w:rsid w:val="00D96E69"/>
    <w:rsid w:val="00D96FCD"/>
    <w:rsid w:val="00D97104"/>
    <w:rsid w:val="00D9725E"/>
    <w:rsid w:val="00D975F0"/>
    <w:rsid w:val="00D9761A"/>
    <w:rsid w:val="00D97726"/>
    <w:rsid w:val="00D9776D"/>
    <w:rsid w:val="00D977AF"/>
    <w:rsid w:val="00D9784C"/>
    <w:rsid w:val="00D97AFF"/>
    <w:rsid w:val="00D97BA2"/>
    <w:rsid w:val="00DA06AF"/>
    <w:rsid w:val="00DA13F9"/>
    <w:rsid w:val="00DA28E0"/>
    <w:rsid w:val="00DA3167"/>
    <w:rsid w:val="00DA31D8"/>
    <w:rsid w:val="00DA31E7"/>
    <w:rsid w:val="00DA3328"/>
    <w:rsid w:val="00DA34CF"/>
    <w:rsid w:val="00DA35F0"/>
    <w:rsid w:val="00DA365F"/>
    <w:rsid w:val="00DA3BDE"/>
    <w:rsid w:val="00DA3F4A"/>
    <w:rsid w:val="00DA43B5"/>
    <w:rsid w:val="00DA4D93"/>
    <w:rsid w:val="00DA4FCE"/>
    <w:rsid w:val="00DA53C9"/>
    <w:rsid w:val="00DA6038"/>
    <w:rsid w:val="00DA6055"/>
    <w:rsid w:val="00DA7216"/>
    <w:rsid w:val="00DA72C5"/>
    <w:rsid w:val="00DA77D7"/>
    <w:rsid w:val="00DA79C4"/>
    <w:rsid w:val="00DB0438"/>
    <w:rsid w:val="00DB0461"/>
    <w:rsid w:val="00DB055C"/>
    <w:rsid w:val="00DB0671"/>
    <w:rsid w:val="00DB0FC8"/>
    <w:rsid w:val="00DB15D2"/>
    <w:rsid w:val="00DB17CD"/>
    <w:rsid w:val="00DB18A9"/>
    <w:rsid w:val="00DB1B41"/>
    <w:rsid w:val="00DB1E08"/>
    <w:rsid w:val="00DB1F22"/>
    <w:rsid w:val="00DB233B"/>
    <w:rsid w:val="00DB2520"/>
    <w:rsid w:val="00DB29F6"/>
    <w:rsid w:val="00DB2A44"/>
    <w:rsid w:val="00DB2B06"/>
    <w:rsid w:val="00DB2FC5"/>
    <w:rsid w:val="00DB3AEE"/>
    <w:rsid w:val="00DB3F44"/>
    <w:rsid w:val="00DB4120"/>
    <w:rsid w:val="00DB415B"/>
    <w:rsid w:val="00DB419E"/>
    <w:rsid w:val="00DB44AF"/>
    <w:rsid w:val="00DB48BB"/>
    <w:rsid w:val="00DB5280"/>
    <w:rsid w:val="00DB53B8"/>
    <w:rsid w:val="00DB5690"/>
    <w:rsid w:val="00DB5CE9"/>
    <w:rsid w:val="00DB61E1"/>
    <w:rsid w:val="00DB65CD"/>
    <w:rsid w:val="00DB65F6"/>
    <w:rsid w:val="00DB6782"/>
    <w:rsid w:val="00DB6D23"/>
    <w:rsid w:val="00DB6DC6"/>
    <w:rsid w:val="00DB6EAB"/>
    <w:rsid w:val="00DB6F8E"/>
    <w:rsid w:val="00DB705C"/>
    <w:rsid w:val="00DB76AA"/>
    <w:rsid w:val="00DB77C5"/>
    <w:rsid w:val="00DB7809"/>
    <w:rsid w:val="00DB78E0"/>
    <w:rsid w:val="00DB7998"/>
    <w:rsid w:val="00DB7B51"/>
    <w:rsid w:val="00DB7F64"/>
    <w:rsid w:val="00DC0435"/>
    <w:rsid w:val="00DC0678"/>
    <w:rsid w:val="00DC1191"/>
    <w:rsid w:val="00DC14FC"/>
    <w:rsid w:val="00DC1523"/>
    <w:rsid w:val="00DC184F"/>
    <w:rsid w:val="00DC2409"/>
    <w:rsid w:val="00DC28AC"/>
    <w:rsid w:val="00DC2952"/>
    <w:rsid w:val="00DC2DBC"/>
    <w:rsid w:val="00DC2F2B"/>
    <w:rsid w:val="00DC306A"/>
    <w:rsid w:val="00DC3316"/>
    <w:rsid w:val="00DC36BD"/>
    <w:rsid w:val="00DC3995"/>
    <w:rsid w:val="00DC3DB0"/>
    <w:rsid w:val="00DC40D3"/>
    <w:rsid w:val="00DC44F3"/>
    <w:rsid w:val="00DC45B5"/>
    <w:rsid w:val="00DC460C"/>
    <w:rsid w:val="00DC475C"/>
    <w:rsid w:val="00DC5A41"/>
    <w:rsid w:val="00DC5E2C"/>
    <w:rsid w:val="00DC608F"/>
    <w:rsid w:val="00DC61EC"/>
    <w:rsid w:val="00DC621C"/>
    <w:rsid w:val="00DC64AC"/>
    <w:rsid w:val="00DC6D16"/>
    <w:rsid w:val="00DC7352"/>
    <w:rsid w:val="00DC7C88"/>
    <w:rsid w:val="00DC7E63"/>
    <w:rsid w:val="00DD0079"/>
    <w:rsid w:val="00DD00A0"/>
    <w:rsid w:val="00DD02BB"/>
    <w:rsid w:val="00DD05A3"/>
    <w:rsid w:val="00DD05D5"/>
    <w:rsid w:val="00DD0C0C"/>
    <w:rsid w:val="00DD0E46"/>
    <w:rsid w:val="00DD0E58"/>
    <w:rsid w:val="00DD1151"/>
    <w:rsid w:val="00DD140E"/>
    <w:rsid w:val="00DD1452"/>
    <w:rsid w:val="00DD164E"/>
    <w:rsid w:val="00DD178A"/>
    <w:rsid w:val="00DD17AC"/>
    <w:rsid w:val="00DD181A"/>
    <w:rsid w:val="00DD1A85"/>
    <w:rsid w:val="00DD21D8"/>
    <w:rsid w:val="00DD2C37"/>
    <w:rsid w:val="00DD2F6A"/>
    <w:rsid w:val="00DD3388"/>
    <w:rsid w:val="00DD3B93"/>
    <w:rsid w:val="00DD3D9E"/>
    <w:rsid w:val="00DD3E37"/>
    <w:rsid w:val="00DD3E55"/>
    <w:rsid w:val="00DD3ECB"/>
    <w:rsid w:val="00DD3F89"/>
    <w:rsid w:val="00DD44DC"/>
    <w:rsid w:val="00DD4747"/>
    <w:rsid w:val="00DD4AAD"/>
    <w:rsid w:val="00DD4D66"/>
    <w:rsid w:val="00DD50F4"/>
    <w:rsid w:val="00DD5263"/>
    <w:rsid w:val="00DD5495"/>
    <w:rsid w:val="00DD5853"/>
    <w:rsid w:val="00DD5CBA"/>
    <w:rsid w:val="00DD5F6C"/>
    <w:rsid w:val="00DD607F"/>
    <w:rsid w:val="00DD6230"/>
    <w:rsid w:val="00DD6259"/>
    <w:rsid w:val="00DD6472"/>
    <w:rsid w:val="00DD650C"/>
    <w:rsid w:val="00DD6A60"/>
    <w:rsid w:val="00DD6E14"/>
    <w:rsid w:val="00DD7721"/>
    <w:rsid w:val="00DD779A"/>
    <w:rsid w:val="00DD7D38"/>
    <w:rsid w:val="00DE07C5"/>
    <w:rsid w:val="00DE098F"/>
    <w:rsid w:val="00DE0B5F"/>
    <w:rsid w:val="00DE0CA5"/>
    <w:rsid w:val="00DE0F45"/>
    <w:rsid w:val="00DE1056"/>
    <w:rsid w:val="00DE1B53"/>
    <w:rsid w:val="00DE21AA"/>
    <w:rsid w:val="00DE2462"/>
    <w:rsid w:val="00DE28A1"/>
    <w:rsid w:val="00DE2A74"/>
    <w:rsid w:val="00DE2C43"/>
    <w:rsid w:val="00DE3060"/>
    <w:rsid w:val="00DE32D5"/>
    <w:rsid w:val="00DE32DB"/>
    <w:rsid w:val="00DE3846"/>
    <w:rsid w:val="00DE3B26"/>
    <w:rsid w:val="00DE3DBD"/>
    <w:rsid w:val="00DE3E00"/>
    <w:rsid w:val="00DE4417"/>
    <w:rsid w:val="00DE4438"/>
    <w:rsid w:val="00DE45EE"/>
    <w:rsid w:val="00DE4679"/>
    <w:rsid w:val="00DE46D2"/>
    <w:rsid w:val="00DE4899"/>
    <w:rsid w:val="00DE55E0"/>
    <w:rsid w:val="00DE5B31"/>
    <w:rsid w:val="00DE5E33"/>
    <w:rsid w:val="00DE616B"/>
    <w:rsid w:val="00DE65AB"/>
    <w:rsid w:val="00DE6C7A"/>
    <w:rsid w:val="00DE7462"/>
    <w:rsid w:val="00DE764E"/>
    <w:rsid w:val="00DE78F0"/>
    <w:rsid w:val="00DE796B"/>
    <w:rsid w:val="00DE7997"/>
    <w:rsid w:val="00DE7B1E"/>
    <w:rsid w:val="00DF027D"/>
    <w:rsid w:val="00DF0B64"/>
    <w:rsid w:val="00DF0B9C"/>
    <w:rsid w:val="00DF0DEF"/>
    <w:rsid w:val="00DF122B"/>
    <w:rsid w:val="00DF1723"/>
    <w:rsid w:val="00DF2057"/>
    <w:rsid w:val="00DF2463"/>
    <w:rsid w:val="00DF24AC"/>
    <w:rsid w:val="00DF286D"/>
    <w:rsid w:val="00DF2AA3"/>
    <w:rsid w:val="00DF2BF2"/>
    <w:rsid w:val="00DF2D63"/>
    <w:rsid w:val="00DF3152"/>
    <w:rsid w:val="00DF348C"/>
    <w:rsid w:val="00DF3DB3"/>
    <w:rsid w:val="00DF41A8"/>
    <w:rsid w:val="00DF445B"/>
    <w:rsid w:val="00DF4B95"/>
    <w:rsid w:val="00DF4C67"/>
    <w:rsid w:val="00DF4FB7"/>
    <w:rsid w:val="00DF516F"/>
    <w:rsid w:val="00DF5BFE"/>
    <w:rsid w:val="00DF6192"/>
    <w:rsid w:val="00DF6212"/>
    <w:rsid w:val="00DF69DA"/>
    <w:rsid w:val="00DF6A7E"/>
    <w:rsid w:val="00DF6B8A"/>
    <w:rsid w:val="00DF6C32"/>
    <w:rsid w:val="00DF6FDD"/>
    <w:rsid w:val="00DF709B"/>
    <w:rsid w:val="00DF7BA4"/>
    <w:rsid w:val="00DF7C2D"/>
    <w:rsid w:val="00DF7EC7"/>
    <w:rsid w:val="00DF7ED2"/>
    <w:rsid w:val="00DF7F3D"/>
    <w:rsid w:val="00DF7FCA"/>
    <w:rsid w:val="00E000CC"/>
    <w:rsid w:val="00E000DE"/>
    <w:rsid w:val="00E00450"/>
    <w:rsid w:val="00E00545"/>
    <w:rsid w:val="00E005D5"/>
    <w:rsid w:val="00E00743"/>
    <w:rsid w:val="00E007F7"/>
    <w:rsid w:val="00E00947"/>
    <w:rsid w:val="00E00B7D"/>
    <w:rsid w:val="00E0118D"/>
    <w:rsid w:val="00E014F1"/>
    <w:rsid w:val="00E0150E"/>
    <w:rsid w:val="00E01563"/>
    <w:rsid w:val="00E017F2"/>
    <w:rsid w:val="00E01A7D"/>
    <w:rsid w:val="00E01A92"/>
    <w:rsid w:val="00E01E8B"/>
    <w:rsid w:val="00E02561"/>
    <w:rsid w:val="00E028CE"/>
    <w:rsid w:val="00E030E0"/>
    <w:rsid w:val="00E03A31"/>
    <w:rsid w:val="00E03AF3"/>
    <w:rsid w:val="00E046CA"/>
    <w:rsid w:val="00E04924"/>
    <w:rsid w:val="00E04A0B"/>
    <w:rsid w:val="00E050FE"/>
    <w:rsid w:val="00E05388"/>
    <w:rsid w:val="00E057F4"/>
    <w:rsid w:val="00E05EA3"/>
    <w:rsid w:val="00E06065"/>
    <w:rsid w:val="00E066DD"/>
    <w:rsid w:val="00E06754"/>
    <w:rsid w:val="00E069C6"/>
    <w:rsid w:val="00E06C01"/>
    <w:rsid w:val="00E06EEC"/>
    <w:rsid w:val="00E0713F"/>
    <w:rsid w:val="00E0731F"/>
    <w:rsid w:val="00E0758C"/>
    <w:rsid w:val="00E07AB3"/>
    <w:rsid w:val="00E07B23"/>
    <w:rsid w:val="00E1016E"/>
    <w:rsid w:val="00E1076D"/>
    <w:rsid w:val="00E10B4F"/>
    <w:rsid w:val="00E10E45"/>
    <w:rsid w:val="00E10EBD"/>
    <w:rsid w:val="00E11096"/>
    <w:rsid w:val="00E110DF"/>
    <w:rsid w:val="00E11456"/>
    <w:rsid w:val="00E114D5"/>
    <w:rsid w:val="00E11758"/>
    <w:rsid w:val="00E11C2E"/>
    <w:rsid w:val="00E11C5A"/>
    <w:rsid w:val="00E12AEA"/>
    <w:rsid w:val="00E12B38"/>
    <w:rsid w:val="00E12BB2"/>
    <w:rsid w:val="00E12D07"/>
    <w:rsid w:val="00E133B9"/>
    <w:rsid w:val="00E13D14"/>
    <w:rsid w:val="00E13D3B"/>
    <w:rsid w:val="00E1441D"/>
    <w:rsid w:val="00E14778"/>
    <w:rsid w:val="00E14785"/>
    <w:rsid w:val="00E14A1F"/>
    <w:rsid w:val="00E14AD2"/>
    <w:rsid w:val="00E1505F"/>
    <w:rsid w:val="00E159B7"/>
    <w:rsid w:val="00E15C0E"/>
    <w:rsid w:val="00E15DA0"/>
    <w:rsid w:val="00E161DE"/>
    <w:rsid w:val="00E16C6F"/>
    <w:rsid w:val="00E170A8"/>
    <w:rsid w:val="00E17397"/>
    <w:rsid w:val="00E176D1"/>
    <w:rsid w:val="00E17934"/>
    <w:rsid w:val="00E17E45"/>
    <w:rsid w:val="00E20480"/>
    <w:rsid w:val="00E206B3"/>
    <w:rsid w:val="00E2085E"/>
    <w:rsid w:val="00E20976"/>
    <w:rsid w:val="00E209B8"/>
    <w:rsid w:val="00E20D7B"/>
    <w:rsid w:val="00E216E0"/>
    <w:rsid w:val="00E218A5"/>
    <w:rsid w:val="00E21BA6"/>
    <w:rsid w:val="00E21EAC"/>
    <w:rsid w:val="00E226F5"/>
    <w:rsid w:val="00E22927"/>
    <w:rsid w:val="00E22A1C"/>
    <w:rsid w:val="00E22FB9"/>
    <w:rsid w:val="00E23C0A"/>
    <w:rsid w:val="00E23DCB"/>
    <w:rsid w:val="00E23F8C"/>
    <w:rsid w:val="00E244FE"/>
    <w:rsid w:val="00E249AA"/>
    <w:rsid w:val="00E24BE7"/>
    <w:rsid w:val="00E24DD7"/>
    <w:rsid w:val="00E24E2A"/>
    <w:rsid w:val="00E24EFD"/>
    <w:rsid w:val="00E258DF"/>
    <w:rsid w:val="00E25E10"/>
    <w:rsid w:val="00E2623F"/>
    <w:rsid w:val="00E2692E"/>
    <w:rsid w:val="00E26AF2"/>
    <w:rsid w:val="00E2736C"/>
    <w:rsid w:val="00E27812"/>
    <w:rsid w:val="00E27854"/>
    <w:rsid w:val="00E27869"/>
    <w:rsid w:val="00E27949"/>
    <w:rsid w:val="00E30031"/>
    <w:rsid w:val="00E30421"/>
    <w:rsid w:val="00E30825"/>
    <w:rsid w:val="00E30D32"/>
    <w:rsid w:val="00E30D8F"/>
    <w:rsid w:val="00E31098"/>
    <w:rsid w:val="00E3139A"/>
    <w:rsid w:val="00E31711"/>
    <w:rsid w:val="00E320F9"/>
    <w:rsid w:val="00E323F1"/>
    <w:rsid w:val="00E32977"/>
    <w:rsid w:val="00E32D28"/>
    <w:rsid w:val="00E32D42"/>
    <w:rsid w:val="00E3340F"/>
    <w:rsid w:val="00E3424E"/>
    <w:rsid w:val="00E345F3"/>
    <w:rsid w:val="00E3498B"/>
    <w:rsid w:val="00E34C3E"/>
    <w:rsid w:val="00E34C55"/>
    <w:rsid w:val="00E350F5"/>
    <w:rsid w:val="00E35146"/>
    <w:rsid w:val="00E351D9"/>
    <w:rsid w:val="00E35E8E"/>
    <w:rsid w:val="00E35F95"/>
    <w:rsid w:val="00E35FB8"/>
    <w:rsid w:val="00E36031"/>
    <w:rsid w:val="00E361D9"/>
    <w:rsid w:val="00E3660E"/>
    <w:rsid w:val="00E368EF"/>
    <w:rsid w:val="00E3725D"/>
    <w:rsid w:val="00E378D7"/>
    <w:rsid w:val="00E37907"/>
    <w:rsid w:val="00E379CF"/>
    <w:rsid w:val="00E37C2F"/>
    <w:rsid w:val="00E37D62"/>
    <w:rsid w:val="00E40143"/>
    <w:rsid w:val="00E405D4"/>
    <w:rsid w:val="00E40F7D"/>
    <w:rsid w:val="00E4113B"/>
    <w:rsid w:val="00E4119E"/>
    <w:rsid w:val="00E41944"/>
    <w:rsid w:val="00E42501"/>
    <w:rsid w:val="00E4299E"/>
    <w:rsid w:val="00E42F28"/>
    <w:rsid w:val="00E43189"/>
    <w:rsid w:val="00E431CB"/>
    <w:rsid w:val="00E4334A"/>
    <w:rsid w:val="00E437C0"/>
    <w:rsid w:val="00E4384F"/>
    <w:rsid w:val="00E4409A"/>
    <w:rsid w:val="00E441F2"/>
    <w:rsid w:val="00E4438B"/>
    <w:rsid w:val="00E44442"/>
    <w:rsid w:val="00E449DF"/>
    <w:rsid w:val="00E44F05"/>
    <w:rsid w:val="00E45010"/>
    <w:rsid w:val="00E451A7"/>
    <w:rsid w:val="00E4526E"/>
    <w:rsid w:val="00E45556"/>
    <w:rsid w:val="00E45BBA"/>
    <w:rsid w:val="00E45DE4"/>
    <w:rsid w:val="00E45EC8"/>
    <w:rsid w:val="00E4619D"/>
    <w:rsid w:val="00E464B8"/>
    <w:rsid w:val="00E46561"/>
    <w:rsid w:val="00E466DF"/>
    <w:rsid w:val="00E46A18"/>
    <w:rsid w:val="00E46F62"/>
    <w:rsid w:val="00E470D1"/>
    <w:rsid w:val="00E47442"/>
    <w:rsid w:val="00E50088"/>
    <w:rsid w:val="00E503C1"/>
    <w:rsid w:val="00E506CE"/>
    <w:rsid w:val="00E50C3F"/>
    <w:rsid w:val="00E50D25"/>
    <w:rsid w:val="00E511B5"/>
    <w:rsid w:val="00E51366"/>
    <w:rsid w:val="00E5195D"/>
    <w:rsid w:val="00E51D91"/>
    <w:rsid w:val="00E51F75"/>
    <w:rsid w:val="00E52515"/>
    <w:rsid w:val="00E529F6"/>
    <w:rsid w:val="00E5300B"/>
    <w:rsid w:val="00E53179"/>
    <w:rsid w:val="00E532DB"/>
    <w:rsid w:val="00E5346E"/>
    <w:rsid w:val="00E53AC4"/>
    <w:rsid w:val="00E53CD6"/>
    <w:rsid w:val="00E53F20"/>
    <w:rsid w:val="00E541F9"/>
    <w:rsid w:val="00E542F6"/>
    <w:rsid w:val="00E54792"/>
    <w:rsid w:val="00E54939"/>
    <w:rsid w:val="00E54943"/>
    <w:rsid w:val="00E549A1"/>
    <w:rsid w:val="00E54A03"/>
    <w:rsid w:val="00E5570C"/>
    <w:rsid w:val="00E558A3"/>
    <w:rsid w:val="00E56087"/>
    <w:rsid w:val="00E56190"/>
    <w:rsid w:val="00E56293"/>
    <w:rsid w:val="00E563D0"/>
    <w:rsid w:val="00E56A80"/>
    <w:rsid w:val="00E56DF7"/>
    <w:rsid w:val="00E56F72"/>
    <w:rsid w:val="00E5731B"/>
    <w:rsid w:val="00E57451"/>
    <w:rsid w:val="00E579E6"/>
    <w:rsid w:val="00E602B6"/>
    <w:rsid w:val="00E604C9"/>
    <w:rsid w:val="00E60955"/>
    <w:rsid w:val="00E609DB"/>
    <w:rsid w:val="00E60A45"/>
    <w:rsid w:val="00E60FB6"/>
    <w:rsid w:val="00E61873"/>
    <w:rsid w:val="00E620E6"/>
    <w:rsid w:val="00E62708"/>
    <w:rsid w:val="00E62D4D"/>
    <w:rsid w:val="00E62DF0"/>
    <w:rsid w:val="00E62ED8"/>
    <w:rsid w:val="00E62FD5"/>
    <w:rsid w:val="00E632A1"/>
    <w:rsid w:val="00E6338C"/>
    <w:rsid w:val="00E6393F"/>
    <w:rsid w:val="00E63BA1"/>
    <w:rsid w:val="00E63E40"/>
    <w:rsid w:val="00E64376"/>
    <w:rsid w:val="00E64378"/>
    <w:rsid w:val="00E64C83"/>
    <w:rsid w:val="00E64D89"/>
    <w:rsid w:val="00E650C5"/>
    <w:rsid w:val="00E65165"/>
    <w:rsid w:val="00E652CA"/>
    <w:rsid w:val="00E65437"/>
    <w:rsid w:val="00E6554F"/>
    <w:rsid w:val="00E658FA"/>
    <w:rsid w:val="00E65964"/>
    <w:rsid w:val="00E65B5E"/>
    <w:rsid w:val="00E66345"/>
    <w:rsid w:val="00E666F2"/>
    <w:rsid w:val="00E66BFA"/>
    <w:rsid w:val="00E66C60"/>
    <w:rsid w:val="00E66F76"/>
    <w:rsid w:val="00E6713C"/>
    <w:rsid w:val="00E671FC"/>
    <w:rsid w:val="00E675FE"/>
    <w:rsid w:val="00E67627"/>
    <w:rsid w:val="00E678D3"/>
    <w:rsid w:val="00E6797E"/>
    <w:rsid w:val="00E679A1"/>
    <w:rsid w:val="00E67BFA"/>
    <w:rsid w:val="00E67C15"/>
    <w:rsid w:val="00E70023"/>
    <w:rsid w:val="00E70470"/>
    <w:rsid w:val="00E706C3"/>
    <w:rsid w:val="00E708EA"/>
    <w:rsid w:val="00E709AE"/>
    <w:rsid w:val="00E70FA9"/>
    <w:rsid w:val="00E7105C"/>
    <w:rsid w:val="00E717EE"/>
    <w:rsid w:val="00E72160"/>
    <w:rsid w:val="00E723BA"/>
    <w:rsid w:val="00E7259A"/>
    <w:rsid w:val="00E725E2"/>
    <w:rsid w:val="00E7271F"/>
    <w:rsid w:val="00E72861"/>
    <w:rsid w:val="00E72C8F"/>
    <w:rsid w:val="00E72CBB"/>
    <w:rsid w:val="00E731F9"/>
    <w:rsid w:val="00E7321C"/>
    <w:rsid w:val="00E73369"/>
    <w:rsid w:val="00E7341E"/>
    <w:rsid w:val="00E73554"/>
    <w:rsid w:val="00E7380D"/>
    <w:rsid w:val="00E739C0"/>
    <w:rsid w:val="00E73B94"/>
    <w:rsid w:val="00E740D9"/>
    <w:rsid w:val="00E7424E"/>
    <w:rsid w:val="00E746DB"/>
    <w:rsid w:val="00E74AFE"/>
    <w:rsid w:val="00E74B70"/>
    <w:rsid w:val="00E74C5A"/>
    <w:rsid w:val="00E756A9"/>
    <w:rsid w:val="00E7589C"/>
    <w:rsid w:val="00E75C6F"/>
    <w:rsid w:val="00E76502"/>
    <w:rsid w:val="00E769E2"/>
    <w:rsid w:val="00E77010"/>
    <w:rsid w:val="00E778B5"/>
    <w:rsid w:val="00E77B04"/>
    <w:rsid w:val="00E77D56"/>
    <w:rsid w:val="00E77DC4"/>
    <w:rsid w:val="00E8003C"/>
    <w:rsid w:val="00E8066B"/>
    <w:rsid w:val="00E80EC4"/>
    <w:rsid w:val="00E81427"/>
    <w:rsid w:val="00E81643"/>
    <w:rsid w:val="00E82508"/>
    <w:rsid w:val="00E82645"/>
    <w:rsid w:val="00E82652"/>
    <w:rsid w:val="00E82C3E"/>
    <w:rsid w:val="00E82C46"/>
    <w:rsid w:val="00E8320E"/>
    <w:rsid w:val="00E8333C"/>
    <w:rsid w:val="00E834CD"/>
    <w:rsid w:val="00E834F4"/>
    <w:rsid w:val="00E83670"/>
    <w:rsid w:val="00E83CF9"/>
    <w:rsid w:val="00E83DCA"/>
    <w:rsid w:val="00E840C4"/>
    <w:rsid w:val="00E84D00"/>
    <w:rsid w:val="00E8509A"/>
    <w:rsid w:val="00E851F8"/>
    <w:rsid w:val="00E85DAA"/>
    <w:rsid w:val="00E86044"/>
    <w:rsid w:val="00E86793"/>
    <w:rsid w:val="00E86C58"/>
    <w:rsid w:val="00E87165"/>
    <w:rsid w:val="00E87ADE"/>
    <w:rsid w:val="00E87F34"/>
    <w:rsid w:val="00E902C8"/>
    <w:rsid w:val="00E903C0"/>
    <w:rsid w:val="00E906F9"/>
    <w:rsid w:val="00E90932"/>
    <w:rsid w:val="00E90B5A"/>
    <w:rsid w:val="00E90FE5"/>
    <w:rsid w:val="00E91A02"/>
    <w:rsid w:val="00E91FAA"/>
    <w:rsid w:val="00E920BD"/>
    <w:rsid w:val="00E9227B"/>
    <w:rsid w:val="00E922F6"/>
    <w:rsid w:val="00E92937"/>
    <w:rsid w:val="00E92A40"/>
    <w:rsid w:val="00E933A5"/>
    <w:rsid w:val="00E935AB"/>
    <w:rsid w:val="00E937D6"/>
    <w:rsid w:val="00E9384B"/>
    <w:rsid w:val="00E93866"/>
    <w:rsid w:val="00E93A11"/>
    <w:rsid w:val="00E93E42"/>
    <w:rsid w:val="00E93EBB"/>
    <w:rsid w:val="00E942E0"/>
    <w:rsid w:val="00E94AA1"/>
    <w:rsid w:val="00E952CD"/>
    <w:rsid w:val="00E955B1"/>
    <w:rsid w:val="00E95A32"/>
    <w:rsid w:val="00E95CC9"/>
    <w:rsid w:val="00E96821"/>
    <w:rsid w:val="00E96B4A"/>
    <w:rsid w:val="00E971DD"/>
    <w:rsid w:val="00E972D7"/>
    <w:rsid w:val="00E97637"/>
    <w:rsid w:val="00E97915"/>
    <w:rsid w:val="00E97995"/>
    <w:rsid w:val="00E979BE"/>
    <w:rsid w:val="00E97CB1"/>
    <w:rsid w:val="00E97E8D"/>
    <w:rsid w:val="00EA00F5"/>
    <w:rsid w:val="00EA023E"/>
    <w:rsid w:val="00EA0522"/>
    <w:rsid w:val="00EA05C1"/>
    <w:rsid w:val="00EA0823"/>
    <w:rsid w:val="00EA0AFD"/>
    <w:rsid w:val="00EA0E2F"/>
    <w:rsid w:val="00EA0EC0"/>
    <w:rsid w:val="00EA15E9"/>
    <w:rsid w:val="00EA1792"/>
    <w:rsid w:val="00EA1828"/>
    <w:rsid w:val="00EA1FD1"/>
    <w:rsid w:val="00EA2433"/>
    <w:rsid w:val="00EA2A5A"/>
    <w:rsid w:val="00EA2B65"/>
    <w:rsid w:val="00EA2BDB"/>
    <w:rsid w:val="00EA2F41"/>
    <w:rsid w:val="00EA3235"/>
    <w:rsid w:val="00EA4983"/>
    <w:rsid w:val="00EA4B6D"/>
    <w:rsid w:val="00EA59A2"/>
    <w:rsid w:val="00EA59FF"/>
    <w:rsid w:val="00EA5B40"/>
    <w:rsid w:val="00EA5DE4"/>
    <w:rsid w:val="00EA6087"/>
    <w:rsid w:val="00EA60C1"/>
    <w:rsid w:val="00EA61CF"/>
    <w:rsid w:val="00EA6310"/>
    <w:rsid w:val="00EA675B"/>
    <w:rsid w:val="00EA689E"/>
    <w:rsid w:val="00EA6AA9"/>
    <w:rsid w:val="00EA6CF6"/>
    <w:rsid w:val="00EA6EC6"/>
    <w:rsid w:val="00EA6EE4"/>
    <w:rsid w:val="00EA76A7"/>
    <w:rsid w:val="00EA7AD0"/>
    <w:rsid w:val="00EA7C91"/>
    <w:rsid w:val="00EA7FBC"/>
    <w:rsid w:val="00EB0403"/>
    <w:rsid w:val="00EB065E"/>
    <w:rsid w:val="00EB1425"/>
    <w:rsid w:val="00EB1720"/>
    <w:rsid w:val="00EB1775"/>
    <w:rsid w:val="00EB18FA"/>
    <w:rsid w:val="00EB1BD8"/>
    <w:rsid w:val="00EB2E83"/>
    <w:rsid w:val="00EB3550"/>
    <w:rsid w:val="00EB35EB"/>
    <w:rsid w:val="00EB38E9"/>
    <w:rsid w:val="00EB391E"/>
    <w:rsid w:val="00EB3D1D"/>
    <w:rsid w:val="00EB3DC9"/>
    <w:rsid w:val="00EB4495"/>
    <w:rsid w:val="00EB48E2"/>
    <w:rsid w:val="00EB4DE3"/>
    <w:rsid w:val="00EB5472"/>
    <w:rsid w:val="00EB54D7"/>
    <w:rsid w:val="00EB6076"/>
    <w:rsid w:val="00EB6106"/>
    <w:rsid w:val="00EB63B3"/>
    <w:rsid w:val="00EB64CF"/>
    <w:rsid w:val="00EB6778"/>
    <w:rsid w:val="00EB70A4"/>
    <w:rsid w:val="00EB71F2"/>
    <w:rsid w:val="00EB787C"/>
    <w:rsid w:val="00EB79F5"/>
    <w:rsid w:val="00EB7A5B"/>
    <w:rsid w:val="00EB7BE9"/>
    <w:rsid w:val="00EC0405"/>
    <w:rsid w:val="00EC0448"/>
    <w:rsid w:val="00EC05B7"/>
    <w:rsid w:val="00EC0BAC"/>
    <w:rsid w:val="00EC13C7"/>
    <w:rsid w:val="00EC1522"/>
    <w:rsid w:val="00EC1656"/>
    <w:rsid w:val="00EC16A4"/>
    <w:rsid w:val="00EC1C5A"/>
    <w:rsid w:val="00EC1D93"/>
    <w:rsid w:val="00EC1E6A"/>
    <w:rsid w:val="00EC1F85"/>
    <w:rsid w:val="00EC221F"/>
    <w:rsid w:val="00EC2710"/>
    <w:rsid w:val="00EC2C56"/>
    <w:rsid w:val="00EC32DE"/>
    <w:rsid w:val="00EC33C8"/>
    <w:rsid w:val="00EC3FC1"/>
    <w:rsid w:val="00EC4145"/>
    <w:rsid w:val="00EC4CB4"/>
    <w:rsid w:val="00EC5148"/>
    <w:rsid w:val="00EC5D95"/>
    <w:rsid w:val="00EC5E02"/>
    <w:rsid w:val="00EC5F88"/>
    <w:rsid w:val="00EC6A86"/>
    <w:rsid w:val="00EC71AB"/>
    <w:rsid w:val="00EC76D2"/>
    <w:rsid w:val="00EC7A5D"/>
    <w:rsid w:val="00EC7BD4"/>
    <w:rsid w:val="00ED02AA"/>
    <w:rsid w:val="00ED0357"/>
    <w:rsid w:val="00ED047C"/>
    <w:rsid w:val="00ED071D"/>
    <w:rsid w:val="00ED07DC"/>
    <w:rsid w:val="00ED08E9"/>
    <w:rsid w:val="00ED0DF5"/>
    <w:rsid w:val="00ED1087"/>
    <w:rsid w:val="00ED1DAC"/>
    <w:rsid w:val="00ED1DBA"/>
    <w:rsid w:val="00ED1DC7"/>
    <w:rsid w:val="00ED1E3F"/>
    <w:rsid w:val="00ED20C2"/>
    <w:rsid w:val="00ED2935"/>
    <w:rsid w:val="00ED2B7F"/>
    <w:rsid w:val="00ED33E5"/>
    <w:rsid w:val="00ED38CD"/>
    <w:rsid w:val="00ED3AB6"/>
    <w:rsid w:val="00ED3D64"/>
    <w:rsid w:val="00ED4112"/>
    <w:rsid w:val="00ED4377"/>
    <w:rsid w:val="00ED45C4"/>
    <w:rsid w:val="00ED491D"/>
    <w:rsid w:val="00ED4D49"/>
    <w:rsid w:val="00ED4E6F"/>
    <w:rsid w:val="00ED5A4A"/>
    <w:rsid w:val="00ED5C06"/>
    <w:rsid w:val="00ED6025"/>
    <w:rsid w:val="00ED6121"/>
    <w:rsid w:val="00ED6B2C"/>
    <w:rsid w:val="00ED6E99"/>
    <w:rsid w:val="00ED6F80"/>
    <w:rsid w:val="00ED707C"/>
    <w:rsid w:val="00ED77B3"/>
    <w:rsid w:val="00ED7BDF"/>
    <w:rsid w:val="00ED7C55"/>
    <w:rsid w:val="00ED7D33"/>
    <w:rsid w:val="00ED7D77"/>
    <w:rsid w:val="00ED7D89"/>
    <w:rsid w:val="00ED7EDD"/>
    <w:rsid w:val="00EE0C7D"/>
    <w:rsid w:val="00EE0DA0"/>
    <w:rsid w:val="00EE0FBA"/>
    <w:rsid w:val="00EE17CA"/>
    <w:rsid w:val="00EE1AF6"/>
    <w:rsid w:val="00EE1CA1"/>
    <w:rsid w:val="00EE222C"/>
    <w:rsid w:val="00EE264B"/>
    <w:rsid w:val="00EE313E"/>
    <w:rsid w:val="00EE3437"/>
    <w:rsid w:val="00EE344C"/>
    <w:rsid w:val="00EE3617"/>
    <w:rsid w:val="00EE372B"/>
    <w:rsid w:val="00EE389D"/>
    <w:rsid w:val="00EE3FB6"/>
    <w:rsid w:val="00EE420B"/>
    <w:rsid w:val="00EE4E5C"/>
    <w:rsid w:val="00EE4F9C"/>
    <w:rsid w:val="00EE5316"/>
    <w:rsid w:val="00EE56C6"/>
    <w:rsid w:val="00EE58A2"/>
    <w:rsid w:val="00EE59BE"/>
    <w:rsid w:val="00EE5BFE"/>
    <w:rsid w:val="00EE617B"/>
    <w:rsid w:val="00EE61D8"/>
    <w:rsid w:val="00EE659F"/>
    <w:rsid w:val="00EE66BC"/>
    <w:rsid w:val="00EE68AD"/>
    <w:rsid w:val="00EE69FD"/>
    <w:rsid w:val="00EE6CD5"/>
    <w:rsid w:val="00EE70D4"/>
    <w:rsid w:val="00EE7140"/>
    <w:rsid w:val="00EE74A5"/>
    <w:rsid w:val="00EE75D2"/>
    <w:rsid w:val="00EE778B"/>
    <w:rsid w:val="00EE7FEB"/>
    <w:rsid w:val="00EF09DA"/>
    <w:rsid w:val="00EF0D7F"/>
    <w:rsid w:val="00EF1013"/>
    <w:rsid w:val="00EF13DA"/>
    <w:rsid w:val="00EF14A6"/>
    <w:rsid w:val="00EF160D"/>
    <w:rsid w:val="00EF2099"/>
    <w:rsid w:val="00EF2178"/>
    <w:rsid w:val="00EF22EE"/>
    <w:rsid w:val="00EF24C0"/>
    <w:rsid w:val="00EF271C"/>
    <w:rsid w:val="00EF27AC"/>
    <w:rsid w:val="00EF27BD"/>
    <w:rsid w:val="00EF2D4D"/>
    <w:rsid w:val="00EF361A"/>
    <w:rsid w:val="00EF3981"/>
    <w:rsid w:val="00EF3E34"/>
    <w:rsid w:val="00EF43C1"/>
    <w:rsid w:val="00EF4B2B"/>
    <w:rsid w:val="00EF4BDD"/>
    <w:rsid w:val="00EF5859"/>
    <w:rsid w:val="00EF5F76"/>
    <w:rsid w:val="00EF65F6"/>
    <w:rsid w:val="00EF66BF"/>
    <w:rsid w:val="00EF6760"/>
    <w:rsid w:val="00EF73B9"/>
    <w:rsid w:val="00EF73CC"/>
    <w:rsid w:val="00EF76A6"/>
    <w:rsid w:val="00EF7B17"/>
    <w:rsid w:val="00F000D2"/>
    <w:rsid w:val="00F0046F"/>
    <w:rsid w:val="00F00B2D"/>
    <w:rsid w:val="00F00C41"/>
    <w:rsid w:val="00F00C89"/>
    <w:rsid w:val="00F00CCC"/>
    <w:rsid w:val="00F00CD6"/>
    <w:rsid w:val="00F00D40"/>
    <w:rsid w:val="00F00E7F"/>
    <w:rsid w:val="00F0116A"/>
    <w:rsid w:val="00F0131D"/>
    <w:rsid w:val="00F01338"/>
    <w:rsid w:val="00F01445"/>
    <w:rsid w:val="00F01896"/>
    <w:rsid w:val="00F018B3"/>
    <w:rsid w:val="00F01908"/>
    <w:rsid w:val="00F01B47"/>
    <w:rsid w:val="00F01D51"/>
    <w:rsid w:val="00F021F5"/>
    <w:rsid w:val="00F02433"/>
    <w:rsid w:val="00F025E0"/>
    <w:rsid w:val="00F02B7C"/>
    <w:rsid w:val="00F0357D"/>
    <w:rsid w:val="00F03D25"/>
    <w:rsid w:val="00F03E40"/>
    <w:rsid w:val="00F04213"/>
    <w:rsid w:val="00F0439D"/>
    <w:rsid w:val="00F04885"/>
    <w:rsid w:val="00F04E90"/>
    <w:rsid w:val="00F059CD"/>
    <w:rsid w:val="00F05B31"/>
    <w:rsid w:val="00F05B3A"/>
    <w:rsid w:val="00F05BFC"/>
    <w:rsid w:val="00F05D46"/>
    <w:rsid w:val="00F062D7"/>
    <w:rsid w:val="00F06643"/>
    <w:rsid w:val="00F0673D"/>
    <w:rsid w:val="00F067FA"/>
    <w:rsid w:val="00F06CE7"/>
    <w:rsid w:val="00F06DD4"/>
    <w:rsid w:val="00F070FD"/>
    <w:rsid w:val="00F07215"/>
    <w:rsid w:val="00F07389"/>
    <w:rsid w:val="00F07602"/>
    <w:rsid w:val="00F0786D"/>
    <w:rsid w:val="00F0792E"/>
    <w:rsid w:val="00F079CC"/>
    <w:rsid w:val="00F07E88"/>
    <w:rsid w:val="00F1052B"/>
    <w:rsid w:val="00F10777"/>
    <w:rsid w:val="00F10964"/>
    <w:rsid w:val="00F10BA0"/>
    <w:rsid w:val="00F10CD8"/>
    <w:rsid w:val="00F10D59"/>
    <w:rsid w:val="00F10E13"/>
    <w:rsid w:val="00F10E47"/>
    <w:rsid w:val="00F10E99"/>
    <w:rsid w:val="00F10ED0"/>
    <w:rsid w:val="00F10EF8"/>
    <w:rsid w:val="00F10FB4"/>
    <w:rsid w:val="00F11002"/>
    <w:rsid w:val="00F112FF"/>
    <w:rsid w:val="00F1137F"/>
    <w:rsid w:val="00F11B7F"/>
    <w:rsid w:val="00F11C72"/>
    <w:rsid w:val="00F11D31"/>
    <w:rsid w:val="00F11E80"/>
    <w:rsid w:val="00F11FEA"/>
    <w:rsid w:val="00F120B3"/>
    <w:rsid w:val="00F12740"/>
    <w:rsid w:val="00F1277A"/>
    <w:rsid w:val="00F12920"/>
    <w:rsid w:val="00F13750"/>
    <w:rsid w:val="00F13AD5"/>
    <w:rsid w:val="00F13C54"/>
    <w:rsid w:val="00F1414A"/>
    <w:rsid w:val="00F144A1"/>
    <w:rsid w:val="00F1457F"/>
    <w:rsid w:val="00F14EFF"/>
    <w:rsid w:val="00F1528E"/>
    <w:rsid w:val="00F156FC"/>
    <w:rsid w:val="00F158A5"/>
    <w:rsid w:val="00F16773"/>
    <w:rsid w:val="00F17063"/>
    <w:rsid w:val="00F171B9"/>
    <w:rsid w:val="00F17595"/>
    <w:rsid w:val="00F176EE"/>
    <w:rsid w:val="00F17AE2"/>
    <w:rsid w:val="00F17CBB"/>
    <w:rsid w:val="00F201D3"/>
    <w:rsid w:val="00F20375"/>
    <w:rsid w:val="00F206B5"/>
    <w:rsid w:val="00F20782"/>
    <w:rsid w:val="00F20930"/>
    <w:rsid w:val="00F21221"/>
    <w:rsid w:val="00F21378"/>
    <w:rsid w:val="00F2146A"/>
    <w:rsid w:val="00F21C28"/>
    <w:rsid w:val="00F220CE"/>
    <w:rsid w:val="00F22980"/>
    <w:rsid w:val="00F229BA"/>
    <w:rsid w:val="00F229E0"/>
    <w:rsid w:val="00F22B90"/>
    <w:rsid w:val="00F22C29"/>
    <w:rsid w:val="00F22D6A"/>
    <w:rsid w:val="00F2301E"/>
    <w:rsid w:val="00F23E01"/>
    <w:rsid w:val="00F23E7F"/>
    <w:rsid w:val="00F240A4"/>
    <w:rsid w:val="00F245AD"/>
    <w:rsid w:val="00F24976"/>
    <w:rsid w:val="00F24ADB"/>
    <w:rsid w:val="00F25392"/>
    <w:rsid w:val="00F25661"/>
    <w:rsid w:val="00F25743"/>
    <w:rsid w:val="00F259BA"/>
    <w:rsid w:val="00F25AFC"/>
    <w:rsid w:val="00F26147"/>
    <w:rsid w:val="00F2632C"/>
    <w:rsid w:val="00F2642D"/>
    <w:rsid w:val="00F2647E"/>
    <w:rsid w:val="00F26609"/>
    <w:rsid w:val="00F2687D"/>
    <w:rsid w:val="00F26DA8"/>
    <w:rsid w:val="00F26E10"/>
    <w:rsid w:val="00F26E1E"/>
    <w:rsid w:val="00F275B0"/>
    <w:rsid w:val="00F301F0"/>
    <w:rsid w:val="00F309F6"/>
    <w:rsid w:val="00F30EF9"/>
    <w:rsid w:val="00F311EC"/>
    <w:rsid w:val="00F31288"/>
    <w:rsid w:val="00F3154F"/>
    <w:rsid w:val="00F31889"/>
    <w:rsid w:val="00F31E3F"/>
    <w:rsid w:val="00F32522"/>
    <w:rsid w:val="00F3265B"/>
    <w:rsid w:val="00F326E0"/>
    <w:rsid w:val="00F3280F"/>
    <w:rsid w:val="00F32E2F"/>
    <w:rsid w:val="00F33601"/>
    <w:rsid w:val="00F33B1F"/>
    <w:rsid w:val="00F3407B"/>
    <w:rsid w:val="00F34247"/>
    <w:rsid w:val="00F342C0"/>
    <w:rsid w:val="00F3471C"/>
    <w:rsid w:val="00F34785"/>
    <w:rsid w:val="00F34E0E"/>
    <w:rsid w:val="00F34EAE"/>
    <w:rsid w:val="00F35050"/>
    <w:rsid w:val="00F351D8"/>
    <w:rsid w:val="00F352BC"/>
    <w:rsid w:val="00F353F7"/>
    <w:rsid w:val="00F363B8"/>
    <w:rsid w:val="00F36435"/>
    <w:rsid w:val="00F36666"/>
    <w:rsid w:val="00F36809"/>
    <w:rsid w:val="00F369CE"/>
    <w:rsid w:val="00F369F7"/>
    <w:rsid w:val="00F37178"/>
    <w:rsid w:val="00F37BAA"/>
    <w:rsid w:val="00F37C3F"/>
    <w:rsid w:val="00F37D2A"/>
    <w:rsid w:val="00F4025A"/>
    <w:rsid w:val="00F404DE"/>
    <w:rsid w:val="00F4057C"/>
    <w:rsid w:val="00F405B8"/>
    <w:rsid w:val="00F40909"/>
    <w:rsid w:val="00F40A34"/>
    <w:rsid w:val="00F40B08"/>
    <w:rsid w:val="00F40D12"/>
    <w:rsid w:val="00F40D22"/>
    <w:rsid w:val="00F4188F"/>
    <w:rsid w:val="00F41928"/>
    <w:rsid w:val="00F41A75"/>
    <w:rsid w:val="00F41EA6"/>
    <w:rsid w:val="00F420E8"/>
    <w:rsid w:val="00F4212F"/>
    <w:rsid w:val="00F42296"/>
    <w:rsid w:val="00F42326"/>
    <w:rsid w:val="00F429C7"/>
    <w:rsid w:val="00F42A09"/>
    <w:rsid w:val="00F42C6A"/>
    <w:rsid w:val="00F42CBE"/>
    <w:rsid w:val="00F43BDB"/>
    <w:rsid w:val="00F4429A"/>
    <w:rsid w:val="00F442C7"/>
    <w:rsid w:val="00F44308"/>
    <w:rsid w:val="00F443F1"/>
    <w:rsid w:val="00F445D5"/>
    <w:rsid w:val="00F454DC"/>
    <w:rsid w:val="00F45555"/>
    <w:rsid w:val="00F456CA"/>
    <w:rsid w:val="00F45838"/>
    <w:rsid w:val="00F46060"/>
    <w:rsid w:val="00F46405"/>
    <w:rsid w:val="00F4645F"/>
    <w:rsid w:val="00F46577"/>
    <w:rsid w:val="00F46ADD"/>
    <w:rsid w:val="00F46B34"/>
    <w:rsid w:val="00F46FB3"/>
    <w:rsid w:val="00F471BE"/>
    <w:rsid w:val="00F47695"/>
    <w:rsid w:val="00F4773D"/>
    <w:rsid w:val="00F477B8"/>
    <w:rsid w:val="00F478F4"/>
    <w:rsid w:val="00F4793A"/>
    <w:rsid w:val="00F47B83"/>
    <w:rsid w:val="00F47CFB"/>
    <w:rsid w:val="00F50860"/>
    <w:rsid w:val="00F50C65"/>
    <w:rsid w:val="00F50DFF"/>
    <w:rsid w:val="00F50E9D"/>
    <w:rsid w:val="00F511C4"/>
    <w:rsid w:val="00F5194E"/>
    <w:rsid w:val="00F51BCF"/>
    <w:rsid w:val="00F52302"/>
    <w:rsid w:val="00F529CB"/>
    <w:rsid w:val="00F52DBB"/>
    <w:rsid w:val="00F530C8"/>
    <w:rsid w:val="00F5379F"/>
    <w:rsid w:val="00F53823"/>
    <w:rsid w:val="00F53FBB"/>
    <w:rsid w:val="00F5425C"/>
    <w:rsid w:val="00F54430"/>
    <w:rsid w:val="00F54602"/>
    <w:rsid w:val="00F54A79"/>
    <w:rsid w:val="00F54C02"/>
    <w:rsid w:val="00F5571C"/>
    <w:rsid w:val="00F55999"/>
    <w:rsid w:val="00F559AC"/>
    <w:rsid w:val="00F55A02"/>
    <w:rsid w:val="00F55F18"/>
    <w:rsid w:val="00F56286"/>
    <w:rsid w:val="00F56368"/>
    <w:rsid w:val="00F56528"/>
    <w:rsid w:val="00F56557"/>
    <w:rsid w:val="00F56C84"/>
    <w:rsid w:val="00F56F2D"/>
    <w:rsid w:val="00F56F74"/>
    <w:rsid w:val="00F5701E"/>
    <w:rsid w:val="00F57164"/>
    <w:rsid w:val="00F57F53"/>
    <w:rsid w:val="00F57FA1"/>
    <w:rsid w:val="00F60895"/>
    <w:rsid w:val="00F60C71"/>
    <w:rsid w:val="00F60D0D"/>
    <w:rsid w:val="00F60F6E"/>
    <w:rsid w:val="00F60F8D"/>
    <w:rsid w:val="00F612E2"/>
    <w:rsid w:val="00F61866"/>
    <w:rsid w:val="00F6190F"/>
    <w:rsid w:val="00F627E7"/>
    <w:rsid w:val="00F62815"/>
    <w:rsid w:val="00F62895"/>
    <w:rsid w:val="00F62902"/>
    <w:rsid w:val="00F62E90"/>
    <w:rsid w:val="00F6345D"/>
    <w:rsid w:val="00F63BB5"/>
    <w:rsid w:val="00F63D63"/>
    <w:rsid w:val="00F64160"/>
    <w:rsid w:val="00F64275"/>
    <w:rsid w:val="00F6572D"/>
    <w:rsid w:val="00F6586E"/>
    <w:rsid w:val="00F659EA"/>
    <w:rsid w:val="00F666BE"/>
    <w:rsid w:val="00F66A82"/>
    <w:rsid w:val="00F66C0E"/>
    <w:rsid w:val="00F66EE1"/>
    <w:rsid w:val="00F66FE2"/>
    <w:rsid w:val="00F6702B"/>
    <w:rsid w:val="00F675AC"/>
    <w:rsid w:val="00F70668"/>
    <w:rsid w:val="00F70AC8"/>
    <w:rsid w:val="00F70C1A"/>
    <w:rsid w:val="00F70C9E"/>
    <w:rsid w:val="00F70EA3"/>
    <w:rsid w:val="00F70FE9"/>
    <w:rsid w:val="00F714E2"/>
    <w:rsid w:val="00F718F4"/>
    <w:rsid w:val="00F71929"/>
    <w:rsid w:val="00F71B08"/>
    <w:rsid w:val="00F71B37"/>
    <w:rsid w:val="00F71BBC"/>
    <w:rsid w:val="00F71DA8"/>
    <w:rsid w:val="00F72265"/>
    <w:rsid w:val="00F73179"/>
    <w:rsid w:val="00F731EF"/>
    <w:rsid w:val="00F737C7"/>
    <w:rsid w:val="00F73B97"/>
    <w:rsid w:val="00F73CAC"/>
    <w:rsid w:val="00F73FB8"/>
    <w:rsid w:val="00F74232"/>
    <w:rsid w:val="00F749AD"/>
    <w:rsid w:val="00F75040"/>
    <w:rsid w:val="00F7554E"/>
    <w:rsid w:val="00F75A81"/>
    <w:rsid w:val="00F76155"/>
    <w:rsid w:val="00F76385"/>
    <w:rsid w:val="00F76408"/>
    <w:rsid w:val="00F764B5"/>
    <w:rsid w:val="00F7678F"/>
    <w:rsid w:val="00F767AE"/>
    <w:rsid w:val="00F768E1"/>
    <w:rsid w:val="00F769C7"/>
    <w:rsid w:val="00F769FC"/>
    <w:rsid w:val="00F76EA2"/>
    <w:rsid w:val="00F76F7F"/>
    <w:rsid w:val="00F77994"/>
    <w:rsid w:val="00F77ECD"/>
    <w:rsid w:val="00F8042B"/>
    <w:rsid w:val="00F80DEE"/>
    <w:rsid w:val="00F811B7"/>
    <w:rsid w:val="00F8174A"/>
    <w:rsid w:val="00F818C6"/>
    <w:rsid w:val="00F81B92"/>
    <w:rsid w:val="00F81C2B"/>
    <w:rsid w:val="00F82130"/>
    <w:rsid w:val="00F82428"/>
    <w:rsid w:val="00F83023"/>
    <w:rsid w:val="00F8345F"/>
    <w:rsid w:val="00F83876"/>
    <w:rsid w:val="00F8391A"/>
    <w:rsid w:val="00F841E5"/>
    <w:rsid w:val="00F844C3"/>
    <w:rsid w:val="00F844CC"/>
    <w:rsid w:val="00F8518B"/>
    <w:rsid w:val="00F8546B"/>
    <w:rsid w:val="00F85C88"/>
    <w:rsid w:val="00F85CF2"/>
    <w:rsid w:val="00F867FA"/>
    <w:rsid w:val="00F8683B"/>
    <w:rsid w:val="00F86DD1"/>
    <w:rsid w:val="00F86E2C"/>
    <w:rsid w:val="00F872E7"/>
    <w:rsid w:val="00F87455"/>
    <w:rsid w:val="00F87B76"/>
    <w:rsid w:val="00F87ECD"/>
    <w:rsid w:val="00F90008"/>
    <w:rsid w:val="00F90033"/>
    <w:rsid w:val="00F902C7"/>
    <w:rsid w:val="00F903BD"/>
    <w:rsid w:val="00F907C5"/>
    <w:rsid w:val="00F909D6"/>
    <w:rsid w:val="00F91BA3"/>
    <w:rsid w:val="00F91C48"/>
    <w:rsid w:val="00F91DA5"/>
    <w:rsid w:val="00F91F9A"/>
    <w:rsid w:val="00F92038"/>
    <w:rsid w:val="00F92044"/>
    <w:rsid w:val="00F9224B"/>
    <w:rsid w:val="00F9248A"/>
    <w:rsid w:val="00F92646"/>
    <w:rsid w:val="00F926D1"/>
    <w:rsid w:val="00F92C13"/>
    <w:rsid w:val="00F92D66"/>
    <w:rsid w:val="00F932A2"/>
    <w:rsid w:val="00F93E74"/>
    <w:rsid w:val="00F944DD"/>
    <w:rsid w:val="00F94A28"/>
    <w:rsid w:val="00F94C6C"/>
    <w:rsid w:val="00F950E6"/>
    <w:rsid w:val="00F9538C"/>
    <w:rsid w:val="00F957E2"/>
    <w:rsid w:val="00F9656E"/>
    <w:rsid w:val="00F96A42"/>
    <w:rsid w:val="00F96BE1"/>
    <w:rsid w:val="00F96C98"/>
    <w:rsid w:val="00F96E20"/>
    <w:rsid w:val="00F96E63"/>
    <w:rsid w:val="00F96EE5"/>
    <w:rsid w:val="00F9710F"/>
    <w:rsid w:val="00F9745E"/>
    <w:rsid w:val="00F974A4"/>
    <w:rsid w:val="00F978F2"/>
    <w:rsid w:val="00F979A6"/>
    <w:rsid w:val="00F97AE3"/>
    <w:rsid w:val="00FA002D"/>
    <w:rsid w:val="00FA0035"/>
    <w:rsid w:val="00FA06B7"/>
    <w:rsid w:val="00FA081C"/>
    <w:rsid w:val="00FA08C2"/>
    <w:rsid w:val="00FA098C"/>
    <w:rsid w:val="00FA0AB1"/>
    <w:rsid w:val="00FA0B32"/>
    <w:rsid w:val="00FA0C58"/>
    <w:rsid w:val="00FA1253"/>
    <w:rsid w:val="00FA1405"/>
    <w:rsid w:val="00FA15FF"/>
    <w:rsid w:val="00FA1881"/>
    <w:rsid w:val="00FA19B6"/>
    <w:rsid w:val="00FA1A80"/>
    <w:rsid w:val="00FA1F2C"/>
    <w:rsid w:val="00FA1F4A"/>
    <w:rsid w:val="00FA2767"/>
    <w:rsid w:val="00FA2D12"/>
    <w:rsid w:val="00FA2EF0"/>
    <w:rsid w:val="00FA3302"/>
    <w:rsid w:val="00FA37B5"/>
    <w:rsid w:val="00FA3815"/>
    <w:rsid w:val="00FA3D5A"/>
    <w:rsid w:val="00FA407E"/>
    <w:rsid w:val="00FA44D7"/>
    <w:rsid w:val="00FA48FA"/>
    <w:rsid w:val="00FA4FCF"/>
    <w:rsid w:val="00FA568D"/>
    <w:rsid w:val="00FA5C30"/>
    <w:rsid w:val="00FA5C96"/>
    <w:rsid w:val="00FA5DE6"/>
    <w:rsid w:val="00FA5ED3"/>
    <w:rsid w:val="00FA63A0"/>
    <w:rsid w:val="00FA65AD"/>
    <w:rsid w:val="00FA67DD"/>
    <w:rsid w:val="00FA6E77"/>
    <w:rsid w:val="00FA72BE"/>
    <w:rsid w:val="00FA7820"/>
    <w:rsid w:val="00FA7D1C"/>
    <w:rsid w:val="00FA7E44"/>
    <w:rsid w:val="00FA7F89"/>
    <w:rsid w:val="00FB028A"/>
    <w:rsid w:val="00FB02D8"/>
    <w:rsid w:val="00FB0427"/>
    <w:rsid w:val="00FB08FF"/>
    <w:rsid w:val="00FB090F"/>
    <w:rsid w:val="00FB0AF0"/>
    <w:rsid w:val="00FB0C88"/>
    <w:rsid w:val="00FB0F42"/>
    <w:rsid w:val="00FB11F0"/>
    <w:rsid w:val="00FB13E7"/>
    <w:rsid w:val="00FB1547"/>
    <w:rsid w:val="00FB24E9"/>
    <w:rsid w:val="00FB2AFE"/>
    <w:rsid w:val="00FB2B0A"/>
    <w:rsid w:val="00FB2E23"/>
    <w:rsid w:val="00FB34ED"/>
    <w:rsid w:val="00FB3A8A"/>
    <w:rsid w:val="00FB3EE1"/>
    <w:rsid w:val="00FB3EFF"/>
    <w:rsid w:val="00FB4194"/>
    <w:rsid w:val="00FB439F"/>
    <w:rsid w:val="00FB484D"/>
    <w:rsid w:val="00FB493F"/>
    <w:rsid w:val="00FB4B17"/>
    <w:rsid w:val="00FB4C45"/>
    <w:rsid w:val="00FB546E"/>
    <w:rsid w:val="00FB5825"/>
    <w:rsid w:val="00FB5AE0"/>
    <w:rsid w:val="00FB5C86"/>
    <w:rsid w:val="00FB5F29"/>
    <w:rsid w:val="00FB615D"/>
    <w:rsid w:val="00FB6379"/>
    <w:rsid w:val="00FB6431"/>
    <w:rsid w:val="00FB652B"/>
    <w:rsid w:val="00FB67BC"/>
    <w:rsid w:val="00FB6897"/>
    <w:rsid w:val="00FB6B4F"/>
    <w:rsid w:val="00FB6C38"/>
    <w:rsid w:val="00FB6D09"/>
    <w:rsid w:val="00FB6F6D"/>
    <w:rsid w:val="00FB713B"/>
    <w:rsid w:val="00FB72EE"/>
    <w:rsid w:val="00FB79D7"/>
    <w:rsid w:val="00FC03A9"/>
    <w:rsid w:val="00FC088F"/>
    <w:rsid w:val="00FC0C3E"/>
    <w:rsid w:val="00FC1495"/>
    <w:rsid w:val="00FC1511"/>
    <w:rsid w:val="00FC1555"/>
    <w:rsid w:val="00FC1C28"/>
    <w:rsid w:val="00FC1D3D"/>
    <w:rsid w:val="00FC1D47"/>
    <w:rsid w:val="00FC2079"/>
    <w:rsid w:val="00FC2189"/>
    <w:rsid w:val="00FC234A"/>
    <w:rsid w:val="00FC2480"/>
    <w:rsid w:val="00FC291D"/>
    <w:rsid w:val="00FC298E"/>
    <w:rsid w:val="00FC2C32"/>
    <w:rsid w:val="00FC2C5B"/>
    <w:rsid w:val="00FC2EA6"/>
    <w:rsid w:val="00FC3143"/>
    <w:rsid w:val="00FC325F"/>
    <w:rsid w:val="00FC32EF"/>
    <w:rsid w:val="00FC33DE"/>
    <w:rsid w:val="00FC3447"/>
    <w:rsid w:val="00FC3843"/>
    <w:rsid w:val="00FC3946"/>
    <w:rsid w:val="00FC3C6E"/>
    <w:rsid w:val="00FC50CD"/>
    <w:rsid w:val="00FC54EF"/>
    <w:rsid w:val="00FC570C"/>
    <w:rsid w:val="00FC5777"/>
    <w:rsid w:val="00FC57E0"/>
    <w:rsid w:val="00FC5954"/>
    <w:rsid w:val="00FC5A01"/>
    <w:rsid w:val="00FC5AD6"/>
    <w:rsid w:val="00FC5D70"/>
    <w:rsid w:val="00FC5E25"/>
    <w:rsid w:val="00FC5EBC"/>
    <w:rsid w:val="00FC6104"/>
    <w:rsid w:val="00FC6271"/>
    <w:rsid w:val="00FC6940"/>
    <w:rsid w:val="00FC6A7C"/>
    <w:rsid w:val="00FC72E6"/>
    <w:rsid w:val="00FC76AD"/>
    <w:rsid w:val="00FC78DE"/>
    <w:rsid w:val="00FC7A5A"/>
    <w:rsid w:val="00FD04BE"/>
    <w:rsid w:val="00FD07C4"/>
    <w:rsid w:val="00FD0981"/>
    <w:rsid w:val="00FD0A36"/>
    <w:rsid w:val="00FD0CE2"/>
    <w:rsid w:val="00FD0D3F"/>
    <w:rsid w:val="00FD0E7F"/>
    <w:rsid w:val="00FD0ED4"/>
    <w:rsid w:val="00FD1044"/>
    <w:rsid w:val="00FD11B3"/>
    <w:rsid w:val="00FD12F5"/>
    <w:rsid w:val="00FD176E"/>
    <w:rsid w:val="00FD17E6"/>
    <w:rsid w:val="00FD2786"/>
    <w:rsid w:val="00FD2974"/>
    <w:rsid w:val="00FD2CB5"/>
    <w:rsid w:val="00FD2F22"/>
    <w:rsid w:val="00FD3696"/>
    <w:rsid w:val="00FD373F"/>
    <w:rsid w:val="00FD37F4"/>
    <w:rsid w:val="00FD39E5"/>
    <w:rsid w:val="00FD3B73"/>
    <w:rsid w:val="00FD40C1"/>
    <w:rsid w:val="00FD4179"/>
    <w:rsid w:val="00FD41FE"/>
    <w:rsid w:val="00FD442D"/>
    <w:rsid w:val="00FD47D8"/>
    <w:rsid w:val="00FD4869"/>
    <w:rsid w:val="00FD4951"/>
    <w:rsid w:val="00FD4FFD"/>
    <w:rsid w:val="00FD528F"/>
    <w:rsid w:val="00FD5776"/>
    <w:rsid w:val="00FD5C1E"/>
    <w:rsid w:val="00FD5FF5"/>
    <w:rsid w:val="00FD6D25"/>
    <w:rsid w:val="00FD758C"/>
    <w:rsid w:val="00FD774D"/>
    <w:rsid w:val="00FE096A"/>
    <w:rsid w:val="00FE1155"/>
    <w:rsid w:val="00FE1301"/>
    <w:rsid w:val="00FE15D0"/>
    <w:rsid w:val="00FE1731"/>
    <w:rsid w:val="00FE19CC"/>
    <w:rsid w:val="00FE1CB4"/>
    <w:rsid w:val="00FE1D68"/>
    <w:rsid w:val="00FE1D70"/>
    <w:rsid w:val="00FE202E"/>
    <w:rsid w:val="00FE2279"/>
    <w:rsid w:val="00FE22B6"/>
    <w:rsid w:val="00FE22FA"/>
    <w:rsid w:val="00FE24AC"/>
    <w:rsid w:val="00FE25A3"/>
    <w:rsid w:val="00FE25FB"/>
    <w:rsid w:val="00FE336A"/>
    <w:rsid w:val="00FE357A"/>
    <w:rsid w:val="00FE38BC"/>
    <w:rsid w:val="00FE3BBE"/>
    <w:rsid w:val="00FE3DB4"/>
    <w:rsid w:val="00FE41F6"/>
    <w:rsid w:val="00FE4767"/>
    <w:rsid w:val="00FE4C99"/>
    <w:rsid w:val="00FE4CEC"/>
    <w:rsid w:val="00FE59DF"/>
    <w:rsid w:val="00FE5D6C"/>
    <w:rsid w:val="00FE667E"/>
    <w:rsid w:val="00FE6B4C"/>
    <w:rsid w:val="00FE6BFB"/>
    <w:rsid w:val="00FE6EEA"/>
    <w:rsid w:val="00FE724D"/>
    <w:rsid w:val="00FE7489"/>
    <w:rsid w:val="00FE75C7"/>
    <w:rsid w:val="00FE7A59"/>
    <w:rsid w:val="00FE7C50"/>
    <w:rsid w:val="00FF03AD"/>
    <w:rsid w:val="00FF0546"/>
    <w:rsid w:val="00FF0872"/>
    <w:rsid w:val="00FF0C90"/>
    <w:rsid w:val="00FF0DC2"/>
    <w:rsid w:val="00FF16F2"/>
    <w:rsid w:val="00FF1872"/>
    <w:rsid w:val="00FF1C4D"/>
    <w:rsid w:val="00FF1C94"/>
    <w:rsid w:val="00FF1DA0"/>
    <w:rsid w:val="00FF1FD3"/>
    <w:rsid w:val="00FF20FB"/>
    <w:rsid w:val="00FF2471"/>
    <w:rsid w:val="00FF2576"/>
    <w:rsid w:val="00FF2663"/>
    <w:rsid w:val="00FF273F"/>
    <w:rsid w:val="00FF286F"/>
    <w:rsid w:val="00FF28F9"/>
    <w:rsid w:val="00FF2952"/>
    <w:rsid w:val="00FF2E44"/>
    <w:rsid w:val="00FF2FC5"/>
    <w:rsid w:val="00FF30C1"/>
    <w:rsid w:val="00FF39FF"/>
    <w:rsid w:val="00FF3C95"/>
    <w:rsid w:val="00FF4086"/>
    <w:rsid w:val="00FF42FE"/>
    <w:rsid w:val="00FF4772"/>
    <w:rsid w:val="00FF49FE"/>
    <w:rsid w:val="00FF4D2C"/>
    <w:rsid w:val="00FF5100"/>
    <w:rsid w:val="00FF549B"/>
    <w:rsid w:val="00FF5507"/>
    <w:rsid w:val="00FF55AF"/>
    <w:rsid w:val="00FF5682"/>
    <w:rsid w:val="00FF5883"/>
    <w:rsid w:val="00FF5C83"/>
    <w:rsid w:val="00FF5E13"/>
    <w:rsid w:val="00FF6553"/>
    <w:rsid w:val="00FF6A5C"/>
    <w:rsid w:val="00FF6EA0"/>
    <w:rsid w:val="00FF6F61"/>
    <w:rsid w:val="00FF7D51"/>
    <w:rsid w:val="00FF7E22"/>
    <w:rsid w:val="00FF7FE2"/>
    <w:rsid w:val="17741289"/>
    <w:rsid w:val="432B2A9E"/>
    <w:rsid w:val="7C7BEFA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91B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4134A"/>
    <w:pPr>
      <w:spacing w:after="120" w:line="360" w:lineRule="auto"/>
      <w:jc w:val="both"/>
    </w:pPr>
    <w:rPr>
      <w:rFonts w:ascii="Arial" w:hAnsi="Arial"/>
    </w:rPr>
  </w:style>
  <w:style w:type="paragraph" w:styleId="berschrift1">
    <w:name w:val="heading 1"/>
    <w:basedOn w:val="Standard"/>
    <w:next w:val="Standard"/>
    <w:link w:val="berschrift1Zchn"/>
    <w:uiPriority w:val="9"/>
    <w:qFormat/>
    <w:rsid w:val="001A411E"/>
    <w:pPr>
      <w:keepNext/>
      <w:keepLines/>
      <w:spacing w:before="3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FC1495"/>
    <w:pPr>
      <w:keepNext/>
      <w:keepLines/>
      <w:spacing w:before="360"/>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251AFD"/>
    <w:pPr>
      <w:keepNext/>
      <w:keepLines/>
      <w:spacing w:before="360"/>
      <w:outlineLvl w:val="2"/>
    </w:pPr>
    <w:rPr>
      <w:rFonts w:eastAsiaTheme="majorEastAsia" w:cstheme="majorBidi"/>
      <w:b/>
      <w:bCs/>
    </w:rPr>
  </w:style>
  <w:style w:type="paragraph" w:styleId="berschrift4">
    <w:name w:val="heading 4"/>
    <w:aliases w:val="Überschrift Titel"/>
    <w:basedOn w:val="Standard"/>
    <w:next w:val="Standard"/>
    <w:link w:val="berschrift4Zchn"/>
    <w:uiPriority w:val="9"/>
    <w:unhideWhenUsed/>
    <w:qFormat/>
    <w:rsid w:val="0058572D"/>
    <w:pPr>
      <w:widowControl w:val="0"/>
      <w:spacing w:before="120"/>
      <w:outlineLvl w:val="3"/>
    </w:pPr>
    <w:rPr>
      <w:rFonts w:eastAsiaTheme="majorEastAsia" w:cstheme="majorBidi"/>
      <w:b/>
      <w:bCs/>
      <w:iCs/>
      <w:sz w:val="28"/>
    </w:rPr>
  </w:style>
  <w:style w:type="paragraph" w:styleId="berschrift5">
    <w:name w:val="heading 5"/>
    <w:basedOn w:val="Standard"/>
    <w:next w:val="Standard"/>
    <w:link w:val="berschrift5Zchn"/>
    <w:uiPriority w:val="9"/>
    <w:semiHidden/>
    <w:unhideWhenUsed/>
    <w:rsid w:val="002A7410"/>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A7410"/>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A7410"/>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A7410"/>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A741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85173"/>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5173"/>
    <w:rPr>
      <w:rFonts w:ascii="Tahoma" w:hAnsi="Tahoma" w:cs="Tahoma"/>
      <w:sz w:val="16"/>
      <w:szCs w:val="16"/>
    </w:rPr>
  </w:style>
  <w:style w:type="character" w:customStyle="1" w:styleId="berschrift1Zchn">
    <w:name w:val="Überschrift 1 Zchn"/>
    <w:basedOn w:val="Absatz-Standardschriftart"/>
    <w:link w:val="berschrift1"/>
    <w:uiPriority w:val="9"/>
    <w:rsid w:val="001A411E"/>
    <w:rPr>
      <w:rFonts w:ascii="Arial" w:eastAsiaTheme="majorEastAsia" w:hAnsi="Arial" w:cstheme="majorBidi"/>
      <w:b/>
      <w:bCs/>
      <w:sz w:val="24"/>
      <w:szCs w:val="28"/>
    </w:rPr>
  </w:style>
  <w:style w:type="paragraph" w:styleId="Listenabsatz">
    <w:name w:val="List Paragraph"/>
    <w:basedOn w:val="Standard"/>
    <w:uiPriority w:val="34"/>
    <w:qFormat/>
    <w:rsid w:val="00A7017C"/>
    <w:pPr>
      <w:ind w:left="720"/>
      <w:contextualSpacing/>
    </w:pPr>
  </w:style>
  <w:style w:type="character" w:customStyle="1" w:styleId="berschrift2Zchn">
    <w:name w:val="Überschrift 2 Zchn"/>
    <w:basedOn w:val="Absatz-Standardschriftart"/>
    <w:link w:val="berschrift2"/>
    <w:uiPriority w:val="9"/>
    <w:rsid w:val="00FC1495"/>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251AFD"/>
    <w:rPr>
      <w:rFonts w:ascii="Arial" w:eastAsiaTheme="majorEastAsia" w:hAnsi="Arial" w:cstheme="majorBidi"/>
      <w:b/>
      <w:bCs/>
    </w:rPr>
  </w:style>
  <w:style w:type="character" w:customStyle="1" w:styleId="berschrift4Zchn">
    <w:name w:val="Überschrift 4 Zchn"/>
    <w:aliases w:val="Überschrift Titel Zchn"/>
    <w:basedOn w:val="Absatz-Standardschriftart"/>
    <w:link w:val="berschrift4"/>
    <w:uiPriority w:val="9"/>
    <w:rsid w:val="0058572D"/>
    <w:rPr>
      <w:rFonts w:ascii="Arial" w:eastAsiaTheme="majorEastAsia" w:hAnsi="Arial" w:cstheme="majorBidi"/>
      <w:b/>
      <w:bCs/>
      <w:iCs/>
      <w:sz w:val="28"/>
    </w:rPr>
  </w:style>
  <w:style w:type="character" w:customStyle="1" w:styleId="berschrift5Zchn">
    <w:name w:val="Überschrift 5 Zchn"/>
    <w:basedOn w:val="Absatz-Standardschriftart"/>
    <w:link w:val="berschrift5"/>
    <w:uiPriority w:val="9"/>
    <w:semiHidden/>
    <w:rsid w:val="002A7410"/>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2A7410"/>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2A741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2A741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2A741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A192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A1924"/>
    <w:rPr>
      <w:rFonts w:ascii="Arial" w:hAnsi="Arial"/>
    </w:rPr>
  </w:style>
  <w:style w:type="paragraph" w:styleId="Fuzeile">
    <w:name w:val="footer"/>
    <w:basedOn w:val="Standard"/>
    <w:link w:val="FuzeileZchn"/>
    <w:uiPriority w:val="99"/>
    <w:unhideWhenUsed/>
    <w:rsid w:val="00BA192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A1924"/>
    <w:rPr>
      <w:rFonts w:ascii="Arial" w:hAnsi="Arial"/>
    </w:rPr>
  </w:style>
  <w:style w:type="character" w:styleId="Hyperlink">
    <w:name w:val="Hyperlink"/>
    <w:basedOn w:val="Absatz-Standardschriftart"/>
    <w:uiPriority w:val="99"/>
    <w:unhideWhenUsed/>
    <w:rsid w:val="00301D9F"/>
    <w:rPr>
      <w:color w:val="0000FF" w:themeColor="hyperlink"/>
      <w:u w:val="single"/>
    </w:rPr>
  </w:style>
  <w:style w:type="paragraph" w:styleId="Verzeichnis1">
    <w:name w:val="toc 1"/>
    <w:basedOn w:val="Standard"/>
    <w:next w:val="Standard"/>
    <w:autoRedefine/>
    <w:uiPriority w:val="39"/>
    <w:unhideWhenUsed/>
    <w:rsid w:val="006C1E33"/>
    <w:pPr>
      <w:tabs>
        <w:tab w:val="left" w:pos="880"/>
        <w:tab w:val="right" w:leader="dot" w:pos="9736"/>
      </w:tabs>
      <w:ind w:left="284" w:hanging="284"/>
    </w:pPr>
    <w:rPr>
      <w:rFonts w:ascii="Arial Black" w:hAnsi="Arial Black" w:cstheme="minorHAnsi"/>
      <w:noProof/>
      <w14:scene3d>
        <w14:camera w14:prst="orthographicFront"/>
        <w14:lightRig w14:rig="threePt" w14:dir="t">
          <w14:rot w14:lat="0" w14:lon="0" w14:rev="0"/>
        </w14:lightRig>
      </w14:scene3d>
    </w:rPr>
  </w:style>
  <w:style w:type="paragraph" w:styleId="Verzeichnis2">
    <w:name w:val="toc 2"/>
    <w:basedOn w:val="Standard"/>
    <w:next w:val="Standard"/>
    <w:autoRedefine/>
    <w:uiPriority w:val="39"/>
    <w:unhideWhenUsed/>
    <w:rsid w:val="00964AD8"/>
  </w:style>
  <w:style w:type="paragraph" w:styleId="Verzeichnis3">
    <w:name w:val="toc 3"/>
    <w:basedOn w:val="Standard"/>
    <w:next w:val="Standard"/>
    <w:autoRedefine/>
    <w:uiPriority w:val="39"/>
    <w:unhideWhenUsed/>
    <w:rsid w:val="00964AD8"/>
  </w:style>
  <w:style w:type="paragraph" w:styleId="Verzeichnis4">
    <w:name w:val="toc 4"/>
    <w:basedOn w:val="Standard"/>
    <w:next w:val="Standard"/>
    <w:autoRedefine/>
    <w:uiPriority w:val="39"/>
    <w:unhideWhenUsed/>
    <w:rsid w:val="0090302A"/>
  </w:style>
  <w:style w:type="paragraph" w:styleId="Funotentext">
    <w:name w:val="footnote text"/>
    <w:basedOn w:val="Standard"/>
    <w:link w:val="FunotentextZchn"/>
    <w:uiPriority w:val="99"/>
    <w:semiHidden/>
    <w:unhideWhenUsed/>
    <w:rsid w:val="001A0281"/>
    <w:pPr>
      <w:spacing w:line="240" w:lineRule="auto"/>
    </w:pPr>
    <w:rPr>
      <w:sz w:val="20"/>
      <w:szCs w:val="20"/>
    </w:rPr>
  </w:style>
  <w:style w:type="character" w:customStyle="1" w:styleId="FunotentextZchn">
    <w:name w:val="Fußnotentext Zchn"/>
    <w:basedOn w:val="Absatz-Standardschriftart"/>
    <w:link w:val="Funotentext"/>
    <w:uiPriority w:val="99"/>
    <w:semiHidden/>
    <w:rsid w:val="001A0281"/>
    <w:rPr>
      <w:rFonts w:ascii="Arial" w:hAnsi="Arial"/>
      <w:sz w:val="20"/>
      <w:szCs w:val="20"/>
    </w:rPr>
  </w:style>
  <w:style w:type="character" w:styleId="Funotenzeichen">
    <w:name w:val="footnote reference"/>
    <w:basedOn w:val="Absatz-Standardschriftart"/>
    <w:uiPriority w:val="99"/>
    <w:semiHidden/>
    <w:unhideWhenUsed/>
    <w:rsid w:val="001A0281"/>
    <w:rPr>
      <w:vertAlign w:val="superscript"/>
    </w:rPr>
  </w:style>
  <w:style w:type="paragraph" w:customStyle="1" w:styleId="Abbildung">
    <w:name w:val="Abbildung"/>
    <w:basedOn w:val="Standard"/>
    <w:next w:val="Standard"/>
    <w:qFormat/>
    <w:rsid w:val="00C43A0F"/>
    <w:pPr>
      <w:spacing w:line="240" w:lineRule="auto"/>
      <w:jc w:val="left"/>
    </w:pPr>
    <w:rPr>
      <w:sz w:val="20"/>
      <w:szCs w:val="20"/>
    </w:rPr>
  </w:style>
  <w:style w:type="paragraph" w:customStyle="1" w:styleId="Funoten">
    <w:name w:val="Fußnoten"/>
    <w:basedOn w:val="Funotentext"/>
    <w:link w:val="FunotenZchn"/>
    <w:qFormat/>
    <w:rsid w:val="00494072"/>
    <w:rPr>
      <w:sz w:val="16"/>
    </w:rPr>
  </w:style>
  <w:style w:type="character" w:customStyle="1" w:styleId="FunotenZchn">
    <w:name w:val="Fußnoten Zchn"/>
    <w:basedOn w:val="FunotentextZchn"/>
    <w:link w:val="Funoten"/>
    <w:rsid w:val="00494072"/>
    <w:rPr>
      <w:rFonts w:ascii="Arial" w:hAnsi="Arial"/>
      <w:sz w:val="16"/>
      <w:szCs w:val="20"/>
    </w:rPr>
  </w:style>
  <w:style w:type="paragraph" w:styleId="Abbildungsverzeichnis">
    <w:name w:val="table of figures"/>
    <w:basedOn w:val="Literaturverzeichnis"/>
    <w:next w:val="Standard"/>
    <w:uiPriority w:val="99"/>
    <w:unhideWhenUsed/>
    <w:rsid w:val="00855DC7"/>
  </w:style>
  <w:style w:type="paragraph" w:styleId="Literaturverzeichnis">
    <w:name w:val="Bibliography"/>
    <w:basedOn w:val="Standard"/>
    <w:next w:val="Standard"/>
    <w:uiPriority w:val="37"/>
    <w:unhideWhenUsed/>
    <w:rsid w:val="004C1E37"/>
  </w:style>
  <w:style w:type="table" w:styleId="Tabellenraster">
    <w:name w:val="Table Grid"/>
    <w:basedOn w:val="NormaleTabelle"/>
    <w:uiPriority w:val="39"/>
    <w:rsid w:val="00CF2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CF22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Raster">
    <w:name w:val="Light Grid"/>
    <w:basedOn w:val="NormaleTabelle"/>
    <w:uiPriority w:val="62"/>
    <w:rsid w:val="008637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ervorhebung">
    <w:name w:val="Emphasis"/>
    <w:basedOn w:val="Absatz-Standardschriftart"/>
    <w:uiPriority w:val="20"/>
    <w:qFormat/>
    <w:rsid w:val="000D1743"/>
    <w:rPr>
      <w:i/>
      <w:iCs/>
    </w:rPr>
  </w:style>
  <w:style w:type="character" w:customStyle="1" w:styleId="ilfuvd">
    <w:name w:val="ilfuvd"/>
    <w:basedOn w:val="Absatz-Standardschriftart"/>
    <w:rsid w:val="006657BC"/>
  </w:style>
  <w:style w:type="paragraph" w:styleId="KeinLeerraum">
    <w:name w:val="No Spacing"/>
    <w:uiPriority w:val="1"/>
    <w:qFormat/>
    <w:rsid w:val="00621E0B"/>
    <w:pPr>
      <w:spacing w:after="0" w:line="240" w:lineRule="auto"/>
      <w:jc w:val="both"/>
    </w:pPr>
    <w:rPr>
      <w:rFonts w:ascii="Arial" w:hAnsi="Arial"/>
    </w:rPr>
  </w:style>
  <w:style w:type="character" w:styleId="Kommentarzeichen">
    <w:name w:val="annotation reference"/>
    <w:basedOn w:val="Absatz-Standardschriftart"/>
    <w:uiPriority w:val="99"/>
    <w:semiHidden/>
    <w:unhideWhenUsed/>
    <w:rsid w:val="000025F2"/>
    <w:rPr>
      <w:sz w:val="16"/>
      <w:szCs w:val="16"/>
    </w:rPr>
  </w:style>
  <w:style w:type="paragraph" w:styleId="Kommentartext">
    <w:name w:val="annotation text"/>
    <w:basedOn w:val="Standard"/>
    <w:link w:val="KommentartextZchn"/>
    <w:uiPriority w:val="99"/>
    <w:semiHidden/>
    <w:unhideWhenUsed/>
    <w:rsid w:val="000025F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025F2"/>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0025F2"/>
    <w:rPr>
      <w:b/>
      <w:bCs/>
    </w:rPr>
  </w:style>
  <w:style w:type="character" w:customStyle="1" w:styleId="KommentarthemaZchn">
    <w:name w:val="Kommentarthema Zchn"/>
    <w:basedOn w:val="KommentartextZchn"/>
    <w:link w:val="Kommentarthema"/>
    <w:uiPriority w:val="99"/>
    <w:semiHidden/>
    <w:rsid w:val="000025F2"/>
    <w:rPr>
      <w:rFonts w:ascii="Arial" w:hAnsi="Arial"/>
      <w:b/>
      <w:bCs/>
      <w:sz w:val="20"/>
      <w:szCs w:val="20"/>
    </w:rPr>
  </w:style>
  <w:style w:type="paragraph" w:styleId="Textkrper-Zeileneinzug">
    <w:name w:val="Body Text Indent"/>
    <w:basedOn w:val="Standard"/>
    <w:link w:val="Textkrper-ZeileneinzugZchn"/>
    <w:semiHidden/>
    <w:unhideWhenUsed/>
    <w:rsid w:val="00C23FF1"/>
    <w:pPr>
      <w:spacing w:line="240" w:lineRule="auto"/>
      <w:ind w:left="4956" w:firstLine="708"/>
      <w:jc w:val="left"/>
    </w:pPr>
    <w:rPr>
      <w:rFonts w:ascii="FrnkGothITC Bk BT" w:eastAsia="Times New Roman" w:hAnsi="FrnkGothITC Bk BT" w:cs="Times New Roman"/>
      <w:sz w:val="24"/>
      <w:szCs w:val="24"/>
      <w:lang w:eastAsia="de-DE"/>
    </w:rPr>
  </w:style>
  <w:style w:type="character" w:customStyle="1" w:styleId="Textkrper-ZeileneinzugZchn">
    <w:name w:val="Textkörper-Zeileneinzug Zchn"/>
    <w:basedOn w:val="Absatz-Standardschriftart"/>
    <w:link w:val="Textkrper-Zeileneinzug"/>
    <w:semiHidden/>
    <w:rsid w:val="00C23FF1"/>
    <w:rPr>
      <w:rFonts w:ascii="FrnkGothITC Bk BT" w:eastAsia="Times New Roman" w:hAnsi="FrnkGothITC Bk BT" w:cs="Times New Roman"/>
      <w:sz w:val="24"/>
      <w:szCs w:val="24"/>
      <w:lang w:eastAsia="de-DE"/>
    </w:rPr>
  </w:style>
  <w:style w:type="paragraph" w:customStyle="1" w:styleId="StandardWeb14">
    <w:name w:val="Standard (Web)14"/>
    <w:basedOn w:val="Standard"/>
    <w:rsid w:val="00C23FF1"/>
    <w:pPr>
      <w:spacing w:line="255" w:lineRule="atLeast"/>
      <w:jc w:val="left"/>
    </w:pPr>
    <w:rPr>
      <w:rFonts w:ascii="Times New Roman" w:eastAsia="Times New Roman" w:hAnsi="Times New Roman" w:cs="Times New Roman"/>
      <w:sz w:val="20"/>
      <w:szCs w:val="20"/>
      <w:lang w:eastAsia="de-DE"/>
    </w:rPr>
  </w:style>
  <w:style w:type="paragraph" w:styleId="Beschriftung">
    <w:name w:val="caption"/>
    <w:basedOn w:val="Standard"/>
    <w:next w:val="Standard"/>
    <w:uiPriority w:val="35"/>
    <w:unhideWhenUsed/>
    <w:qFormat/>
    <w:rsid w:val="00174413"/>
    <w:pPr>
      <w:spacing w:line="240" w:lineRule="auto"/>
    </w:pPr>
    <w:rPr>
      <w:b/>
      <w:bCs/>
      <w:sz w:val="20"/>
      <w:szCs w:val="18"/>
    </w:rPr>
  </w:style>
  <w:style w:type="paragraph" w:styleId="Inhaltsverzeichnisberschrift">
    <w:name w:val="TOC Heading"/>
    <w:basedOn w:val="berschrift1"/>
    <w:next w:val="Standard"/>
    <w:uiPriority w:val="39"/>
    <w:semiHidden/>
    <w:unhideWhenUsed/>
    <w:qFormat/>
    <w:rsid w:val="008434E0"/>
    <w:pPr>
      <w:spacing w:before="240" w:after="0"/>
      <w:outlineLvl w:val="9"/>
    </w:pPr>
    <w:rPr>
      <w:rFonts w:asciiTheme="majorHAnsi" w:hAnsiTheme="majorHAnsi"/>
      <w:b w:val="0"/>
      <w:bCs w:val="0"/>
      <w:color w:val="365F91" w:themeColor="accent1" w:themeShade="BF"/>
      <w:sz w:val="32"/>
      <w:szCs w:val="32"/>
    </w:rPr>
  </w:style>
  <w:style w:type="character" w:styleId="Buchtitel">
    <w:name w:val="Book Title"/>
    <w:basedOn w:val="Absatz-Standardschriftart"/>
    <w:uiPriority w:val="33"/>
    <w:rsid w:val="008434E0"/>
    <w:rPr>
      <w:b/>
      <w:bCs/>
      <w:i/>
      <w:iCs/>
      <w:spacing w:val="5"/>
    </w:rPr>
  </w:style>
  <w:style w:type="character" w:styleId="IntensiverVerweis">
    <w:name w:val="Intense Reference"/>
    <w:basedOn w:val="Absatz-Standardschriftart"/>
    <w:uiPriority w:val="32"/>
    <w:rsid w:val="008434E0"/>
    <w:rPr>
      <w:b/>
      <w:bCs/>
      <w:smallCaps/>
      <w:color w:val="4F81BD" w:themeColor="accent1"/>
      <w:spacing w:val="5"/>
    </w:rPr>
  </w:style>
  <w:style w:type="character" w:styleId="SchwacherVerweis">
    <w:name w:val="Subtle Reference"/>
    <w:basedOn w:val="Absatz-Standardschriftart"/>
    <w:uiPriority w:val="31"/>
    <w:rsid w:val="008434E0"/>
    <w:rPr>
      <w:smallCaps/>
      <w:color w:val="5A5A5A" w:themeColor="text1" w:themeTint="A5"/>
    </w:rPr>
  </w:style>
  <w:style w:type="character" w:styleId="IntensiveHervorhebung">
    <w:name w:val="Intense Emphasis"/>
    <w:basedOn w:val="Absatz-Standardschriftart"/>
    <w:uiPriority w:val="21"/>
    <w:rsid w:val="008434E0"/>
    <w:rPr>
      <w:i/>
      <w:iCs/>
      <w:color w:val="4F81BD" w:themeColor="accent1"/>
    </w:rPr>
  </w:style>
  <w:style w:type="character" w:styleId="SchwacheHervorhebung">
    <w:name w:val="Subtle Emphasis"/>
    <w:basedOn w:val="Absatz-Standardschriftart"/>
    <w:uiPriority w:val="19"/>
    <w:rsid w:val="008434E0"/>
    <w:rPr>
      <w:i/>
      <w:iCs/>
      <w:color w:val="404040" w:themeColor="text1" w:themeTint="BF"/>
    </w:rPr>
  </w:style>
  <w:style w:type="paragraph" w:styleId="IntensivesZitat">
    <w:name w:val="Intense Quote"/>
    <w:basedOn w:val="Standard"/>
    <w:next w:val="Standard"/>
    <w:link w:val="IntensivesZitatZchn"/>
    <w:uiPriority w:val="30"/>
    <w:rsid w:val="008434E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434E0"/>
    <w:rPr>
      <w:rFonts w:ascii="Arial" w:hAnsi="Arial"/>
      <w:i/>
      <w:iCs/>
      <w:color w:val="4F81BD" w:themeColor="accent1"/>
    </w:rPr>
  </w:style>
  <w:style w:type="paragraph" w:styleId="Zitat">
    <w:name w:val="Quote"/>
    <w:basedOn w:val="Standard"/>
    <w:next w:val="Standard"/>
    <w:link w:val="ZitatZchn"/>
    <w:uiPriority w:val="29"/>
    <w:rsid w:val="008434E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434E0"/>
    <w:rPr>
      <w:rFonts w:ascii="Arial" w:hAnsi="Arial"/>
      <w:i/>
      <w:iCs/>
      <w:color w:val="404040" w:themeColor="text1" w:themeTint="BF"/>
    </w:rPr>
  </w:style>
  <w:style w:type="table" w:styleId="MittlereListe1-Akzent1">
    <w:name w:val="Medium List 1 Accent 1"/>
    <w:basedOn w:val="NormaleTabelle"/>
    <w:uiPriority w:val="65"/>
    <w:rsid w:val="008434E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434E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434E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434E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434E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434E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434E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434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434E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Liste">
    <w:name w:val="Light List"/>
    <w:basedOn w:val="NormaleTabelle"/>
    <w:uiPriority w:val="61"/>
    <w:semiHidden/>
    <w:unhideWhenUsed/>
    <w:rsid w:val="008434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Variable">
    <w:name w:val="HTML Variable"/>
    <w:basedOn w:val="Absatz-Standardschriftart"/>
    <w:uiPriority w:val="99"/>
    <w:semiHidden/>
    <w:unhideWhenUsed/>
    <w:rsid w:val="008434E0"/>
    <w:rPr>
      <w:i/>
      <w:iCs/>
    </w:rPr>
  </w:style>
  <w:style w:type="character" w:styleId="HTMLSchreibmaschine">
    <w:name w:val="HTML Typewriter"/>
    <w:basedOn w:val="Absatz-Standardschriftart"/>
    <w:uiPriority w:val="99"/>
    <w:semiHidden/>
    <w:unhideWhenUsed/>
    <w:rsid w:val="008434E0"/>
    <w:rPr>
      <w:rFonts w:ascii="Consolas" w:hAnsi="Consolas"/>
      <w:sz w:val="20"/>
      <w:szCs w:val="20"/>
    </w:rPr>
  </w:style>
  <w:style w:type="character" w:styleId="HTMLBeispiel">
    <w:name w:val="HTML Sample"/>
    <w:basedOn w:val="Absatz-Standardschriftart"/>
    <w:uiPriority w:val="99"/>
    <w:semiHidden/>
    <w:unhideWhenUsed/>
    <w:rsid w:val="008434E0"/>
    <w:rPr>
      <w:rFonts w:ascii="Consolas" w:hAnsi="Consolas"/>
      <w:sz w:val="24"/>
      <w:szCs w:val="24"/>
    </w:rPr>
  </w:style>
  <w:style w:type="paragraph" w:styleId="HTMLVorformatiert">
    <w:name w:val="HTML Preformatted"/>
    <w:basedOn w:val="Standard"/>
    <w:link w:val="HTMLVorformatiertZchn"/>
    <w:uiPriority w:val="99"/>
    <w:semiHidden/>
    <w:unhideWhenUsed/>
    <w:rsid w:val="008434E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434E0"/>
    <w:rPr>
      <w:rFonts w:ascii="Consolas" w:hAnsi="Consolas"/>
      <w:sz w:val="20"/>
      <w:szCs w:val="20"/>
    </w:rPr>
  </w:style>
  <w:style w:type="character" w:styleId="HTMLTastatur">
    <w:name w:val="HTML Keyboard"/>
    <w:basedOn w:val="Absatz-Standardschriftart"/>
    <w:uiPriority w:val="99"/>
    <w:semiHidden/>
    <w:unhideWhenUsed/>
    <w:rsid w:val="008434E0"/>
    <w:rPr>
      <w:rFonts w:ascii="Consolas" w:hAnsi="Consolas"/>
      <w:sz w:val="20"/>
      <w:szCs w:val="20"/>
    </w:rPr>
  </w:style>
  <w:style w:type="character" w:styleId="HTMLDefinition">
    <w:name w:val="HTML Definition"/>
    <w:basedOn w:val="Absatz-Standardschriftart"/>
    <w:uiPriority w:val="99"/>
    <w:semiHidden/>
    <w:unhideWhenUsed/>
    <w:rsid w:val="008434E0"/>
    <w:rPr>
      <w:i/>
      <w:iCs/>
    </w:rPr>
  </w:style>
  <w:style w:type="character" w:styleId="HTMLCode">
    <w:name w:val="HTML Code"/>
    <w:basedOn w:val="Absatz-Standardschriftart"/>
    <w:uiPriority w:val="99"/>
    <w:semiHidden/>
    <w:unhideWhenUsed/>
    <w:rsid w:val="008434E0"/>
    <w:rPr>
      <w:rFonts w:ascii="Consolas" w:hAnsi="Consolas"/>
      <w:sz w:val="20"/>
      <w:szCs w:val="20"/>
    </w:rPr>
  </w:style>
  <w:style w:type="character" w:styleId="HTMLZitat">
    <w:name w:val="HTML Cite"/>
    <w:basedOn w:val="Absatz-Standardschriftart"/>
    <w:uiPriority w:val="99"/>
    <w:semiHidden/>
    <w:unhideWhenUsed/>
    <w:rsid w:val="008434E0"/>
    <w:rPr>
      <w:i/>
      <w:iCs/>
    </w:rPr>
  </w:style>
  <w:style w:type="paragraph" w:styleId="HTMLAdresse">
    <w:name w:val="HTML Address"/>
    <w:basedOn w:val="Standard"/>
    <w:link w:val="HTMLAdresseZchn"/>
    <w:uiPriority w:val="99"/>
    <w:semiHidden/>
    <w:unhideWhenUsed/>
    <w:rsid w:val="008434E0"/>
    <w:pPr>
      <w:spacing w:after="0" w:line="240" w:lineRule="auto"/>
    </w:pPr>
    <w:rPr>
      <w:i/>
      <w:iCs/>
    </w:rPr>
  </w:style>
  <w:style w:type="character" w:customStyle="1" w:styleId="HTMLAdresseZchn">
    <w:name w:val="HTML Adresse Zchn"/>
    <w:basedOn w:val="Absatz-Standardschriftart"/>
    <w:link w:val="HTMLAdresse"/>
    <w:uiPriority w:val="99"/>
    <w:semiHidden/>
    <w:rsid w:val="008434E0"/>
    <w:rPr>
      <w:rFonts w:ascii="Arial" w:hAnsi="Arial"/>
      <w:i/>
      <w:iCs/>
    </w:rPr>
  </w:style>
  <w:style w:type="character" w:styleId="HTMLAkronym">
    <w:name w:val="HTML Acronym"/>
    <w:basedOn w:val="Absatz-Standardschriftart"/>
    <w:uiPriority w:val="99"/>
    <w:semiHidden/>
    <w:unhideWhenUsed/>
    <w:rsid w:val="008434E0"/>
  </w:style>
  <w:style w:type="paragraph" w:styleId="StandardWeb">
    <w:name w:val="Normal (Web)"/>
    <w:basedOn w:val="Standard"/>
    <w:uiPriority w:val="99"/>
    <w:unhideWhenUsed/>
    <w:rsid w:val="008434E0"/>
    <w:rPr>
      <w:rFonts w:ascii="Times New Roman" w:hAnsi="Times New Roman" w:cs="Times New Roman"/>
      <w:sz w:val="24"/>
      <w:szCs w:val="24"/>
    </w:rPr>
  </w:style>
  <w:style w:type="paragraph" w:styleId="NurText">
    <w:name w:val="Plain Text"/>
    <w:basedOn w:val="Standard"/>
    <w:link w:val="NurTextZchn"/>
    <w:uiPriority w:val="99"/>
    <w:semiHidden/>
    <w:unhideWhenUsed/>
    <w:rsid w:val="008434E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34E0"/>
    <w:rPr>
      <w:rFonts w:ascii="Consolas" w:hAnsi="Consolas"/>
      <w:sz w:val="21"/>
      <w:szCs w:val="21"/>
    </w:rPr>
  </w:style>
  <w:style w:type="paragraph" w:styleId="Dokumentstruktur">
    <w:name w:val="Document Map"/>
    <w:basedOn w:val="Standard"/>
    <w:link w:val="DokumentstrukturZchn"/>
    <w:uiPriority w:val="99"/>
    <w:semiHidden/>
    <w:unhideWhenUsed/>
    <w:rsid w:val="008434E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434E0"/>
    <w:rPr>
      <w:rFonts w:ascii="Segoe UI" w:hAnsi="Segoe UI" w:cs="Segoe UI"/>
      <w:sz w:val="16"/>
      <w:szCs w:val="16"/>
    </w:rPr>
  </w:style>
  <w:style w:type="character" w:styleId="Fett">
    <w:name w:val="Strong"/>
    <w:basedOn w:val="Absatz-Standardschriftart"/>
    <w:uiPriority w:val="22"/>
    <w:rsid w:val="008434E0"/>
    <w:rPr>
      <w:b/>
      <w:bCs/>
    </w:rPr>
  </w:style>
  <w:style w:type="character" w:styleId="BesuchterLink">
    <w:name w:val="FollowedHyperlink"/>
    <w:basedOn w:val="Absatz-Standardschriftart"/>
    <w:uiPriority w:val="99"/>
    <w:semiHidden/>
    <w:unhideWhenUsed/>
    <w:rsid w:val="008434E0"/>
    <w:rPr>
      <w:color w:val="800080" w:themeColor="followedHyperlink"/>
      <w:u w:val="single"/>
    </w:rPr>
  </w:style>
  <w:style w:type="paragraph" w:styleId="Blocktext">
    <w:name w:val="Block Text"/>
    <w:basedOn w:val="Standard"/>
    <w:uiPriority w:val="99"/>
    <w:semiHidden/>
    <w:unhideWhenUsed/>
    <w:rsid w:val="008434E0"/>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8434E0"/>
    <w:pPr>
      <w:ind w:left="283"/>
    </w:pPr>
    <w:rPr>
      <w:sz w:val="16"/>
      <w:szCs w:val="16"/>
    </w:rPr>
  </w:style>
  <w:style w:type="character" w:customStyle="1" w:styleId="Textkrper-Einzug3Zchn">
    <w:name w:val="Textkörper-Einzug 3 Zchn"/>
    <w:basedOn w:val="Absatz-Standardschriftart"/>
    <w:link w:val="Textkrper-Einzug3"/>
    <w:uiPriority w:val="99"/>
    <w:semiHidden/>
    <w:rsid w:val="008434E0"/>
    <w:rPr>
      <w:rFonts w:ascii="Arial" w:hAnsi="Arial"/>
      <w:sz w:val="16"/>
      <w:szCs w:val="16"/>
    </w:rPr>
  </w:style>
  <w:style w:type="paragraph" w:styleId="Textkrper-Einzug2">
    <w:name w:val="Body Text Indent 2"/>
    <w:basedOn w:val="Standard"/>
    <w:link w:val="Textkrper-Einzug2Zchn"/>
    <w:uiPriority w:val="99"/>
    <w:semiHidden/>
    <w:unhideWhenUsed/>
    <w:rsid w:val="008434E0"/>
    <w:pPr>
      <w:spacing w:line="480" w:lineRule="auto"/>
      <w:ind w:left="283"/>
    </w:pPr>
  </w:style>
  <w:style w:type="character" w:customStyle="1" w:styleId="Textkrper-Einzug2Zchn">
    <w:name w:val="Textkörper-Einzug 2 Zchn"/>
    <w:basedOn w:val="Absatz-Standardschriftart"/>
    <w:link w:val="Textkrper-Einzug2"/>
    <w:uiPriority w:val="99"/>
    <w:semiHidden/>
    <w:rsid w:val="008434E0"/>
    <w:rPr>
      <w:rFonts w:ascii="Arial" w:hAnsi="Arial"/>
    </w:rPr>
  </w:style>
  <w:style w:type="paragraph" w:styleId="Textkrper3">
    <w:name w:val="Body Text 3"/>
    <w:basedOn w:val="Standard"/>
    <w:link w:val="Textkrper3Zchn"/>
    <w:uiPriority w:val="99"/>
    <w:semiHidden/>
    <w:unhideWhenUsed/>
    <w:rsid w:val="008434E0"/>
    <w:rPr>
      <w:sz w:val="16"/>
      <w:szCs w:val="16"/>
    </w:rPr>
  </w:style>
  <w:style w:type="character" w:customStyle="1" w:styleId="Textkrper3Zchn">
    <w:name w:val="Textkörper 3 Zchn"/>
    <w:basedOn w:val="Absatz-Standardschriftart"/>
    <w:link w:val="Textkrper3"/>
    <w:uiPriority w:val="99"/>
    <w:semiHidden/>
    <w:rsid w:val="008434E0"/>
    <w:rPr>
      <w:rFonts w:ascii="Arial" w:hAnsi="Arial"/>
      <w:sz w:val="16"/>
      <w:szCs w:val="16"/>
    </w:rPr>
  </w:style>
  <w:style w:type="paragraph" w:styleId="Textkrper2">
    <w:name w:val="Body Text 2"/>
    <w:basedOn w:val="Standard"/>
    <w:link w:val="Textkrper2Zchn"/>
    <w:uiPriority w:val="99"/>
    <w:semiHidden/>
    <w:unhideWhenUsed/>
    <w:rsid w:val="008434E0"/>
    <w:pPr>
      <w:spacing w:line="480" w:lineRule="auto"/>
    </w:pPr>
  </w:style>
  <w:style w:type="character" w:customStyle="1" w:styleId="Textkrper2Zchn">
    <w:name w:val="Textkörper 2 Zchn"/>
    <w:basedOn w:val="Absatz-Standardschriftart"/>
    <w:link w:val="Textkrper2"/>
    <w:uiPriority w:val="99"/>
    <w:semiHidden/>
    <w:rsid w:val="008434E0"/>
    <w:rPr>
      <w:rFonts w:ascii="Arial" w:hAnsi="Arial"/>
    </w:rPr>
  </w:style>
  <w:style w:type="paragraph" w:styleId="Fu-Endnotenberschrift">
    <w:name w:val="Note Heading"/>
    <w:basedOn w:val="Standard"/>
    <w:next w:val="Standard"/>
    <w:link w:val="Fu-EndnotenberschriftZchn"/>
    <w:uiPriority w:val="99"/>
    <w:semiHidden/>
    <w:unhideWhenUsed/>
    <w:rsid w:val="008434E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434E0"/>
    <w:rPr>
      <w:rFonts w:ascii="Arial" w:hAnsi="Arial"/>
    </w:rPr>
  </w:style>
  <w:style w:type="paragraph" w:styleId="Textkrper-Erstzeileneinzug2">
    <w:name w:val="Body Text First Indent 2"/>
    <w:basedOn w:val="Textkrper-Zeileneinzug"/>
    <w:link w:val="Textkrper-Erstzeileneinzug2Zchn"/>
    <w:uiPriority w:val="99"/>
    <w:semiHidden/>
    <w:unhideWhenUsed/>
    <w:rsid w:val="008434E0"/>
    <w:pPr>
      <w:spacing w:line="360" w:lineRule="auto"/>
      <w:ind w:left="360" w:firstLine="360"/>
      <w:jc w:val="both"/>
    </w:pPr>
    <w:rPr>
      <w:rFonts w:ascii="Arial" w:eastAsiaTheme="minorHAnsi" w:hAnsi="Arial" w:cstheme="minorBidi"/>
      <w:sz w:val="22"/>
      <w:szCs w:val="22"/>
      <w:lang w:eastAsia="en-US"/>
    </w:rPr>
  </w:style>
  <w:style w:type="character" w:customStyle="1" w:styleId="Textkrper-Erstzeileneinzug2Zchn">
    <w:name w:val="Textkörper-Erstzeileneinzug 2 Zchn"/>
    <w:basedOn w:val="Textkrper-ZeileneinzugZchn"/>
    <w:link w:val="Textkrper-Erstzeileneinzug2"/>
    <w:uiPriority w:val="99"/>
    <w:semiHidden/>
    <w:rsid w:val="008434E0"/>
    <w:rPr>
      <w:rFonts w:ascii="Arial" w:eastAsia="Times New Roman" w:hAnsi="Arial" w:cs="Times New Roman"/>
      <w:sz w:val="24"/>
      <w:szCs w:val="24"/>
      <w:lang w:eastAsia="de-DE"/>
    </w:rPr>
  </w:style>
  <w:style w:type="paragraph" w:styleId="Textkrper">
    <w:name w:val="Body Text"/>
    <w:basedOn w:val="Standard"/>
    <w:link w:val="TextkrperZchn"/>
    <w:uiPriority w:val="99"/>
    <w:semiHidden/>
    <w:unhideWhenUsed/>
    <w:rsid w:val="008434E0"/>
  </w:style>
  <w:style w:type="character" w:customStyle="1" w:styleId="TextkrperZchn">
    <w:name w:val="Textkörper Zchn"/>
    <w:basedOn w:val="Absatz-Standardschriftart"/>
    <w:link w:val="Textkrper"/>
    <w:uiPriority w:val="99"/>
    <w:semiHidden/>
    <w:rsid w:val="008434E0"/>
    <w:rPr>
      <w:rFonts w:ascii="Arial" w:hAnsi="Arial"/>
    </w:rPr>
  </w:style>
  <w:style w:type="paragraph" w:styleId="Textkrper-Erstzeileneinzug">
    <w:name w:val="Body Text First Indent"/>
    <w:basedOn w:val="Textkrper"/>
    <w:link w:val="Textkrper-ErstzeileneinzugZchn"/>
    <w:uiPriority w:val="99"/>
    <w:semiHidden/>
    <w:unhideWhenUsed/>
    <w:rsid w:val="008434E0"/>
    <w:pPr>
      <w:ind w:firstLine="360"/>
    </w:pPr>
  </w:style>
  <w:style w:type="character" w:customStyle="1" w:styleId="Textkrper-ErstzeileneinzugZchn">
    <w:name w:val="Textkörper-Erstzeileneinzug Zchn"/>
    <w:basedOn w:val="TextkrperZchn"/>
    <w:link w:val="Textkrper-Erstzeileneinzug"/>
    <w:uiPriority w:val="99"/>
    <w:semiHidden/>
    <w:rsid w:val="008434E0"/>
    <w:rPr>
      <w:rFonts w:ascii="Arial" w:hAnsi="Arial"/>
    </w:rPr>
  </w:style>
  <w:style w:type="paragraph" w:styleId="Datum">
    <w:name w:val="Date"/>
    <w:basedOn w:val="Standard"/>
    <w:next w:val="Standard"/>
    <w:link w:val="DatumZchn"/>
    <w:uiPriority w:val="99"/>
    <w:semiHidden/>
    <w:unhideWhenUsed/>
    <w:rsid w:val="008434E0"/>
  </w:style>
  <w:style w:type="character" w:customStyle="1" w:styleId="DatumZchn">
    <w:name w:val="Datum Zchn"/>
    <w:basedOn w:val="Absatz-Standardschriftart"/>
    <w:link w:val="Datum"/>
    <w:uiPriority w:val="99"/>
    <w:semiHidden/>
    <w:rsid w:val="008434E0"/>
    <w:rPr>
      <w:rFonts w:ascii="Arial" w:hAnsi="Arial"/>
    </w:rPr>
  </w:style>
  <w:style w:type="paragraph" w:styleId="Anrede">
    <w:name w:val="Salutation"/>
    <w:basedOn w:val="Standard"/>
    <w:next w:val="Standard"/>
    <w:link w:val="AnredeZchn"/>
    <w:uiPriority w:val="99"/>
    <w:semiHidden/>
    <w:unhideWhenUsed/>
    <w:rsid w:val="008434E0"/>
  </w:style>
  <w:style w:type="character" w:customStyle="1" w:styleId="AnredeZchn">
    <w:name w:val="Anrede Zchn"/>
    <w:basedOn w:val="Absatz-Standardschriftart"/>
    <w:link w:val="Anrede"/>
    <w:uiPriority w:val="99"/>
    <w:semiHidden/>
    <w:rsid w:val="008434E0"/>
    <w:rPr>
      <w:rFonts w:ascii="Arial" w:hAnsi="Arial"/>
    </w:rPr>
  </w:style>
  <w:style w:type="paragraph" w:styleId="Untertitel">
    <w:name w:val="Subtitle"/>
    <w:basedOn w:val="Standard"/>
    <w:next w:val="Standard"/>
    <w:link w:val="UntertitelZchn"/>
    <w:uiPriority w:val="11"/>
    <w:rsid w:val="008434E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8434E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434E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434E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434E0"/>
    <w:pPr>
      <w:ind w:left="1415"/>
      <w:contextualSpacing/>
    </w:pPr>
  </w:style>
  <w:style w:type="paragraph" w:styleId="Listenfortsetzung4">
    <w:name w:val="List Continue 4"/>
    <w:basedOn w:val="Standard"/>
    <w:uiPriority w:val="99"/>
    <w:semiHidden/>
    <w:unhideWhenUsed/>
    <w:rsid w:val="008434E0"/>
    <w:pPr>
      <w:ind w:left="1132"/>
      <w:contextualSpacing/>
    </w:pPr>
  </w:style>
  <w:style w:type="paragraph" w:styleId="Listenfortsetzung3">
    <w:name w:val="List Continue 3"/>
    <w:basedOn w:val="Standard"/>
    <w:uiPriority w:val="99"/>
    <w:semiHidden/>
    <w:unhideWhenUsed/>
    <w:rsid w:val="008434E0"/>
    <w:pPr>
      <w:ind w:left="849"/>
      <w:contextualSpacing/>
    </w:pPr>
  </w:style>
  <w:style w:type="paragraph" w:styleId="Listenfortsetzung2">
    <w:name w:val="List Continue 2"/>
    <w:basedOn w:val="Standard"/>
    <w:uiPriority w:val="99"/>
    <w:semiHidden/>
    <w:unhideWhenUsed/>
    <w:rsid w:val="008434E0"/>
    <w:pPr>
      <w:ind w:left="566"/>
      <w:contextualSpacing/>
    </w:pPr>
  </w:style>
  <w:style w:type="paragraph" w:styleId="Listenfortsetzung">
    <w:name w:val="List Continue"/>
    <w:basedOn w:val="Standard"/>
    <w:uiPriority w:val="99"/>
    <w:semiHidden/>
    <w:unhideWhenUsed/>
    <w:rsid w:val="008434E0"/>
    <w:pPr>
      <w:ind w:left="283"/>
      <w:contextualSpacing/>
    </w:pPr>
  </w:style>
  <w:style w:type="paragraph" w:styleId="Unterschrift">
    <w:name w:val="Signature"/>
    <w:basedOn w:val="Standard"/>
    <w:link w:val="UnterschriftZchn"/>
    <w:uiPriority w:val="99"/>
    <w:semiHidden/>
    <w:unhideWhenUsed/>
    <w:rsid w:val="008434E0"/>
    <w:pPr>
      <w:spacing w:after="0" w:line="240" w:lineRule="auto"/>
      <w:ind w:left="4252"/>
    </w:pPr>
  </w:style>
  <w:style w:type="character" w:customStyle="1" w:styleId="UnterschriftZchn">
    <w:name w:val="Unterschrift Zchn"/>
    <w:basedOn w:val="Absatz-Standardschriftart"/>
    <w:link w:val="Unterschrift"/>
    <w:uiPriority w:val="99"/>
    <w:semiHidden/>
    <w:rsid w:val="008434E0"/>
    <w:rPr>
      <w:rFonts w:ascii="Arial" w:hAnsi="Arial"/>
    </w:rPr>
  </w:style>
  <w:style w:type="paragraph" w:styleId="Gruformel">
    <w:name w:val="Closing"/>
    <w:basedOn w:val="Standard"/>
    <w:link w:val="GruformelZchn"/>
    <w:uiPriority w:val="99"/>
    <w:semiHidden/>
    <w:unhideWhenUsed/>
    <w:rsid w:val="008434E0"/>
    <w:pPr>
      <w:spacing w:after="0" w:line="240" w:lineRule="auto"/>
      <w:ind w:left="4252"/>
    </w:pPr>
  </w:style>
  <w:style w:type="character" w:customStyle="1" w:styleId="GruformelZchn">
    <w:name w:val="Grußformel Zchn"/>
    <w:basedOn w:val="Absatz-Standardschriftart"/>
    <w:link w:val="Gruformel"/>
    <w:uiPriority w:val="99"/>
    <w:semiHidden/>
    <w:rsid w:val="008434E0"/>
    <w:rPr>
      <w:rFonts w:ascii="Arial" w:hAnsi="Arial"/>
    </w:rPr>
  </w:style>
  <w:style w:type="paragraph" w:styleId="Titel">
    <w:name w:val="Title"/>
    <w:basedOn w:val="Standard"/>
    <w:next w:val="Standard"/>
    <w:link w:val="TitelZchn"/>
    <w:uiPriority w:val="10"/>
    <w:rsid w:val="008434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434E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434E0"/>
    <w:pPr>
      <w:numPr>
        <w:numId w:val="3"/>
      </w:numPr>
      <w:contextualSpacing/>
    </w:pPr>
  </w:style>
  <w:style w:type="paragraph" w:styleId="Listennummer4">
    <w:name w:val="List Number 4"/>
    <w:basedOn w:val="Standard"/>
    <w:uiPriority w:val="99"/>
    <w:semiHidden/>
    <w:unhideWhenUsed/>
    <w:rsid w:val="008434E0"/>
    <w:pPr>
      <w:numPr>
        <w:numId w:val="4"/>
      </w:numPr>
      <w:contextualSpacing/>
    </w:pPr>
  </w:style>
  <w:style w:type="paragraph" w:styleId="Listennummer3">
    <w:name w:val="List Number 3"/>
    <w:basedOn w:val="Standard"/>
    <w:uiPriority w:val="99"/>
    <w:semiHidden/>
    <w:unhideWhenUsed/>
    <w:rsid w:val="008434E0"/>
    <w:pPr>
      <w:numPr>
        <w:numId w:val="5"/>
      </w:numPr>
      <w:contextualSpacing/>
    </w:pPr>
  </w:style>
  <w:style w:type="paragraph" w:styleId="Listennummer2">
    <w:name w:val="List Number 2"/>
    <w:basedOn w:val="Standard"/>
    <w:uiPriority w:val="99"/>
    <w:semiHidden/>
    <w:unhideWhenUsed/>
    <w:rsid w:val="008434E0"/>
    <w:pPr>
      <w:numPr>
        <w:numId w:val="6"/>
      </w:numPr>
      <w:contextualSpacing/>
    </w:pPr>
  </w:style>
  <w:style w:type="paragraph" w:styleId="Aufzhlungszeichen5">
    <w:name w:val="List Bullet 5"/>
    <w:basedOn w:val="Standard"/>
    <w:uiPriority w:val="99"/>
    <w:semiHidden/>
    <w:unhideWhenUsed/>
    <w:rsid w:val="008434E0"/>
    <w:pPr>
      <w:numPr>
        <w:numId w:val="2"/>
      </w:numPr>
      <w:contextualSpacing/>
    </w:pPr>
  </w:style>
  <w:style w:type="paragraph" w:styleId="Aufzhlungszeichen4">
    <w:name w:val="List Bullet 4"/>
    <w:basedOn w:val="Standard"/>
    <w:uiPriority w:val="99"/>
    <w:semiHidden/>
    <w:unhideWhenUsed/>
    <w:rsid w:val="008434E0"/>
    <w:pPr>
      <w:numPr>
        <w:numId w:val="7"/>
      </w:numPr>
      <w:contextualSpacing/>
    </w:pPr>
  </w:style>
  <w:style w:type="paragraph" w:styleId="Aufzhlungszeichen3">
    <w:name w:val="List Bullet 3"/>
    <w:basedOn w:val="Standard"/>
    <w:uiPriority w:val="99"/>
    <w:semiHidden/>
    <w:unhideWhenUsed/>
    <w:rsid w:val="008434E0"/>
    <w:pPr>
      <w:numPr>
        <w:numId w:val="8"/>
      </w:numPr>
      <w:contextualSpacing/>
    </w:pPr>
  </w:style>
  <w:style w:type="paragraph" w:styleId="Aufzhlungszeichen2">
    <w:name w:val="List Bullet 2"/>
    <w:basedOn w:val="Standard"/>
    <w:uiPriority w:val="99"/>
    <w:semiHidden/>
    <w:unhideWhenUsed/>
    <w:rsid w:val="008434E0"/>
    <w:pPr>
      <w:numPr>
        <w:numId w:val="9"/>
      </w:numPr>
      <w:contextualSpacing/>
    </w:pPr>
  </w:style>
  <w:style w:type="paragraph" w:styleId="Liste5">
    <w:name w:val="List 5"/>
    <w:basedOn w:val="Standard"/>
    <w:uiPriority w:val="99"/>
    <w:semiHidden/>
    <w:unhideWhenUsed/>
    <w:rsid w:val="008434E0"/>
    <w:pPr>
      <w:ind w:left="1415" w:hanging="283"/>
      <w:contextualSpacing/>
    </w:pPr>
  </w:style>
  <w:style w:type="paragraph" w:styleId="Liste4">
    <w:name w:val="List 4"/>
    <w:basedOn w:val="Standard"/>
    <w:uiPriority w:val="99"/>
    <w:semiHidden/>
    <w:unhideWhenUsed/>
    <w:rsid w:val="008434E0"/>
    <w:pPr>
      <w:ind w:left="1132" w:hanging="283"/>
      <w:contextualSpacing/>
    </w:pPr>
  </w:style>
  <w:style w:type="paragraph" w:styleId="Liste3">
    <w:name w:val="List 3"/>
    <w:basedOn w:val="Standard"/>
    <w:uiPriority w:val="99"/>
    <w:semiHidden/>
    <w:unhideWhenUsed/>
    <w:rsid w:val="008434E0"/>
    <w:pPr>
      <w:ind w:left="849" w:hanging="283"/>
      <w:contextualSpacing/>
    </w:pPr>
  </w:style>
  <w:style w:type="paragraph" w:styleId="Liste2">
    <w:name w:val="List 2"/>
    <w:basedOn w:val="Standard"/>
    <w:uiPriority w:val="99"/>
    <w:semiHidden/>
    <w:unhideWhenUsed/>
    <w:rsid w:val="008434E0"/>
    <w:pPr>
      <w:ind w:left="566" w:hanging="283"/>
      <w:contextualSpacing/>
    </w:pPr>
  </w:style>
  <w:style w:type="paragraph" w:styleId="Listennummer">
    <w:name w:val="List Number"/>
    <w:basedOn w:val="Standard"/>
    <w:uiPriority w:val="99"/>
    <w:semiHidden/>
    <w:unhideWhenUsed/>
    <w:rsid w:val="008434E0"/>
    <w:pPr>
      <w:numPr>
        <w:numId w:val="10"/>
      </w:numPr>
      <w:contextualSpacing/>
    </w:pPr>
  </w:style>
  <w:style w:type="paragraph" w:styleId="Aufzhlungszeichen">
    <w:name w:val="List Bullet"/>
    <w:basedOn w:val="Standard"/>
    <w:uiPriority w:val="99"/>
    <w:semiHidden/>
    <w:unhideWhenUsed/>
    <w:rsid w:val="008434E0"/>
    <w:pPr>
      <w:numPr>
        <w:numId w:val="11"/>
      </w:numPr>
      <w:contextualSpacing/>
    </w:pPr>
  </w:style>
  <w:style w:type="paragraph" w:styleId="Liste">
    <w:name w:val="List"/>
    <w:basedOn w:val="Standard"/>
    <w:uiPriority w:val="99"/>
    <w:semiHidden/>
    <w:unhideWhenUsed/>
    <w:rsid w:val="008434E0"/>
    <w:pPr>
      <w:ind w:left="283" w:hanging="283"/>
      <w:contextualSpacing/>
    </w:pPr>
  </w:style>
  <w:style w:type="paragraph" w:styleId="RGV-berschrift">
    <w:name w:val="toa heading"/>
    <w:basedOn w:val="Standard"/>
    <w:next w:val="Standard"/>
    <w:uiPriority w:val="99"/>
    <w:semiHidden/>
    <w:unhideWhenUsed/>
    <w:rsid w:val="008434E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434E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434E0"/>
    <w:rPr>
      <w:rFonts w:ascii="Consolas" w:hAnsi="Consolas"/>
      <w:sz w:val="20"/>
      <w:szCs w:val="20"/>
    </w:rPr>
  </w:style>
  <w:style w:type="paragraph" w:styleId="Rechtsgrundlagenverzeichnis">
    <w:name w:val="table of authorities"/>
    <w:basedOn w:val="Standard"/>
    <w:next w:val="Standard"/>
    <w:uiPriority w:val="99"/>
    <w:semiHidden/>
    <w:unhideWhenUsed/>
    <w:rsid w:val="008434E0"/>
    <w:pPr>
      <w:spacing w:after="0"/>
      <w:ind w:left="220" w:hanging="220"/>
    </w:pPr>
  </w:style>
  <w:style w:type="paragraph" w:styleId="Endnotentext">
    <w:name w:val="endnote text"/>
    <w:basedOn w:val="Standard"/>
    <w:link w:val="EndnotentextZchn"/>
    <w:uiPriority w:val="99"/>
    <w:semiHidden/>
    <w:unhideWhenUsed/>
    <w:rsid w:val="008434E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434E0"/>
    <w:rPr>
      <w:rFonts w:ascii="Arial" w:hAnsi="Arial"/>
      <w:sz w:val="20"/>
      <w:szCs w:val="20"/>
    </w:rPr>
  </w:style>
  <w:style w:type="character" w:styleId="Endnotenzeichen">
    <w:name w:val="endnote reference"/>
    <w:basedOn w:val="Absatz-Standardschriftart"/>
    <w:uiPriority w:val="99"/>
    <w:semiHidden/>
    <w:unhideWhenUsed/>
    <w:rsid w:val="008434E0"/>
    <w:rPr>
      <w:vertAlign w:val="superscript"/>
    </w:rPr>
  </w:style>
  <w:style w:type="character" w:styleId="Seitenzahl">
    <w:name w:val="page number"/>
    <w:basedOn w:val="Absatz-Standardschriftart"/>
    <w:uiPriority w:val="99"/>
    <w:semiHidden/>
    <w:unhideWhenUsed/>
    <w:rsid w:val="008434E0"/>
  </w:style>
  <w:style w:type="character" w:styleId="Zeilennummer">
    <w:name w:val="line number"/>
    <w:basedOn w:val="Absatz-Standardschriftart"/>
    <w:uiPriority w:val="99"/>
    <w:semiHidden/>
    <w:unhideWhenUsed/>
    <w:rsid w:val="008434E0"/>
  </w:style>
  <w:style w:type="paragraph" w:styleId="Umschlagabsenderadresse">
    <w:name w:val="envelope return"/>
    <w:basedOn w:val="Standard"/>
    <w:uiPriority w:val="99"/>
    <w:semiHidden/>
    <w:unhideWhenUsed/>
    <w:rsid w:val="008434E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434E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434E0"/>
    <w:pPr>
      <w:spacing w:after="0" w:line="240" w:lineRule="auto"/>
      <w:ind w:left="220" w:hanging="220"/>
    </w:pPr>
  </w:style>
  <w:style w:type="paragraph" w:styleId="Indexberschrift">
    <w:name w:val="index heading"/>
    <w:basedOn w:val="Standard"/>
    <w:next w:val="Index1"/>
    <w:uiPriority w:val="99"/>
    <w:semiHidden/>
    <w:unhideWhenUsed/>
    <w:rsid w:val="008434E0"/>
    <w:rPr>
      <w:rFonts w:asciiTheme="majorHAnsi" w:eastAsiaTheme="majorEastAsia" w:hAnsiTheme="majorHAnsi" w:cstheme="majorBidi"/>
      <w:b/>
      <w:bCs/>
    </w:rPr>
  </w:style>
  <w:style w:type="paragraph" w:styleId="Standardeinzug">
    <w:name w:val="Normal Indent"/>
    <w:basedOn w:val="Standard"/>
    <w:uiPriority w:val="99"/>
    <w:semiHidden/>
    <w:unhideWhenUsed/>
    <w:rsid w:val="008434E0"/>
    <w:pPr>
      <w:ind w:left="708"/>
    </w:pPr>
  </w:style>
  <w:style w:type="paragraph" w:styleId="Verzeichnis9">
    <w:name w:val="toc 9"/>
    <w:basedOn w:val="Standard"/>
    <w:next w:val="Standard"/>
    <w:autoRedefine/>
    <w:uiPriority w:val="39"/>
    <w:semiHidden/>
    <w:unhideWhenUsed/>
    <w:rsid w:val="008434E0"/>
    <w:pPr>
      <w:spacing w:after="100"/>
      <w:ind w:left="1760"/>
    </w:pPr>
  </w:style>
  <w:style w:type="paragraph" w:styleId="Verzeichnis8">
    <w:name w:val="toc 8"/>
    <w:basedOn w:val="Standard"/>
    <w:next w:val="Standard"/>
    <w:autoRedefine/>
    <w:uiPriority w:val="39"/>
    <w:semiHidden/>
    <w:unhideWhenUsed/>
    <w:rsid w:val="008434E0"/>
    <w:pPr>
      <w:spacing w:after="100"/>
      <w:ind w:left="1540"/>
    </w:pPr>
  </w:style>
  <w:style w:type="paragraph" w:styleId="Verzeichnis7">
    <w:name w:val="toc 7"/>
    <w:basedOn w:val="Standard"/>
    <w:next w:val="Standard"/>
    <w:autoRedefine/>
    <w:uiPriority w:val="39"/>
    <w:semiHidden/>
    <w:unhideWhenUsed/>
    <w:rsid w:val="008434E0"/>
    <w:pPr>
      <w:spacing w:after="100"/>
      <w:ind w:left="1320"/>
    </w:pPr>
  </w:style>
  <w:style w:type="paragraph" w:styleId="Verzeichnis6">
    <w:name w:val="toc 6"/>
    <w:basedOn w:val="Standard"/>
    <w:next w:val="Standard"/>
    <w:autoRedefine/>
    <w:uiPriority w:val="39"/>
    <w:semiHidden/>
    <w:unhideWhenUsed/>
    <w:rsid w:val="008434E0"/>
    <w:pPr>
      <w:spacing w:after="100"/>
      <w:ind w:left="1100"/>
    </w:pPr>
  </w:style>
  <w:style w:type="paragraph" w:styleId="Verzeichnis5">
    <w:name w:val="toc 5"/>
    <w:basedOn w:val="Standard"/>
    <w:next w:val="Standard"/>
    <w:autoRedefine/>
    <w:uiPriority w:val="39"/>
    <w:semiHidden/>
    <w:unhideWhenUsed/>
    <w:rsid w:val="008434E0"/>
    <w:pPr>
      <w:spacing w:after="100"/>
      <w:ind w:left="880"/>
    </w:pPr>
  </w:style>
  <w:style w:type="paragraph" w:styleId="Index9">
    <w:name w:val="index 9"/>
    <w:basedOn w:val="Standard"/>
    <w:next w:val="Standard"/>
    <w:autoRedefine/>
    <w:uiPriority w:val="99"/>
    <w:semiHidden/>
    <w:unhideWhenUsed/>
    <w:rsid w:val="008434E0"/>
    <w:pPr>
      <w:spacing w:after="0" w:line="240" w:lineRule="auto"/>
      <w:ind w:left="1980" w:hanging="220"/>
    </w:pPr>
  </w:style>
  <w:style w:type="paragraph" w:styleId="Index8">
    <w:name w:val="index 8"/>
    <w:basedOn w:val="Standard"/>
    <w:next w:val="Standard"/>
    <w:autoRedefine/>
    <w:uiPriority w:val="99"/>
    <w:semiHidden/>
    <w:unhideWhenUsed/>
    <w:rsid w:val="008434E0"/>
    <w:pPr>
      <w:spacing w:after="0" w:line="240" w:lineRule="auto"/>
      <w:ind w:left="1760" w:hanging="220"/>
    </w:pPr>
  </w:style>
  <w:style w:type="paragraph" w:styleId="Index7">
    <w:name w:val="index 7"/>
    <w:basedOn w:val="Standard"/>
    <w:next w:val="Standard"/>
    <w:autoRedefine/>
    <w:uiPriority w:val="99"/>
    <w:semiHidden/>
    <w:unhideWhenUsed/>
    <w:rsid w:val="008434E0"/>
    <w:pPr>
      <w:spacing w:after="0" w:line="240" w:lineRule="auto"/>
      <w:ind w:left="1540" w:hanging="220"/>
    </w:pPr>
  </w:style>
  <w:style w:type="paragraph" w:styleId="Index6">
    <w:name w:val="index 6"/>
    <w:basedOn w:val="Standard"/>
    <w:next w:val="Standard"/>
    <w:autoRedefine/>
    <w:uiPriority w:val="99"/>
    <w:semiHidden/>
    <w:unhideWhenUsed/>
    <w:rsid w:val="008434E0"/>
    <w:pPr>
      <w:spacing w:after="0" w:line="240" w:lineRule="auto"/>
      <w:ind w:left="1320" w:hanging="220"/>
    </w:pPr>
  </w:style>
  <w:style w:type="paragraph" w:styleId="Index5">
    <w:name w:val="index 5"/>
    <w:basedOn w:val="Standard"/>
    <w:next w:val="Standard"/>
    <w:autoRedefine/>
    <w:uiPriority w:val="99"/>
    <w:semiHidden/>
    <w:unhideWhenUsed/>
    <w:rsid w:val="008434E0"/>
    <w:pPr>
      <w:spacing w:after="0" w:line="240" w:lineRule="auto"/>
      <w:ind w:left="1100" w:hanging="220"/>
    </w:pPr>
  </w:style>
  <w:style w:type="paragraph" w:styleId="Index4">
    <w:name w:val="index 4"/>
    <w:basedOn w:val="Standard"/>
    <w:next w:val="Standard"/>
    <w:autoRedefine/>
    <w:uiPriority w:val="99"/>
    <w:semiHidden/>
    <w:unhideWhenUsed/>
    <w:rsid w:val="008434E0"/>
    <w:pPr>
      <w:spacing w:after="0" w:line="240" w:lineRule="auto"/>
      <w:ind w:left="880" w:hanging="220"/>
    </w:pPr>
  </w:style>
  <w:style w:type="paragraph" w:styleId="Index3">
    <w:name w:val="index 3"/>
    <w:basedOn w:val="Standard"/>
    <w:next w:val="Standard"/>
    <w:autoRedefine/>
    <w:uiPriority w:val="99"/>
    <w:semiHidden/>
    <w:unhideWhenUsed/>
    <w:rsid w:val="008434E0"/>
    <w:pPr>
      <w:spacing w:after="0" w:line="240" w:lineRule="auto"/>
      <w:ind w:left="660" w:hanging="220"/>
    </w:pPr>
  </w:style>
  <w:style w:type="paragraph" w:styleId="Index2">
    <w:name w:val="index 2"/>
    <w:basedOn w:val="Standard"/>
    <w:next w:val="Standard"/>
    <w:autoRedefine/>
    <w:uiPriority w:val="99"/>
    <w:semiHidden/>
    <w:unhideWhenUsed/>
    <w:rsid w:val="008434E0"/>
    <w:pPr>
      <w:spacing w:after="0" w:line="240" w:lineRule="auto"/>
      <w:ind w:left="440" w:hanging="220"/>
    </w:pPr>
  </w:style>
  <w:style w:type="character" w:styleId="Platzhaltertext">
    <w:name w:val="Placeholder Text"/>
    <w:basedOn w:val="Absatz-Standardschriftart"/>
    <w:uiPriority w:val="99"/>
    <w:semiHidden/>
    <w:rsid w:val="008434E0"/>
    <w:rPr>
      <w:color w:val="808080"/>
    </w:rPr>
  </w:style>
  <w:style w:type="paragraph" w:customStyle="1" w:styleId="CitaviBibliographyHeading">
    <w:name w:val="Citavi Bibliography Heading"/>
    <w:basedOn w:val="Standard"/>
    <w:link w:val="CitaviBibliographyHeadingZchn"/>
    <w:rsid w:val="008434E0"/>
    <w:pPr>
      <w:jc w:val="left"/>
    </w:pPr>
  </w:style>
  <w:style w:type="character" w:customStyle="1" w:styleId="CitaviBibliographyHeadingZchn">
    <w:name w:val="Citavi Bibliography Heading Zchn"/>
    <w:basedOn w:val="Absatz-Standardschriftart"/>
    <w:link w:val="CitaviBibliographyHeading"/>
    <w:uiPriority w:val="99"/>
    <w:rsid w:val="008434E0"/>
    <w:rPr>
      <w:rFonts w:ascii="Arial" w:hAnsi="Arial"/>
    </w:rPr>
  </w:style>
  <w:style w:type="paragraph" w:customStyle="1" w:styleId="CitaviBibliographyEntry">
    <w:name w:val="Citavi Bibliography Entry"/>
    <w:basedOn w:val="Standard"/>
    <w:link w:val="CitaviBibliographyEntryZchn"/>
    <w:uiPriority w:val="99"/>
    <w:rsid w:val="008434E0"/>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434E0"/>
    <w:rPr>
      <w:rFonts w:ascii="Arial" w:hAnsi="Arial"/>
    </w:rPr>
  </w:style>
  <w:style w:type="character" w:styleId="NichtaufgelsteErwhnung">
    <w:name w:val="Unresolved Mention"/>
    <w:basedOn w:val="Absatz-Standardschriftart"/>
    <w:uiPriority w:val="99"/>
    <w:semiHidden/>
    <w:unhideWhenUsed/>
    <w:rsid w:val="008434E0"/>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3C3E52"/>
    <w:pPr>
      <w:jc w:val="left"/>
    </w:pPr>
  </w:style>
  <w:style w:type="character" w:customStyle="1" w:styleId="CitaviChapterBibliographyHeadingZchn">
    <w:name w:val="Citavi Chapter Bibliography Heading Zchn"/>
    <w:basedOn w:val="Absatz-Standardschriftart"/>
    <w:link w:val="CitaviChapterBibliographyHeading"/>
    <w:uiPriority w:val="99"/>
    <w:rsid w:val="003C3E52"/>
    <w:rPr>
      <w:rFonts w:ascii="Arial" w:eastAsiaTheme="majorEastAsia" w:hAnsi="Arial" w:cstheme="majorBidi"/>
      <w:b/>
      <w:bCs/>
      <w:sz w:val="24"/>
      <w:szCs w:val="26"/>
    </w:rPr>
  </w:style>
  <w:style w:type="paragraph" w:customStyle="1" w:styleId="CitaviBibliographySubheading1">
    <w:name w:val="Citavi Bibliography Subheading 1"/>
    <w:basedOn w:val="berschrift2"/>
    <w:link w:val="CitaviBibliographySubheading1Zchn"/>
    <w:uiPriority w:val="99"/>
    <w:rsid w:val="003C3E52"/>
    <w:pPr>
      <w:spacing w:line="276"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3C3E52"/>
    <w:rPr>
      <w:rFonts w:ascii="Arial" w:eastAsiaTheme="majorEastAsia" w:hAnsi="Arial" w:cstheme="majorBidi"/>
      <w:b/>
      <w:bCs/>
      <w:sz w:val="24"/>
      <w:szCs w:val="26"/>
    </w:rPr>
  </w:style>
  <w:style w:type="paragraph" w:customStyle="1" w:styleId="CitaviBibliographySubheading2">
    <w:name w:val="Citavi Bibliography Subheading 2"/>
    <w:basedOn w:val="berschrift3"/>
    <w:link w:val="CitaviBibliographySubheading2Zchn"/>
    <w:uiPriority w:val="99"/>
    <w:rsid w:val="003C3E52"/>
    <w:pPr>
      <w:spacing w:line="276"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3C3E52"/>
    <w:rPr>
      <w:rFonts w:ascii="Arial" w:eastAsiaTheme="majorEastAsia" w:hAnsi="Arial" w:cstheme="majorBidi"/>
      <w:b/>
      <w:bCs/>
    </w:rPr>
  </w:style>
  <w:style w:type="paragraph" w:customStyle="1" w:styleId="CitaviBibliographySubheading3">
    <w:name w:val="Citavi Bibliography Subheading 3"/>
    <w:basedOn w:val="berschrift4"/>
    <w:link w:val="CitaviBibliographySubheading3Zchn"/>
    <w:uiPriority w:val="99"/>
    <w:rsid w:val="003C3E52"/>
    <w:pPr>
      <w:spacing w:line="276"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3C3E52"/>
    <w:rPr>
      <w:rFonts w:ascii="Arial" w:eastAsiaTheme="majorEastAsia" w:hAnsi="Arial" w:cstheme="majorBidi"/>
      <w:b/>
      <w:bCs/>
      <w:iCs/>
      <w:sz w:val="28"/>
    </w:rPr>
  </w:style>
  <w:style w:type="paragraph" w:customStyle="1" w:styleId="CitaviBibliographySubheading4">
    <w:name w:val="Citavi Bibliography Subheading 4"/>
    <w:basedOn w:val="berschrift5"/>
    <w:link w:val="CitaviBibliographySubheading4Zchn"/>
    <w:uiPriority w:val="99"/>
    <w:rsid w:val="003C3E52"/>
    <w:pPr>
      <w:spacing w:line="276"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3C3E5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3C3E52"/>
    <w:pPr>
      <w:spacing w:line="276"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3C3E5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3C3E52"/>
    <w:pPr>
      <w:spacing w:line="276"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3C3E5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3C3E52"/>
    <w:pPr>
      <w:spacing w:line="276"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3C3E5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3C3E52"/>
    <w:pPr>
      <w:spacing w:line="276"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3C3E52"/>
    <w:rPr>
      <w:rFonts w:asciiTheme="majorHAnsi" w:eastAsiaTheme="majorEastAsia" w:hAnsiTheme="majorHAnsi" w:cstheme="majorBidi"/>
      <w:i/>
      <w:iCs/>
      <w:color w:val="404040" w:themeColor="text1" w:themeTint="BF"/>
      <w:sz w:val="20"/>
      <w:szCs w:val="20"/>
    </w:rPr>
  </w:style>
  <w:style w:type="table" w:styleId="Gitternetztabelle7farbigAkzent3">
    <w:name w:val="Grid Table 7 Colorful Accent 3"/>
    <w:basedOn w:val="NormaleTabelle"/>
    <w:uiPriority w:val="52"/>
    <w:rsid w:val="003C3E52"/>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Listentabelle4Akzent3">
    <w:name w:val="List Table 4 Accent 3"/>
    <w:basedOn w:val="NormaleTabelle"/>
    <w:uiPriority w:val="49"/>
    <w:rsid w:val="003C3E52"/>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Formatvorlage1">
    <w:name w:val="Formatvorlage1"/>
    <w:basedOn w:val="NormaleTabelle"/>
    <w:uiPriority w:val="99"/>
    <w:rsid w:val="003C3E52"/>
    <w:pPr>
      <w:spacing w:after="0" w:line="240" w:lineRule="auto"/>
    </w:pPr>
    <w:tblPr/>
  </w:style>
  <w:style w:type="table" w:customStyle="1" w:styleId="HOODLBOI">
    <w:name w:val="HOODL BOI"/>
    <w:basedOn w:val="NormaleTabelle"/>
    <w:uiPriority w:val="99"/>
    <w:rsid w:val="003C3E52"/>
    <w:pPr>
      <w:spacing w:after="0" w:line="240" w:lineRule="auto"/>
    </w:pPr>
    <w:tblPr/>
  </w:style>
  <w:style w:type="paragraph" w:styleId="berarbeitung">
    <w:name w:val="Revision"/>
    <w:hidden/>
    <w:uiPriority w:val="99"/>
    <w:semiHidden/>
    <w:rsid w:val="003C3E52"/>
    <w:pPr>
      <w:spacing w:after="0" w:line="240" w:lineRule="auto"/>
    </w:pPr>
    <w:rPr>
      <w:rFonts w:ascii="Arial" w:hAnsi="Arial"/>
    </w:rPr>
  </w:style>
  <w:style w:type="table" w:styleId="Gitternetztabelle4Akzent3">
    <w:name w:val="Grid Table 4 Accent 3"/>
    <w:basedOn w:val="NormaleTabelle"/>
    <w:uiPriority w:val="49"/>
    <w:rsid w:val="006975A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CitaviBibliographyEntryCitaviBasis-Stilv20">
    <w:name w:val="Citavi Bibliography Entry (Citavi Basis-Stil v20)"/>
    <w:basedOn w:val="Standard"/>
    <w:next w:val="Standard"/>
    <w:rsid w:val="00D26533"/>
    <w:pPr>
      <w:spacing w:line="259" w:lineRule="auto"/>
      <w:jc w:val="left"/>
    </w:pPr>
    <w:rPr>
      <w:rFonts w:asciiTheme="minorHAnsi" w:eastAsiaTheme="minorEastAsia" w:hAnsiTheme="minorHAnsi"/>
      <w:lang w:eastAsia="de-DE"/>
    </w:rPr>
  </w:style>
  <w:style w:type="paragraph" w:customStyle="1" w:styleId="CitaviBibliographyEntryIEEEDesignTestv11">
    <w:name w:val="Citavi Bibliography Entry (IEEE Design   Test v11)"/>
    <w:basedOn w:val="Standard"/>
    <w:next w:val="Standard"/>
    <w:rsid w:val="00F82130"/>
    <w:pPr>
      <w:tabs>
        <w:tab w:val="left" w:pos="454"/>
      </w:tabs>
      <w:spacing w:after="0" w:line="259" w:lineRule="auto"/>
      <w:ind w:left="454" w:hanging="454"/>
      <w:jc w:val="left"/>
    </w:pPr>
    <w:rPr>
      <w:rFonts w:asciiTheme="minorHAnsi" w:eastAsiaTheme="minorEastAsia" w:hAnsiTheme="minorHAnsi"/>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00687">
      <w:bodyDiv w:val="1"/>
      <w:marLeft w:val="0"/>
      <w:marRight w:val="0"/>
      <w:marTop w:val="0"/>
      <w:marBottom w:val="0"/>
      <w:divBdr>
        <w:top w:val="none" w:sz="0" w:space="0" w:color="auto"/>
        <w:left w:val="none" w:sz="0" w:space="0" w:color="auto"/>
        <w:bottom w:val="none" w:sz="0" w:space="0" w:color="auto"/>
        <w:right w:val="none" w:sz="0" w:space="0" w:color="auto"/>
      </w:divBdr>
    </w:div>
    <w:div w:id="46417269">
      <w:bodyDiv w:val="1"/>
      <w:marLeft w:val="0"/>
      <w:marRight w:val="0"/>
      <w:marTop w:val="0"/>
      <w:marBottom w:val="0"/>
      <w:divBdr>
        <w:top w:val="none" w:sz="0" w:space="0" w:color="auto"/>
        <w:left w:val="none" w:sz="0" w:space="0" w:color="auto"/>
        <w:bottom w:val="none" w:sz="0" w:space="0" w:color="auto"/>
        <w:right w:val="none" w:sz="0" w:space="0" w:color="auto"/>
      </w:divBdr>
      <w:divsChild>
        <w:div w:id="462499486">
          <w:marLeft w:val="1800"/>
          <w:marRight w:val="0"/>
          <w:marTop w:val="100"/>
          <w:marBottom w:val="0"/>
          <w:divBdr>
            <w:top w:val="none" w:sz="0" w:space="0" w:color="auto"/>
            <w:left w:val="none" w:sz="0" w:space="0" w:color="auto"/>
            <w:bottom w:val="none" w:sz="0" w:space="0" w:color="auto"/>
            <w:right w:val="none" w:sz="0" w:space="0" w:color="auto"/>
          </w:divBdr>
        </w:div>
      </w:divsChild>
    </w:div>
    <w:div w:id="48846120">
      <w:bodyDiv w:val="1"/>
      <w:marLeft w:val="0"/>
      <w:marRight w:val="0"/>
      <w:marTop w:val="0"/>
      <w:marBottom w:val="0"/>
      <w:divBdr>
        <w:top w:val="none" w:sz="0" w:space="0" w:color="auto"/>
        <w:left w:val="none" w:sz="0" w:space="0" w:color="auto"/>
        <w:bottom w:val="none" w:sz="0" w:space="0" w:color="auto"/>
        <w:right w:val="none" w:sz="0" w:space="0" w:color="auto"/>
      </w:divBdr>
    </w:div>
    <w:div w:id="68188071">
      <w:bodyDiv w:val="1"/>
      <w:marLeft w:val="0"/>
      <w:marRight w:val="0"/>
      <w:marTop w:val="0"/>
      <w:marBottom w:val="0"/>
      <w:divBdr>
        <w:top w:val="none" w:sz="0" w:space="0" w:color="auto"/>
        <w:left w:val="none" w:sz="0" w:space="0" w:color="auto"/>
        <w:bottom w:val="none" w:sz="0" w:space="0" w:color="auto"/>
        <w:right w:val="none" w:sz="0" w:space="0" w:color="auto"/>
      </w:divBdr>
    </w:div>
    <w:div w:id="79452615">
      <w:bodyDiv w:val="1"/>
      <w:marLeft w:val="0"/>
      <w:marRight w:val="0"/>
      <w:marTop w:val="0"/>
      <w:marBottom w:val="0"/>
      <w:divBdr>
        <w:top w:val="none" w:sz="0" w:space="0" w:color="auto"/>
        <w:left w:val="none" w:sz="0" w:space="0" w:color="auto"/>
        <w:bottom w:val="none" w:sz="0" w:space="0" w:color="auto"/>
        <w:right w:val="none" w:sz="0" w:space="0" w:color="auto"/>
      </w:divBdr>
    </w:div>
    <w:div w:id="91629741">
      <w:bodyDiv w:val="1"/>
      <w:marLeft w:val="0"/>
      <w:marRight w:val="0"/>
      <w:marTop w:val="0"/>
      <w:marBottom w:val="0"/>
      <w:divBdr>
        <w:top w:val="none" w:sz="0" w:space="0" w:color="auto"/>
        <w:left w:val="none" w:sz="0" w:space="0" w:color="auto"/>
        <w:bottom w:val="none" w:sz="0" w:space="0" w:color="auto"/>
        <w:right w:val="none" w:sz="0" w:space="0" w:color="auto"/>
      </w:divBdr>
    </w:div>
    <w:div w:id="102498513">
      <w:bodyDiv w:val="1"/>
      <w:marLeft w:val="0"/>
      <w:marRight w:val="0"/>
      <w:marTop w:val="0"/>
      <w:marBottom w:val="0"/>
      <w:divBdr>
        <w:top w:val="none" w:sz="0" w:space="0" w:color="auto"/>
        <w:left w:val="none" w:sz="0" w:space="0" w:color="auto"/>
        <w:bottom w:val="none" w:sz="0" w:space="0" w:color="auto"/>
        <w:right w:val="none" w:sz="0" w:space="0" w:color="auto"/>
      </w:divBdr>
    </w:div>
    <w:div w:id="106776606">
      <w:bodyDiv w:val="1"/>
      <w:marLeft w:val="0"/>
      <w:marRight w:val="0"/>
      <w:marTop w:val="0"/>
      <w:marBottom w:val="0"/>
      <w:divBdr>
        <w:top w:val="none" w:sz="0" w:space="0" w:color="auto"/>
        <w:left w:val="none" w:sz="0" w:space="0" w:color="auto"/>
        <w:bottom w:val="none" w:sz="0" w:space="0" w:color="auto"/>
        <w:right w:val="none" w:sz="0" w:space="0" w:color="auto"/>
      </w:divBdr>
    </w:div>
    <w:div w:id="109518274">
      <w:bodyDiv w:val="1"/>
      <w:marLeft w:val="0"/>
      <w:marRight w:val="0"/>
      <w:marTop w:val="0"/>
      <w:marBottom w:val="0"/>
      <w:divBdr>
        <w:top w:val="none" w:sz="0" w:space="0" w:color="auto"/>
        <w:left w:val="none" w:sz="0" w:space="0" w:color="auto"/>
        <w:bottom w:val="none" w:sz="0" w:space="0" w:color="auto"/>
        <w:right w:val="none" w:sz="0" w:space="0" w:color="auto"/>
      </w:divBdr>
    </w:div>
    <w:div w:id="112798136">
      <w:bodyDiv w:val="1"/>
      <w:marLeft w:val="0"/>
      <w:marRight w:val="0"/>
      <w:marTop w:val="0"/>
      <w:marBottom w:val="0"/>
      <w:divBdr>
        <w:top w:val="none" w:sz="0" w:space="0" w:color="auto"/>
        <w:left w:val="none" w:sz="0" w:space="0" w:color="auto"/>
        <w:bottom w:val="none" w:sz="0" w:space="0" w:color="auto"/>
        <w:right w:val="none" w:sz="0" w:space="0" w:color="auto"/>
      </w:divBdr>
    </w:div>
    <w:div w:id="116533274">
      <w:bodyDiv w:val="1"/>
      <w:marLeft w:val="0"/>
      <w:marRight w:val="0"/>
      <w:marTop w:val="0"/>
      <w:marBottom w:val="0"/>
      <w:divBdr>
        <w:top w:val="none" w:sz="0" w:space="0" w:color="auto"/>
        <w:left w:val="none" w:sz="0" w:space="0" w:color="auto"/>
        <w:bottom w:val="none" w:sz="0" w:space="0" w:color="auto"/>
        <w:right w:val="none" w:sz="0" w:space="0" w:color="auto"/>
      </w:divBdr>
    </w:div>
    <w:div w:id="121925810">
      <w:bodyDiv w:val="1"/>
      <w:marLeft w:val="0"/>
      <w:marRight w:val="0"/>
      <w:marTop w:val="0"/>
      <w:marBottom w:val="0"/>
      <w:divBdr>
        <w:top w:val="none" w:sz="0" w:space="0" w:color="auto"/>
        <w:left w:val="none" w:sz="0" w:space="0" w:color="auto"/>
        <w:bottom w:val="none" w:sz="0" w:space="0" w:color="auto"/>
        <w:right w:val="none" w:sz="0" w:space="0" w:color="auto"/>
      </w:divBdr>
      <w:divsChild>
        <w:div w:id="718477921">
          <w:marLeft w:val="547"/>
          <w:marRight w:val="0"/>
          <w:marTop w:val="0"/>
          <w:marBottom w:val="0"/>
          <w:divBdr>
            <w:top w:val="none" w:sz="0" w:space="0" w:color="auto"/>
            <w:left w:val="none" w:sz="0" w:space="0" w:color="auto"/>
            <w:bottom w:val="none" w:sz="0" w:space="0" w:color="auto"/>
            <w:right w:val="none" w:sz="0" w:space="0" w:color="auto"/>
          </w:divBdr>
        </w:div>
        <w:div w:id="1382359733">
          <w:marLeft w:val="547"/>
          <w:marRight w:val="0"/>
          <w:marTop w:val="0"/>
          <w:marBottom w:val="0"/>
          <w:divBdr>
            <w:top w:val="none" w:sz="0" w:space="0" w:color="auto"/>
            <w:left w:val="none" w:sz="0" w:space="0" w:color="auto"/>
            <w:bottom w:val="none" w:sz="0" w:space="0" w:color="auto"/>
            <w:right w:val="none" w:sz="0" w:space="0" w:color="auto"/>
          </w:divBdr>
        </w:div>
        <w:div w:id="1436949149">
          <w:marLeft w:val="547"/>
          <w:marRight w:val="0"/>
          <w:marTop w:val="0"/>
          <w:marBottom w:val="0"/>
          <w:divBdr>
            <w:top w:val="none" w:sz="0" w:space="0" w:color="auto"/>
            <w:left w:val="none" w:sz="0" w:space="0" w:color="auto"/>
            <w:bottom w:val="none" w:sz="0" w:space="0" w:color="auto"/>
            <w:right w:val="none" w:sz="0" w:space="0" w:color="auto"/>
          </w:divBdr>
        </w:div>
        <w:div w:id="1606497497">
          <w:marLeft w:val="547"/>
          <w:marRight w:val="0"/>
          <w:marTop w:val="0"/>
          <w:marBottom w:val="0"/>
          <w:divBdr>
            <w:top w:val="none" w:sz="0" w:space="0" w:color="auto"/>
            <w:left w:val="none" w:sz="0" w:space="0" w:color="auto"/>
            <w:bottom w:val="none" w:sz="0" w:space="0" w:color="auto"/>
            <w:right w:val="none" w:sz="0" w:space="0" w:color="auto"/>
          </w:divBdr>
        </w:div>
      </w:divsChild>
    </w:div>
    <w:div w:id="139150102">
      <w:bodyDiv w:val="1"/>
      <w:marLeft w:val="0"/>
      <w:marRight w:val="0"/>
      <w:marTop w:val="0"/>
      <w:marBottom w:val="0"/>
      <w:divBdr>
        <w:top w:val="none" w:sz="0" w:space="0" w:color="auto"/>
        <w:left w:val="none" w:sz="0" w:space="0" w:color="auto"/>
        <w:bottom w:val="none" w:sz="0" w:space="0" w:color="auto"/>
        <w:right w:val="none" w:sz="0" w:space="0" w:color="auto"/>
      </w:divBdr>
    </w:div>
    <w:div w:id="160438985">
      <w:bodyDiv w:val="1"/>
      <w:marLeft w:val="0"/>
      <w:marRight w:val="0"/>
      <w:marTop w:val="0"/>
      <w:marBottom w:val="0"/>
      <w:divBdr>
        <w:top w:val="none" w:sz="0" w:space="0" w:color="auto"/>
        <w:left w:val="none" w:sz="0" w:space="0" w:color="auto"/>
        <w:bottom w:val="none" w:sz="0" w:space="0" w:color="auto"/>
        <w:right w:val="none" w:sz="0" w:space="0" w:color="auto"/>
      </w:divBdr>
    </w:div>
    <w:div w:id="166019304">
      <w:bodyDiv w:val="1"/>
      <w:marLeft w:val="0"/>
      <w:marRight w:val="0"/>
      <w:marTop w:val="0"/>
      <w:marBottom w:val="0"/>
      <w:divBdr>
        <w:top w:val="none" w:sz="0" w:space="0" w:color="auto"/>
        <w:left w:val="none" w:sz="0" w:space="0" w:color="auto"/>
        <w:bottom w:val="none" w:sz="0" w:space="0" w:color="auto"/>
        <w:right w:val="none" w:sz="0" w:space="0" w:color="auto"/>
      </w:divBdr>
    </w:div>
    <w:div w:id="206797006">
      <w:bodyDiv w:val="1"/>
      <w:marLeft w:val="0"/>
      <w:marRight w:val="0"/>
      <w:marTop w:val="0"/>
      <w:marBottom w:val="0"/>
      <w:divBdr>
        <w:top w:val="none" w:sz="0" w:space="0" w:color="auto"/>
        <w:left w:val="none" w:sz="0" w:space="0" w:color="auto"/>
        <w:bottom w:val="none" w:sz="0" w:space="0" w:color="auto"/>
        <w:right w:val="none" w:sz="0" w:space="0" w:color="auto"/>
      </w:divBdr>
    </w:div>
    <w:div w:id="233704760">
      <w:bodyDiv w:val="1"/>
      <w:marLeft w:val="0"/>
      <w:marRight w:val="0"/>
      <w:marTop w:val="0"/>
      <w:marBottom w:val="0"/>
      <w:divBdr>
        <w:top w:val="none" w:sz="0" w:space="0" w:color="auto"/>
        <w:left w:val="none" w:sz="0" w:space="0" w:color="auto"/>
        <w:bottom w:val="none" w:sz="0" w:space="0" w:color="auto"/>
        <w:right w:val="none" w:sz="0" w:space="0" w:color="auto"/>
      </w:divBdr>
    </w:div>
    <w:div w:id="235628431">
      <w:bodyDiv w:val="1"/>
      <w:marLeft w:val="0"/>
      <w:marRight w:val="0"/>
      <w:marTop w:val="0"/>
      <w:marBottom w:val="0"/>
      <w:divBdr>
        <w:top w:val="none" w:sz="0" w:space="0" w:color="auto"/>
        <w:left w:val="none" w:sz="0" w:space="0" w:color="auto"/>
        <w:bottom w:val="none" w:sz="0" w:space="0" w:color="auto"/>
        <w:right w:val="none" w:sz="0" w:space="0" w:color="auto"/>
      </w:divBdr>
    </w:div>
    <w:div w:id="247424231">
      <w:bodyDiv w:val="1"/>
      <w:marLeft w:val="0"/>
      <w:marRight w:val="0"/>
      <w:marTop w:val="0"/>
      <w:marBottom w:val="0"/>
      <w:divBdr>
        <w:top w:val="none" w:sz="0" w:space="0" w:color="auto"/>
        <w:left w:val="none" w:sz="0" w:space="0" w:color="auto"/>
        <w:bottom w:val="none" w:sz="0" w:space="0" w:color="auto"/>
        <w:right w:val="none" w:sz="0" w:space="0" w:color="auto"/>
      </w:divBdr>
    </w:div>
    <w:div w:id="266886634">
      <w:bodyDiv w:val="1"/>
      <w:marLeft w:val="0"/>
      <w:marRight w:val="0"/>
      <w:marTop w:val="0"/>
      <w:marBottom w:val="0"/>
      <w:divBdr>
        <w:top w:val="none" w:sz="0" w:space="0" w:color="auto"/>
        <w:left w:val="none" w:sz="0" w:space="0" w:color="auto"/>
        <w:bottom w:val="none" w:sz="0" w:space="0" w:color="auto"/>
        <w:right w:val="none" w:sz="0" w:space="0" w:color="auto"/>
      </w:divBdr>
    </w:div>
    <w:div w:id="273829292">
      <w:bodyDiv w:val="1"/>
      <w:marLeft w:val="0"/>
      <w:marRight w:val="0"/>
      <w:marTop w:val="0"/>
      <w:marBottom w:val="0"/>
      <w:divBdr>
        <w:top w:val="none" w:sz="0" w:space="0" w:color="auto"/>
        <w:left w:val="none" w:sz="0" w:space="0" w:color="auto"/>
        <w:bottom w:val="none" w:sz="0" w:space="0" w:color="auto"/>
        <w:right w:val="none" w:sz="0" w:space="0" w:color="auto"/>
      </w:divBdr>
    </w:div>
    <w:div w:id="295109994">
      <w:bodyDiv w:val="1"/>
      <w:marLeft w:val="0"/>
      <w:marRight w:val="0"/>
      <w:marTop w:val="0"/>
      <w:marBottom w:val="0"/>
      <w:divBdr>
        <w:top w:val="none" w:sz="0" w:space="0" w:color="auto"/>
        <w:left w:val="none" w:sz="0" w:space="0" w:color="auto"/>
        <w:bottom w:val="none" w:sz="0" w:space="0" w:color="auto"/>
        <w:right w:val="none" w:sz="0" w:space="0" w:color="auto"/>
      </w:divBdr>
    </w:div>
    <w:div w:id="300692144">
      <w:bodyDiv w:val="1"/>
      <w:marLeft w:val="0"/>
      <w:marRight w:val="0"/>
      <w:marTop w:val="0"/>
      <w:marBottom w:val="0"/>
      <w:divBdr>
        <w:top w:val="none" w:sz="0" w:space="0" w:color="auto"/>
        <w:left w:val="none" w:sz="0" w:space="0" w:color="auto"/>
        <w:bottom w:val="none" w:sz="0" w:space="0" w:color="auto"/>
        <w:right w:val="none" w:sz="0" w:space="0" w:color="auto"/>
      </w:divBdr>
    </w:div>
    <w:div w:id="341519429">
      <w:bodyDiv w:val="1"/>
      <w:marLeft w:val="0"/>
      <w:marRight w:val="0"/>
      <w:marTop w:val="0"/>
      <w:marBottom w:val="0"/>
      <w:divBdr>
        <w:top w:val="none" w:sz="0" w:space="0" w:color="auto"/>
        <w:left w:val="none" w:sz="0" w:space="0" w:color="auto"/>
        <w:bottom w:val="none" w:sz="0" w:space="0" w:color="auto"/>
        <w:right w:val="none" w:sz="0" w:space="0" w:color="auto"/>
      </w:divBdr>
    </w:div>
    <w:div w:id="344862420">
      <w:bodyDiv w:val="1"/>
      <w:marLeft w:val="0"/>
      <w:marRight w:val="0"/>
      <w:marTop w:val="0"/>
      <w:marBottom w:val="0"/>
      <w:divBdr>
        <w:top w:val="none" w:sz="0" w:space="0" w:color="auto"/>
        <w:left w:val="none" w:sz="0" w:space="0" w:color="auto"/>
        <w:bottom w:val="none" w:sz="0" w:space="0" w:color="auto"/>
        <w:right w:val="none" w:sz="0" w:space="0" w:color="auto"/>
      </w:divBdr>
    </w:div>
    <w:div w:id="347633876">
      <w:bodyDiv w:val="1"/>
      <w:marLeft w:val="0"/>
      <w:marRight w:val="0"/>
      <w:marTop w:val="0"/>
      <w:marBottom w:val="0"/>
      <w:divBdr>
        <w:top w:val="none" w:sz="0" w:space="0" w:color="auto"/>
        <w:left w:val="none" w:sz="0" w:space="0" w:color="auto"/>
        <w:bottom w:val="none" w:sz="0" w:space="0" w:color="auto"/>
        <w:right w:val="none" w:sz="0" w:space="0" w:color="auto"/>
      </w:divBdr>
    </w:div>
    <w:div w:id="371883967">
      <w:bodyDiv w:val="1"/>
      <w:marLeft w:val="0"/>
      <w:marRight w:val="0"/>
      <w:marTop w:val="0"/>
      <w:marBottom w:val="0"/>
      <w:divBdr>
        <w:top w:val="none" w:sz="0" w:space="0" w:color="auto"/>
        <w:left w:val="none" w:sz="0" w:space="0" w:color="auto"/>
        <w:bottom w:val="none" w:sz="0" w:space="0" w:color="auto"/>
        <w:right w:val="none" w:sz="0" w:space="0" w:color="auto"/>
      </w:divBdr>
    </w:div>
    <w:div w:id="374542402">
      <w:bodyDiv w:val="1"/>
      <w:marLeft w:val="0"/>
      <w:marRight w:val="0"/>
      <w:marTop w:val="0"/>
      <w:marBottom w:val="0"/>
      <w:divBdr>
        <w:top w:val="none" w:sz="0" w:space="0" w:color="auto"/>
        <w:left w:val="none" w:sz="0" w:space="0" w:color="auto"/>
        <w:bottom w:val="none" w:sz="0" w:space="0" w:color="auto"/>
        <w:right w:val="none" w:sz="0" w:space="0" w:color="auto"/>
      </w:divBdr>
    </w:div>
    <w:div w:id="375666647">
      <w:bodyDiv w:val="1"/>
      <w:marLeft w:val="0"/>
      <w:marRight w:val="0"/>
      <w:marTop w:val="0"/>
      <w:marBottom w:val="0"/>
      <w:divBdr>
        <w:top w:val="none" w:sz="0" w:space="0" w:color="auto"/>
        <w:left w:val="none" w:sz="0" w:space="0" w:color="auto"/>
        <w:bottom w:val="none" w:sz="0" w:space="0" w:color="auto"/>
        <w:right w:val="none" w:sz="0" w:space="0" w:color="auto"/>
      </w:divBdr>
    </w:div>
    <w:div w:id="419957870">
      <w:bodyDiv w:val="1"/>
      <w:marLeft w:val="0"/>
      <w:marRight w:val="0"/>
      <w:marTop w:val="0"/>
      <w:marBottom w:val="0"/>
      <w:divBdr>
        <w:top w:val="none" w:sz="0" w:space="0" w:color="auto"/>
        <w:left w:val="none" w:sz="0" w:space="0" w:color="auto"/>
        <w:bottom w:val="none" w:sz="0" w:space="0" w:color="auto"/>
        <w:right w:val="none" w:sz="0" w:space="0" w:color="auto"/>
      </w:divBdr>
      <w:divsChild>
        <w:div w:id="1699113538">
          <w:marLeft w:val="547"/>
          <w:marRight w:val="0"/>
          <w:marTop w:val="0"/>
          <w:marBottom w:val="0"/>
          <w:divBdr>
            <w:top w:val="none" w:sz="0" w:space="0" w:color="auto"/>
            <w:left w:val="none" w:sz="0" w:space="0" w:color="auto"/>
            <w:bottom w:val="none" w:sz="0" w:space="0" w:color="auto"/>
            <w:right w:val="none" w:sz="0" w:space="0" w:color="auto"/>
          </w:divBdr>
        </w:div>
      </w:divsChild>
    </w:div>
    <w:div w:id="435056607">
      <w:bodyDiv w:val="1"/>
      <w:marLeft w:val="0"/>
      <w:marRight w:val="0"/>
      <w:marTop w:val="0"/>
      <w:marBottom w:val="0"/>
      <w:divBdr>
        <w:top w:val="none" w:sz="0" w:space="0" w:color="auto"/>
        <w:left w:val="none" w:sz="0" w:space="0" w:color="auto"/>
        <w:bottom w:val="none" w:sz="0" w:space="0" w:color="auto"/>
        <w:right w:val="none" w:sz="0" w:space="0" w:color="auto"/>
      </w:divBdr>
    </w:div>
    <w:div w:id="479422988">
      <w:bodyDiv w:val="1"/>
      <w:marLeft w:val="0"/>
      <w:marRight w:val="0"/>
      <w:marTop w:val="0"/>
      <w:marBottom w:val="0"/>
      <w:divBdr>
        <w:top w:val="none" w:sz="0" w:space="0" w:color="auto"/>
        <w:left w:val="none" w:sz="0" w:space="0" w:color="auto"/>
        <w:bottom w:val="none" w:sz="0" w:space="0" w:color="auto"/>
        <w:right w:val="none" w:sz="0" w:space="0" w:color="auto"/>
      </w:divBdr>
      <w:divsChild>
        <w:div w:id="264269133">
          <w:marLeft w:val="0"/>
          <w:marRight w:val="0"/>
          <w:marTop w:val="240"/>
          <w:marBottom w:val="240"/>
          <w:divBdr>
            <w:top w:val="none" w:sz="0" w:space="0" w:color="auto"/>
            <w:left w:val="none" w:sz="0" w:space="0" w:color="auto"/>
            <w:bottom w:val="none" w:sz="0" w:space="0" w:color="auto"/>
            <w:right w:val="none" w:sz="0" w:space="0" w:color="auto"/>
          </w:divBdr>
        </w:div>
        <w:div w:id="1251159695">
          <w:marLeft w:val="0"/>
          <w:marRight w:val="0"/>
          <w:marTop w:val="240"/>
          <w:marBottom w:val="240"/>
          <w:divBdr>
            <w:top w:val="none" w:sz="0" w:space="0" w:color="auto"/>
            <w:left w:val="none" w:sz="0" w:space="0" w:color="auto"/>
            <w:bottom w:val="none" w:sz="0" w:space="0" w:color="auto"/>
            <w:right w:val="none" w:sz="0" w:space="0" w:color="auto"/>
          </w:divBdr>
        </w:div>
        <w:div w:id="1255672209">
          <w:marLeft w:val="0"/>
          <w:marRight w:val="0"/>
          <w:marTop w:val="240"/>
          <w:marBottom w:val="240"/>
          <w:divBdr>
            <w:top w:val="none" w:sz="0" w:space="0" w:color="auto"/>
            <w:left w:val="none" w:sz="0" w:space="0" w:color="auto"/>
            <w:bottom w:val="none" w:sz="0" w:space="0" w:color="auto"/>
            <w:right w:val="none" w:sz="0" w:space="0" w:color="auto"/>
          </w:divBdr>
        </w:div>
        <w:div w:id="1484273305">
          <w:marLeft w:val="0"/>
          <w:marRight w:val="0"/>
          <w:marTop w:val="240"/>
          <w:marBottom w:val="240"/>
          <w:divBdr>
            <w:top w:val="none" w:sz="0" w:space="0" w:color="auto"/>
            <w:left w:val="none" w:sz="0" w:space="0" w:color="auto"/>
            <w:bottom w:val="none" w:sz="0" w:space="0" w:color="auto"/>
            <w:right w:val="none" w:sz="0" w:space="0" w:color="auto"/>
          </w:divBdr>
        </w:div>
        <w:div w:id="2112507857">
          <w:marLeft w:val="0"/>
          <w:marRight w:val="0"/>
          <w:marTop w:val="240"/>
          <w:marBottom w:val="240"/>
          <w:divBdr>
            <w:top w:val="none" w:sz="0" w:space="0" w:color="auto"/>
            <w:left w:val="none" w:sz="0" w:space="0" w:color="auto"/>
            <w:bottom w:val="none" w:sz="0" w:space="0" w:color="auto"/>
            <w:right w:val="none" w:sz="0" w:space="0" w:color="auto"/>
          </w:divBdr>
        </w:div>
      </w:divsChild>
    </w:div>
    <w:div w:id="493952299">
      <w:bodyDiv w:val="1"/>
      <w:marLeft w:val="0"/>
      <w:marRight w:val="0"/>
      <w:marTop w:val="0"/>
      <w:marBottom w:val="0"/>
      <w:divBdr>
        <w:top w:val="none" w:sz="0" w:space="0" w:color="auto"/>
        <w:left w:val="none" w:sz="0" w:space="0" w:color="auto"/>
        <w:bottom w:val="none" w:sz="0" w:space="0" w:color="auto"/>
        <w:right w:val="none" w:sz="0" w:space="0" w:color="auto"/>
      </w:divBdr>
    </w:div>
    <w:div w:id="506944056">
      <w:bodyDiv w:val="1"/>
      <w:marLeft w:val="0"/>
      <w:marRight w:val="0"/>
      <w:marTop w:val="0"/>
      <w:marBottom w:val="0"/>
      <w:divBdr>
        <w:top w:val="none" w:sz="0" w:space="0" w:color="auto"/>
        <w:left w:val="none" w:sz="0" w:space="0" w:color="auto"/>
        <w:bottom w:val="none" w:sz="0" w:space="0" w:color="auto"/>
        <w:right w:val="none" w:sz="0" w:space="0" w:color="auto"/>
      </w:divBdr>
    </w:div>
    <w:div w:id="509949819">
      <w:bodyDiv w:val="1"/>
      <w:marLeft w:val="0"/>
      <w:marRight w:val="0"/>
      <w:marTop w:val="0"/>
      <w:marBottom w:val="0"/>
      <w:divBdr>
        <w:top w:val="none" w:sz="0" w:space="0" w:color="auto"/>
        <w:left w:val="none" w:sz="0" w:space="0" w:color="auto"/>
        <w:bottom w:val="none" w:sz="0" w:space="0" w:color="auto"/>
        <w:right w:val="none" w:sz="0" w:space="0" w:color="auto"/>
      </w:divBdr>
    </w:div>
    <w:div w:id="515464326">
      <w:bodyDiv w:val="1"/>
      <w:marLeft w:val="0"/>
      <w:marRight w:val="0"/>
      <w:marTop w:val="0"/>
      <w:marBottom w:val="0"/>
      <w:divBdr>
        <w:top w:val="none" w:sz="0" w:space="0" w:color="auto"/>
        <w:left w:val="none" w:sz="0" w:space="0" w:color="auto"/>
        <w:bottom w:val="none" w:sz="0" w:space="0" w:color="auto"/>
        <w:right w:val="none" w:sz="0" w:space="0" w:color="auto"/>
      </w:divBdr>
      <w:divsChild>
        <w:div w:id="741834508">
          <w:marLeft w:val="2520"/>
          <w:marRight w:val="0"/>
          <w:marTop w:val="100"/>
          <w:marBottom w:val="0"/>
          <w:divBdr>
            <w:top w:val="none" w:sz="0" w:space="0" w:color="auto"/>
            <w:left w:val="none" w:sz="0" w:space="0" w:color="auto"/>
            <w:bottom w:val="none" w:sz="0" w:space="0" w:color="auto"/>
            <w:right w:val="none" w:sz="0" w:space="0" w:color="auto"/>
          </w:divBdr>
        </w:div>
      </w:divsChild>
    </w:div>
    <w:div w:id="520364208">
      <w:bodyDiv w:val="1"/>
      <w:marLeft w:val="0"/>
      <w:marRight w:val="0"/>
      <w:marTop w:val="0"/>
      <w:marBottom w:val="0"/>
      <w:divBdr>
        <w:top w:val="none" w:sz="0" w:space="0" w:color="auto"/>
        <w:left w:val="none" w:sz="0" w:space="0" w:color="auto"/>
        <w:bottom w:val="none" w:sz="0" w:space="0" w:color="auto"/>
        <w:right w:val="none" w:sz="0" w:space="0" w:color="auto"/>
      </w:divBdr>
    </w:div>
    <w:div w:id="535002471">
      <w:bodyDiv w:val="1"/>
      <w:marLeft w:val="0"/>
      <w:marRight w:val="0"/>
      <w:marTop w:val="0"/>
      <w:marBottom w:val="0"/>
      <w:divBdr>
        <w:top w:val="none" w:sz="0" w:space="0" w:color="auto"/>
        <w:left w:val="none" w:sz="0" w:space="0" w:color="auto"/>
        <w:bottom w:val="none" w:sz="0" w:space="0" w:color="auto"/>
        <w:right w:val="none" w:sz="0" w:space="0" w:color="auto"/>
      </w:divBdr>
    </w:div>
    <w:div w:id="536743192">
      <w:bodyDiv w:val="1"/>
      <w:marLeft w:val="0"/>
      <w:marRight w:val="0"/>
      <w:marTop w:val="0"/>
      <w:marBottom w:val="0"/>
      <w:divBdr>
        <w:top w:val="none" w:sz="0" w:space="0" w:color="auto"/>
        <w:left w:val="none" w:sz="0" w:space="0" w:color="auto"/>
        <w:bottom w:val="none" w:sz="0" w:space="0" w:color="auto"/>
        <w:right w:val="none" w:sz="0" w:space="0" w:color="auto"/>
      </w:divBdr>
    </w:div>
    <w:div w:id="539366934">
      <w:bodyDiv w:val="1"/>
      <w:marLeft w:val="0"/>
      <w:marRight w:val="0"/>
      <w:marTop w:val="0"/>
      <w:marBottom w:val="0"/>
      <w:divBdr>
        <w:top w:val="none" w:sz="0" w:space="0" w:color="auto"/>
        <w:left w:val="none" w:sz="0" w:space="0" w:color="auto"/>
        <w:bottom w:val="none" w:sz="0" w:space="0" w:color="auto"/>
        <w:right w:val="none" w:sz="0" w:space="0" w:color="auto"/>
      </w:divBdr>
    </w:div>
    <w:div w:id="541527579">
      <w:bodyDiv w:val="1"/>
      <w:marLeft w:val="0"/>
      <w:marRight w:val="0"/>
      <w:marTop w:val="0"/>
      <w:marBottom w:val="0"/>
      <w:divBdr>
        <w:top w:val="none" w:sz="0" w:space="0" w:color="auto"/>
        <w:left w:val="none" w:sz="0" w:space="0" w:color="auto"/>
        <w:bottom w:val="none" w:sz="0" w:space="0" w:color="auto"/>
        <w:right w:val="none" w:sz="0" w:space="0" w:color="auto"/>
      </w:divBdr>
    </w:div>
    <w:div w:id="574363051">
      <w:bodyDiv w:val="1"/>
      <w:marLeft w:val="0"/>
      <w:marRight w:val="0"/>
      <w:marTop w:val="0"/>
      <w:marBottom w:val="0"/>
      <w:divBdr>
        <w:top w:val="none" w:sz="0" w:space="0" w:color="auto"/>
        <w:left w:val="none" w:sz="0" w:space="0" w:color="auto"/>
        <w:bottom w:val="none" w:sz="0" w:space="0" w:color="auto"/>
        <w:right w:val="none" w:sz="0" w:space="0" w:color="auto"/>
      </w:divBdr>
    </w:div>
    <w:div w:id="576326196">
      <w:bodyDiv w:val="1"/>
      <w:marLeft w:val="0"/>
      <w:marRight w:val="0"/>
      <w:marTop w:val="0"/>
      <w:marBottom w:val="0"/>
      <w:divBdr>
        <w:top w:val="none" w:sz="0" w:space="0" w:color="auto"/>
        <w:left w:val="none" w:sz="0" w:space="0" w:color="auto"/>
        <w:bottom w:val="none" w:sz="0" w:space="0" w:color="auto"/>
        <w:right w:val="none" w:sz="0" w:space="0" w:color="auto"/>
      </w:divBdr>
    </w:div>
    <w:div w:id="577711137">
      <w:bodyDiv w:val="1"/>
      <w:marLeft w:val="0"/>
      <w:marRight w:val="0"/>
      <w:marTop w:val="0"/>
      <w:marBottom w:val="0"/>
      <w:divBdr>
        <w:top w:val="none" w:sz="0" w:space="0" w:color="auto"/>
        <w:left w:val="none" w:sz="0" w:space="0" w:color="auto"/>
        <w:bottom w:val="none" w:sz="0" w:space="0" w:color="auto"/>
        <w:right w:val="none" w:sz="0" w:space="0" w:color="auto"/>
      </w:divBdr>
    </w:div>
    <w:div w:id="588780504">
      <w:bodyDiv w:val="1"/>
      <w:marLeft w:val="0"/>
      <w:marRight w:val="0"/>
      <w:marTop w:val="0"/>
      <w:marBottom w:val="0"/>
      <w:divBdr>
        <w:top w:val="none" w:sz="0" w:space="0" w:color="auto"/>
        <w:left w:val="none" w:sz="0" w:space="0" w:color="auto"/>
        <w:bottom w:val="none" w:sz="0" w:space="0" w:color="auto"/>
        <w:right w:val="none" w:sz="0" w:space="0" w:color="auto"/>
      </w:divBdr>
    </w:div>
    <w:div w:id="615253034">
      <w:bodyDiv w:val="1"/>
      <w:marLeft w:val="0"/>
      <w:marRight w:val="0"/>
      <w:marTop w:val="0"/>
      <w:marBottom w:val="0"/>
      <w:divBdr>
        <w:top w:val="none" w:sz="0" w:space="0" w:color="auto"/>
        <w:left w:val="none" w:sz="0" w:space="0" w:color="auto"/>
        <w:bottom w:val="none" w:sz="0" w:space="0" w:color="auto"/>
        <w:right w:val="none" w:sz="0" w:space="0" w:color="auto"/>
      </w:divBdr>
    </w:div>
    <w:div w:id="622225841">
      <w:bodyDiv w:val="1"/>
      <w:marLeft w:val="0"/>
      <w:marRight w:val="0"/>
      <w:marTop w:val="0"/>
      <w:marBottom w:val="0"/>
      <w:divBdr>
        <w:top w:val="none" w:sz="0" w:space="0" w:color="auto"/>
        <w:left w:val="none" w:sz="0" w:space="0" w:color="auto"/>
        <w:bottom w:val="none" w:sz="0" w:space="0" w:color="auto"/>
        <w:right w:val="none" w:sz="0" w:space="0" w:color="auto"/>
      </w:divBdr>
    </w:div>
    <w:div w:id="625890268">
      <w:bodyDiv w:val="1"/>
      <w:marLeft w:val="0"/>
      <w:marRight w:val="0"/>
      <w:marTop w:val="0"/>
      <w:marBottom w:val="0"/>
      <w:divBdr>
        <w:top w:val="none" w:sz="0" w:space="0" w:color="auto"/>
        <w:left w:val="none" w:sz="0" w:space="0" w:color="auto"/>
        <w:bottom w:val="none" w:sz="0" w:space="0" w:color="auto"/>
        <w:right w:val="none" w:sz="0" w:space="0" w:color="auto"/>
      </w:divBdr>
    </w:div>
    <w:div w:id="672145710">
      <w:bodyDiv w:val="1"/>
      <w:marLeft w:val="0"/>
      <w:marRight w:val="0"/>
      <w:marTop w:val="0"/>
      <w:marBottom w:val="0"/>
      <w:divBdr>
        <w:top w:val="none" w:sz="0" w:space="0" w:color="auto"/>
        <w:left w:val="none" w:sz="0" w:space="0" w:color="auto"/>
        <w:bottom w:val="none" w:sz="0" w:space="0" w:color="auto"/>
        <w:right w:val="none" w:sz="0" w:space="0" w:color="auto"/>
      </w:divBdr>
    </w:div>
    <w:div w:id="683482893">
      <w:bodyDiv w:val="1"/>
      <w:marLeft w:val="0"/>
      <w:marRight w:val="0"/>
      <w:marTop w:val="0"/>
      <w:marBottom w:val="0"/>
      <w:divBdr>
        <w:top w:val="none" w:sz="0" w:space="0" w:color="auto"/>
        <w:left w:val="none" w:sz="0" w:space="0" w:color="auto"/>
        <w:bottom w:val="none" w:sz="0" w:space="0" w:color="auto"/>
        <w:right w:val="none" w:sz="0" w:space="0" w:color="auto"/>
      </w:divBdr>
    </w:div>
    <w:div w:id="702092190">
      <w:bodyDiv w:val="1"/>
      <w:marLeft w:val="0"/>
      <w:marRight w:val="0"/>
      <w:marTop w:val="0"/>
      <w:marBottom w:val="0"/>
      <w:divBdr>
        <w:top w:val="none" w:sz="0" w:space="0" w:color="auto"/>
        <w:left w:val="none" w:sz="0" w:space="0" w:color="auto"/>
        <w:bottom w:val="none" w:sz="0" w:space="0" w:color="auto"/>
        <w:right w:val="none" w:sz="0" w:space="0" w:color="auto"/>
      </w:divBdr>
    </w:div>
    <w:div w:id="703671350">
      <w:bodyDiv w:val="1"/>
      <w:marLeft w:val="0"/>
      <w:marRight w:val="0"/>
      <w:marTop w:val="0"/>
      <w:marBottom w:val="0"/>
      <w:divBdr>
        <w:top w:val="none" w:sz="0" w:space="0" w:color="auto"/>
        <w:left w:val="none" w:sz="0" w:space="0" w:color="auto"/>
        <w:bottom w:val="none" w:sz="0" w:space="0" w:color="auto"/>
        <w:right w:val="none" w:sz="0" w:space="0" w:color="auto"/>
      </w:divBdr>
    </w:div>
    <w:div w:id="711883172">
      <w:bodyDiv w:val="1"/>
      <w:marLeft w:val="0"/>
      <w:marRight w:val="0"/>
      <w:marTop w:val="0"/>
      <w:marBottom w:val="0"/>
      <w:divBdr>
        <w:top w:val="none" w:sz="0" w:space="0" w:color="auto"/>
        <w:left w:val="none" w:sz="0" w:space="0" w:color="auto"/>
        <w:bottom w:val="none" w:sz="0" w:space="0" w:color="auto"/>
        <w:right w:val="none" w:sz="0" w:space="0" w:color="auto"/>
      </w:divBdr>
    </w:div>
    <w:div w:id="752820815">
      <w:bodyDiv w:val="1"/>
      <w:marLeft w:val="0"/>
      <w:marRight w:val="0"/>
      <w:marTop w:val="0"/>
      <w:marBottom w:val="0"/>
      <w:divBdr>
        <w:top w:val="none" w:sz="0" w:space="0" w:color="auto"/>
        <w:left w:val="none" w:sz="0" w:space="0" w:color="auto"/>
        <w:bottom w:val="none" w:sz="0" w:space="0" w:color="auto"/>
        <w:right w:val="none" w:sz="0" w:space="0" w:color="auto"/>
      </w:divBdr>
    </w:div>
    <w:div w:id="755632369">
      <w:bodyDiv w:val="1"/>
      <w:marLeft w:val="0"/>
      <w:marRight w:val="0"/>
      <w:marTop w:val="0"/>
      <w:marBottom w:val="0"/>
      <w:divBdr>
        <w:top w:val="none" w:sz="0" w:space="0" w:color="auto"/>
        <w:left w:val="none" w:sz="0" w:space="0" w:color="auto"/>
        <w:bottom w:val="none" w:sz="0" w:space="0" w:color="auto"/>
        <w:right w:val="none" w:sz="0" w:space="0" w:color="auto"/>
      </w:divBdr>
    </w:div>
    <w:div w:id="760952180">
      <w:bodyDiv w:val="1"/>
      <w:marLeft w:val="0"/>
      <w:marRight w:val="0"/>
      <w:marTop w:val="0"/>
      <w:marBottom w:val="0"/>
      <w:divBdr>
        <w:top w:val="none" w:sz="0" w:space="0" w:color="auto"/>
        <w:left w:val="none" w:sz="0" w:space="0" w:color="auto"/>
        <w:bottom w:val="none" w:sz="0" w:space="0" w:color="auto"/>
        <w:right w:val="none" w:sz="0" w:space="0" w:color="auto"/>
      </w:divBdr>
    </w:div>
    <w:div w:id="761604782">
      <w:bodyDiv w:val="1"/>
      <w:marLeft w:val="0"/>
      <w:marRight w:val="0"/>
      <w:marTop w:val="0"/>
      <w:marBottom w:val="0"/>
      <w:divBdr>
        <w:top w:val="none" w:sz="0" w:space="0" w:color="auto"/>
        <w:left w:val="none" w:sz="0" w:space="0" w:color="auto"/>
        <w:bottom w:val="none" w:sz="0" w:space="0" w:color="auto"/>
        <w:right w:val="none" w:sz="0" w:space="0" w:color="auto"/>
      </w:divBdr>
      <w:divsChild>
        <w:div w:id="990209578">
          <w:marLeft w:val="0"/>
          <w:marRight w:val="0"/>
          <w:marTop w:val="240"/>
          <w:marBottom w:val="240"/>
          <w:divBdr>
            <w:top w:val="none" w:sz="0" w:space="0" w:color="auto"/>
            <w:left w:val="none" w:sz="0" w:space="0" w:color="auto"/>
            <w:bottom w:val="none" w:sz="0" w:space="0" w:color="auto"/>
            <w:right w:val="none" w:sz="0" w:space="0" w:color="auto"/>
          </w:divBdr>
        </w:div>
        <w:div w:id="1034768701">
          <w:marLeft w:val="0"/>
          <w:marRight w:val="0"/>
          <w:marTop w:val="240"/>
          <w:marBottom w:val="240"/>
          <w:divBdr>
            <w:top w:val="none" w:sz="0" w:space="0" w:color="auto"/>
            <w:left w:val="none" w:sz="0" w:space="0" w:color="auto"/>
            <w:bottom w:val="none" w:sz="0" w:space="0" w:color="auto"/>
            <w:right w:val="none" w:sz="0" w:space="0" w:color="auto"/>
          </w:divBdr>
        </w:div>
        <w:div w:id="1157839647">
          <w:marLeft w:val="0"/>
          <w:marRight w:val="0"/>
          <w:marTop w:val="240"/>
          <w:marBottom w:val="240"/>
          <w:divBdr>
            <w:top w:val="none" w:sz="0" w:space="0" w:color="auto"/>
            <w:left w:val="none" w:sz="0" w:space="0" w:color="auto"/>
            <w:bottom w:val="none" w:sz="0" w:space="0" w:color="auto"/>
            <w:right w:val="none" w:sz="0" w:space="0" w:color="auto"/>
          </w:divBdr>
        </w:div>
        <w:div w:id="1237671410">
          <w:marLeft w:val="0"/>
          <w:marRight w:val="0"/>
          <w:marTop w:val="240"/>
          <w:marBottom w:val="240"/>
          <w:divBdr>
            <w:top w:val="none" w:sz="0" w:space="0" w:color="auto"/>
            <w:left w:val="none" w:sz="0" w:space="0" w:color="auto"/>
            <w:bottom w:val="none" w:sz="0" w:space="0" w:color="auto"/>
            <w:right w:val="none" w:sz="0" w:space="0" w:color="auto"/>
          </w:divBdr>
        </w:div>
        <w:div w:id="1722705458">
          <w:marLeft w:val="0"/>
          <w:marRight w:val="0"/>
          <w:marTop w:val="240"/>
          <w:marBottom w:val="240"/>
          <w:divBdr>
            <w:top w:val="none" w:sz="0" w:space="0" w:color="auto"/>
            <w:left w:val="none" w:sz="0" w:space="0" w:color="auto"/>
            <w:bottom w:val="none" w:sz="0" w:space="0" w:color="auto"/>
            <w:right w:val="none" w:sz="0" w:space="0" w:color="auto"/>
          </w:divBdr>
        </w:div>
      </w:divsChild>
    </w:div>
    <w:div w:id="792022801">
      <w:bodyDiv w:val="1"/>
      <w:marLeft w:val="0"/>
      <w:marRight w:val="0"/>
      <w:marTop w:val="0"/>
      <w:marBottom w:val="0"/>
      <w:divBdr>
        <w:top w:val="none" w:sz="0" w:space="0" w:color="auto"/>
        <w:left w:val="none" w:sz="0" w:space="0" w:color="auto"/>
        <w:bottom w:val="none" w:sz="0" w:space="0" w:color="auto"/>
        <w:right w:val="none" w:sz="0" w:space="0" w:color="auto"/>
      </w:divBdr>
    </w:div>
    <w:div w:id="803012785">
      <w:bodyDiv w:val="1"/>
      <w:marLeft w:val="0"/>
      <w:marRight w:val="0"/>
      <w:marTop w:val="0"/>
      <w:marBottom w:val="0"/>
      <w:divBdr>
        <w:top w:val="none" w:sz="0" w:space="0" w:color="auto"/>
        <w:left w:val="none" w:sz="0" w:space="0" w:color="auto"/>
        <w:bottom w:val="none" w:sz="0" w:space="0" w:color="auto"/>
        <w:right w:val="none" w:sz="0" w:space="0" w:color="auto"/>
      </w:divBdr>
    </w:div>
    <w:div w:id="846140004">
      <w:bodyDiv w:val="1"/>
      <w:marLeft w:val="0"/>
      <w:marRight w:val="0"/>
      <w:marTop w:val="0"/>
      <w:marBottom w:val="0"/>
      <w:divBdr>
        <w:top w:val="none" w:sz="0" w:space="0" w:color="auto"/>
        <w:left w:val="none" w:sz="0" w:space="0" w:color="auto"/>
        <w:bottom w:val="none" w:sz="0" w:space="0" w:color="auto"/>
        <w:right w:val="none" w:sz="0" w:space="0" w:color="auto"/>
      </w:divBdr>
    </w:div>
    <w:div w:id="847216476">
      <w:bodyDiv w:val="1"/>
      <w:marLeft w:val="0"/>
      <w:marRight w:val="0"/>
      <w:marTop w:val="0"/>
      <w:marBottom w:val="0"/>
      <w:divBdr>
        <w:top w:val="none" w:sz="0" w:space="0" w:color="auto"/>
        <w:left w:val="none" w:sz="0" w:space="0" w:color="auto"/>
        <w:bottom w:val="none" w:sz="0" w:space="0" w:color="auto"/>
        <w:right w:val="none" w:sz="0" w:space="0" w:color="auto"/>
      </w:divBdr>
    </w:div>
    <w:div w:id="860321096">
      <w:bodyDiv w:val="1"/>
      <w:marLeft w:val="0"/>
      <w:marRight w:val="0"/>
      <w:marTop w:val="0"/>
      <w:marBottom w:val="0"/>
      <w:divBdr>
        <w:top w:val="none" w:sz="0" w:space="0" w:color="auto"/>
        <w:left w:val="none" w:sz="0" w:space="0" w:color="auto"/>
        <w:bottom w:val="none" w:sz="0" w:space="0" w:color="auto"/>
        <w:right w:val="none" w:sz="0" w:space="0" w:color="auto"/>
      </w:divBdr>
    </w:div>
    <w:div w:id="868878361">
      <w:bodyDiv w:val="1"/>
      <w:marLeft w:val="0"/>
      <w:marRight w:val="0"/>
      <w:marTop w:val="0"/>
      <w:marBottom w:val="0"/>
      <w:divBdr>
        <w:top w:val="none" w:sz="0" w:space="0" w:color="auto"/>
        <w:left w:val="none" w:sz="0" w:space="0" w:color="auto"/>
        <w:bottom w:val="none" w:sz="0" w:space="0" w:color="auto"/>
        <w:right w:val="none" w:sz="0" w:space="0" w:color="auto"/>
      </w:divBdr>
    </w:div>
    <w:div w:id="895549581">
      <w:bodyDiv w:val="1"/>
      <w:marLeft w:val="0"/>
      <w:marRight w:val="0"/>
      <w:marTop w:val="0"/>
      <w:marBottom w:val="0"/>
      <w:divBdr>
        <w:top w:val="none" w:sz="0" w:space="0" w:color="auto"/>
        <w:left w:val="none" w:sz="0" w:space="0" w:color="auto"/>
        <w:bottom w:val="none" w:sz="0" w:space="0" w:color="auto"/>
        <w:right w:val="none" w:sz="0" w:space="0" w:color="auto"/>
      </w:divBdr>
    </w:div>
    <w:div w:id="921177886">
      <w:bodyDiv w:val="1"/>
      <w:marLeft w:val="0"/>
      <w:marRight w:val="0"/>
      <w:marTop w:val="0"/>
      <w:marBottom w:val="0"/>
      <w:divBdr>
        <w:top w:val="none" w:sz="0" w:space="0" w:color="auto"/>
        <w:left w:val="none" w:sz="0" w:space="0" w:color="auto"/>
        <w:bottom w:val="none" w:sz="0" w:space="0" w:color="auto"/>
        <w:right w:val="none" w:sz="0" w:space="0" w:color="auto"/>
      </w:divBdr>
    </w:div>
    <w:div w:id="922488812">
      <w:bodyDiv w:val="1"/>
      <w:marLeft w:val="0"/>
      <w:marRight w:val="0"/>
      <w:marTop w:val="0"/>
      <w:marBottom w:val="0"/>
      <w:divBdr>
        <w:top w:val="none" w:sz="0" w:space="0" w:color="auto"/>
        <w:left w:val="none" w:sz="0" w:space="0" w:color="auto"/>
        <w:bottom w:val="none" w:sz="0" w:space="0" w:color="auto"/>
        <w:right w:val="none" w:sz="0" w:space="0" w:color="auto"/>
      </w:divBdr>
    </w:div>
    <w:div w:id="946735582">
      <w:bodyDiv w:val="1"/>
      <w:marLeft w:val="0"/>
      <w:marRight w:val="0"/>
      <w:marTop w:val="0"/>
      <w:marBottom w:val="0"/>
      <w:divBdr>
        <w:top w:val="none" w:sz="0" w:space="0" w:color="auto"/>
        <w:left w:val="none" w:sz="0" w:space="0" w:color="auto"/>
        <w:bottom w:val="none" w:sz="0" w:space="0" w:color="auto"/>
        <w:right w:val="none" w:sz="0" w:space="0" w:color="auto"/>
      </w:divBdr>
    </w:div>
    <w:div w:id="980843990">
      <w:bodyDiv w:val="1"/>
      <w:marLeft w:val="0"/>
      <w:marRight w:val="0"/>
      <w:marTop w:val="0"/>
      <w:marBottom w:val="0"/>
      <w:divBdr>
        <w:top w:val="none" w:sz="0" w:space="0" w:color="auto"/>
        <w:left w:val="none" w:sz="0" w:space="0" w:color="auto"/>
        <w:bottom w:val="none" w:sz="0" w:space="0" w:color="auto"/>
        <w:right w:val="none" w:sz="0" w:space="0" w:color="auto"/>
      </w:divBdr>
    </w:div>
    <w:div w:id="982193888">
      <w:bodyDiv w:val="1"/>
      <w:marLeft w:val="0"/>
      <w:marRight w:val="0"/>
      <w:marTop w:val="0"/>
      <w:marBottom w:val="0"/>
      <w:divBdr>
        <w:top w:val="none" w:sz="0" w:space="0" w:color="auto"/>
        <w:left w:val="none" w:sz="0" w:space="0" w:color="auto"/>
        <w:bottom w:val="none" w:sz="0" w:space="0" w:color="auto"/>
        <w:right w:val="none" w:sz="0" w:space="0" w:color="auto"/>
      </w:divBdr>
    </w:div>
    <w:div w:id="991328406">
      <w:bodyDiv w:val="1"/>
      <w:marLeft w:val="0"/>
      <w:marRight w:val="0"/>
      <w:marTop w:val="0"/>
      <w:marBottom w:val="0"/>
      <w:divBdr>
        <w:top w:val="none" w:sz="0" w:space="0" w:color="auto"/>
        <w:left w:val="none" w:sz="0" w:space="0" w:color="auto"/>
        <w:bottom w:val="none" w:sz="0" w:space="0" w:color="auto"/>
        <w:right w:val="none" w:sz="0" w:space="0" w:color="auto"/>
      </w:divBdr>
    </w:div>
    <w:div w:id="1002974202">
      <w:bodyDiv w:val="1"/>
      <w:marLeft w:val="0"/>
      <w:marRight w:val="0"/>
      <w:marTop w:val="0"/>
      <w:marBottom w:val="0"/>
      <w:divBdr>
        <w:top w:val="none" w:sz="0" w:space="0" w:color="auto"/>
        <w:left w:val="none" w:sz="0" w:space="0" w:color="auto"/>
        <w:bottom w:val="none" w:sz="0" w:space="0" w:color="auto"/>
        <w:right w:val="none" w:sz="0" w:space="0" w:color="auto"/>
      </w:divBdr>
    </w:div>
    <w:div w:id="1006174515">
      <w:bodyDiv w:val="1"/>
      <w:marLeft w:val="0"/>
      <w:marRight w:val="0"/>
      <w:marTop w:val="0"/>
      <w:marBottom w:val="0"/>
      <w:divBdr>
        <w:top w:val="none" w:sz="0" w:space="0" w:color="auto"/>
        <w:left w:val="none" w:sz="0" w:space="0" w:color="auto"/>
        <w:bottom w:val="none" w:sz="0" w:space="0" w:color="auto"/>
        <w:right w:val="none" w:sz="0" w:space="0" w:color="auto"/>
      </w:divBdr>
    </w:div>
    <w:div w:id="1012074334">
      <w:bodyDiv w:val="1"/>
      <w:marLeft w:val="0"/>
      <w:marRight w:val="0"/>
      <w:marTop w:val="0"/>
      <w:marBottom w:val="0"/>
      <w:divBdr>
        <w:top w:val="none" w:sz="0" w:space="0" w:color="auto"/>
        <w:left w:val="none" w:sz="0" w:space="0" w:color="auto"/>
        <w:bottom w:val="none" w:sz="0" w:space="0" w:color="auto"/>
        <w:right w:val="none" w:sz="0" w:space="0" w:color="auto"/>
      </w:divBdr>
    </w:div>
    <w:div w:id="1019967948">
      <w:bodyDiv w:val="1"/>
      <w:marLeft w:val="0"/>
      <w:marRight w:val="0"/>
      <w:marTop w:val="0"/>
      <w:marBottom w:val="0"/>
      <w:divBdr>
        <w:top w:val="none" w:sz="0" w:space="0" w:color="auto"/>
        <w:left w:val="none" w:sz="0" w:space="0" w:color="auto"/>
        <w:bottom w:val="none" w:sz="0" w:space="0" w:color="auto"/>
        <w:right w:val="none" w:sz="0" w:space="0" w:color="auto"/>
      </w:divBdr>
    </w:div>
    <w:div w:id="1055279593">
      <w:bodyDiv w:val="1"/>
      <w:marLeft w:val="0"/>
      <w:marRight w:val="0"/>
      <w:marTop w:val="0"/>
      <w:marBottom w:val="0"/>
      <w:divBdr>
        <w:top w:val="none" w:sz="0" w:space="0" w:color="auto"/>
        <w:left w:val="none" w:sz="0" w:space="0" w:color="auto"/>
        <w:bottom w:val="none" w:sz="0" w:space="0" w:color="auto"/>
        <w:right w:val="none" w:sz="0" w:space="0" w:color="auto"/>
      </w:divBdr>
      <w:divsChild>
        <w:div w:id="1336762378">
          <w:marLeft w:val="2520"/>
          <w:marRight w:val="0"/>
          <w:marTop w:val="100"/>
          <w:marBottom w:val="0"/>
          <w:divBdr>
            <w:top w:val="none" w:sz="0" w:space="0" w:color="auto"/>
            <w:left w:val="none" w:sz="0" w:space="0" w:color="auto"/>
            <w:bottom w:val="none" w:sz="0" w:space="0" w:color="auto"/>
            <w:right w:val="none" w:sz="0" w:space="0" w:color="auto"/>
          </w:divBdr>
        </w:div>
        <w:div w:id="1575239756">
          <w:marLeft w:val="2520"/>
          <w:marRight w:val="0"/>
          <w:marTop w:val="100"/>
          <w:marBottom w:val="0"/>
          <w:divBdr>
            <w:top w:val="none" w:sz="0" w:space="0" w:color="auto"/>
            <w:left w:val="none" w:sz="0" w:space="0" w:color="auto"/>
            <w:bottom w:val="none" w:sz="0" w:space="0" w:color="auto"/>
            <w:right w:val="none" w:sz="0" w:space="0" w:color="auto"/>
          </w:divBdr>
        </w:div>
      </w:divsChild>
    </w:div>
    <w:div w:id="1087724838">
      <w:bodyDiv w:val="1"/>
      <w:marLeft w:val="0"/>
      <w:marRight w:val="0"/>
      <w:marTop w:val="0"/>
      <w:marBottom w:val="0"/>
      <w:divBdr>
        <w:top w:val="none" w:sz="0" w:space="0" w:color="auto"/>
        <w:left w:val="none" w:sz="0" w:space="0" w:color="auto"/>
        <w:bottom w:val="none" w:sz="0" w:space="0" w:color="auto"/>
        <w:right w:val="none" w:sz="0" w:space="0" w:color="auto"/>
      </w:divBdr>
    </w:div>
    <w:div w:id="1099715004">
      <w:bodyDiv w:val="1"/>
      <w:marLeft w:val="0"/>
      <w:marRight w:val="0"/>
      <w:marTop w:val="0"/>
      <w:marBottom w:val="0"/>
      <w:divBdr>
        <w:top w:val="none" w:sz="0" w:space="0" w:color="auto"/>
        <w:left w:val="none" w:sz="0" w:space="0" w:color="auto"/>
        <w:bottom w:val="none" w:sz="0" w:space="0" w:color="auto"/>
        <w:right w:val="none" w:sz="0" w:space="0" w:color="auto"/>
      </w:divBdr>
    </w:div>
    <w:div w:id="1118839754">
      <w:bodyDiv w:val="1"/>
      <w:marLeft w:val="0"/>
      <w:marRight w:val="0"/>
      <w:marTop w:val="0"/>
      <w:marBottom w:val="0"/>
      <w:divBdr>
        <w:top w:val="none" w:sz="0" w:space="0" w:color="auto"/>
        <w:left w:val="none" w:sz="0" w:space="0" w:color="auto"/>
        <w:bottom w:val="none" w:sz="0" w:space="0" w:color="auto"/>
        <w:right w:val="none" w:sz="0" w:space="0" w:color="auto"/>
      </w:divBdr>
    </w:div>
    <w:div w:id="1121924331">
      <w:bodyDiv w:val="1"/>
      <w:marLeft w:val="0"/>
      <w:marRight w:val="0"/>
      <w:marTop w:val="0"/>
      <w:marBottom w:val="0"/>
      <w:divBdr>
        <w:top w:val="none" w:sz="0" w:space="0" w:color="auto"/>
        <w:left w:val="none" w:sz="0" w:space="0" w:color="auto"/>
        <w:bottom w:val="none" w:sz="0" w:space="0" w:color="auto"/>
        <w:right w:val="none" w:sz="0" w:space="0" w:color="auto"/>
      </w:divBdr>
    </w:div>
    <w:div w:id="1135490263">
      <w:bodyDiv w:val="1"/>
      <w:marLeft w:val="0"/>
      <w:marRight w:val="0"/>
      <w:marTop w:val="0"/>
      <w:marBottom w:val="0"/>
      <w:divBdr>
        <w:top w:val="none" w:sz="0" w:space="0" w:color="auto"/>
        <w:left w:val="none" w:sz="0" w:space="0" w:color="auto"/>
        <w:bottom w:val="none" w:sz="0" w:space="0" w:color="auto"/>
        <w:right w:val="none" w:sz="0" w:space="0" w:color="auto"/>
      </w:divBdr>
    </w:div>
    <w:div w:id="1143036873">
      <w:bodyDiv w:val="1"/>
      <w:marLeft w:val="0"/>
      <w:marRight w:val="0"/>
      <w:marTop w:val="0"/>
      <w:marBottom w:val="0"/>
      <w:divBdr>
        <w:top w:val="none" w:sz="0" w:space="0" w:color="auto"/>
        <w:left w:val="none" w:sz="0" w:space="0" w:color="auto"/>
        <w:bottom w:val="none" w:sz="0" w:space="0" w:color="auto"/>
        <w:right w:val="none" w:sz="0" w:space="0" w:color="auto"/>
      </w:divBdr>
    </w:div>
    <w:div w:id="1167133973">
      <w:bodyDiv w:val="1"/>
      <w:marLeft w:val="0"/>
      <w:marRight w:val="0"/>
      <w:marTop w:val="0"/>
      <w:marBottom w:val="0"/>
      <w:divBdr>
        <w:top w:val="none" w:sz="0" w:space="0" w:color="auto"/>
        <w:left w:val="none" w:sz="0" w:space="0" w:color="auto"/>
        <w:bottom w:val="none" w:sz="0" w:space="0" w:color="auto"/>
        <w:right w:val="none" w:sz="0" w:space="0" w:color="auto"/>
      </w:divBdr>
    </w:div>
    <w:div w:id="1168520289">
      <w:bodyDiv w:val="1"/>
      <w:marLeft w:val="0"/>
      <w:marRight w:val="0"/>
      <w:marTop w:val="0"/>
      <w:marBottom w:val="0"/>
      <w:divBdr>
        <w:top w:val="none" w:sz="0" w:space="0" w:color="auto"/>
        <w:left w:val="none" w:sz="0" w:space="0" w:color="auto"/>
        <w:bottom w:val="none" w:sz="0" w:space="0" w:color="auto"/>
        <w:right w:val="none" w:sz="0" w:space="0" w:color="auto"/>
      </w:divBdr>
    </w:div>
    <w:div w:id="1169639724">
      <w:bodyDiv w:val="1"/>
      <w:marLeft w:val="0"/>
      <w:marRight w:val="0"/>
      <w:marTop w:val="0"/>
      <w:marBottom w:val="0"/>
      <w:divBdr>
        <w:top w:val="none" w:sz="0" w:space="0" w:color="auto"/>
        <w:left w:val="none" w:sz="0" w:space="0" w:color="auto"/>
        <w:bottom w:val="none" w:sz="0" w:space="0" w:color="auto"/>
        <w:right w:val="none" w:sz="0" w:space="0" w:color="auto"/>
      </w:divBdr>
    </w:div>
    <w:div w:id="1176381263">
      <w:bodyDiv w:val="1"/>
      <w:marLeft w:val="0"/>
      <w:marRight w:val="0"/>
      <w:marTop w:val="0"/>
      <w:marBottom w:val="0"/>
      <w:divBdr>
        <w:top w:val="none" w:sz="0" w:space="0" w:color="auto"/>
        <w:left w:val="none" w:sz="0" w:space="0" w:color="auto"/>
        <w:bottom w:val="none" w:sz="0" w:space="0" w:color="auto"/>
        <w:right w:val="none" w:sz="0" w:space="0" w:color="auto"/>
      </w:divBdr>
    </w:div>
    <w:div w:id="1177501503">
      <w:bodyDiv w:val="1"/>
      <w:marLeft w:val="0"/>
      <w:marRight w:val="0"/>
      <w:marTop w:val="0"/>
      <w:marBottom w:val="0"/>
      <w:divBdr>
        <w:top w:val="none" w:sz="0" w:space="0" w:color="auto"/>
        <w:left w:val="none" w:sz="0" w:space="0" w:color="auto"/>
        <w:bottom w:val="none" w:sz="0" w:space="0" w:color="auto"/>
        <w:right w:val="none" w:sz="0" w:space="0" w:color="auto"/>
      </w:divBdr>
    </w:div>
    <w:div w:id="1191065146">
      <w:bodyDiv w:val="1"/>
      <w:marLeft w:val="0"/>
      <w:marRight w:val="0"/>
      <w:marTop w:val="0"/>
      <w:marBottom w:val="0"/>
      <w:divBdr>
        <w:top w:val="none" w:sz="0" w:space="0" w:color="auto"/>
        <w:left w:val="none" w:sz="0" w:space="0" w:color="auto"/>
        <w:bottom w:val="none" w:sz="0" w:space="0" w:color="auto"/>
        <w:right w:val="none" w:sz="0" w:space="0" w:color="auto"/>
      </w:divBdr>
    </w:div>
    <w:div w:id="1191989702">
      <w:bodyDiv w:val="1"/>
      <w:marLeft w:val="0"/>
      <w:marRight w:val="0"/>
      <w:marTop w:val="0"/>
      <w:marBottom w:val="0"/>
      <w:divBdr>
        <w:top w:val="none" w:sz="0" w:space="0" w:color="auto"/>
        <w:left w:val="none" w:sz="0" w:space="0" w:color="auto"/>
        <w:bottom w:val="none" w:sz="0" w:space="0" w:color="auto"/>
        <w:right w:val="none" w:sz="0" w:space="0" w:color="auto"/>
      </w:divBdr>
    </w:div>
    <w:div w:id="1195732455">
      <w:bodyDiv w:val="1"/>
      <w:marLeft w:val="0"/>
      <w:marRight w:val="0"/>
      <w:marTop w:val="0"/>
      <w:marBottom w:val="0"/>
      <w:divBdr>
        <w:top w:val="none" w:sz="0" w:space="0" w:color="auto"/>
        <w:left w:val="none" w:sz="0" w:space="0" w:color="auto"/>
        <w:bottom w:val="none" w:sz="0" w:space="0" w:color="auto"/>
        <w:right w:val="none" w:sz="0" w:space="0" w:color="auto"/>
      </w:divBdr>
    </w:div>
    <w:div w:id="1199009443">
      <w:bodyDiv w:val="1"/>
      <w:marLeft w:val="0"/>
      <w:marRight w:val="0"/>
      <w:marTop w:val="0"/>
      <w:marBottom w:val="0"/>
      <w:divBdr>
        <w:top w:val="none" w:sz="0" w:space="0" w:color="auto"/>
        <w:left w:val="none" w:sz="0" w:space="0" w:color="auto"/>
        <w:bottom w:val="none" w:sz="0" w:space="0" w:color="auto"/>
        <w:right w:val="none" w:sz="0" w:space="0" w:color="auto"/>
      </w:divBdr>
    </w:div>
    <w:div w:id="1204172192">
      <w:bodyDiv w:val="1"/>
      <w:marLeft w:val="0"/>
      <w:marRight w:val="0"/>
      <w:marTop w:val="0"/>
      <w:marBottom w:val="0"/>
      <w:divBdr>
        <w:top w:val="none" w:sz="0" w:space="0" w:color="auto"/>
        <w:left w:val="none" w:sz="0" w:space="0" w:color="auto"/>
        <w:bottom w:val="none" w:sz="0" w:space="0" w:color="auto"/>
        <w:right w:val="none" w:sz="0" w:space="0" w:color="auto"/>
      </w:divBdr>
    </w:div>
    <w:div w:id="1215431588">
      <w:bodyDiv w:val="1"/>
      <w:marLeft w:val="0"/>
      <w:marRight w:val="0"/>
      <w:marTop w:val="0"/>
      <w:marBottom w:val="0"/>
      <w:divBdr>
        <w:top w:val="none" w:sz="0" w:space="0" w:color="auto"/>
        <w:left w:val="none" w:sz="0" w:space="0" w:color="auto"/>
        <w:bottom w:val="none" w:sz="0" w:space="0" w:color="auto"/>
        <w:right w:val="none" w:sz="0" w:space="0" w:color="auto"/>
      </w:divBdr>
    </w:div>
    <w:div w:id="1226648374">
      <w:bodyDiv w:val="1"/>
      <w:marLeft w:val="0"/>
      <w:marRight w:val="0"/>
      <w:marTop w:val="0"/>
      <w:marBottom w:val="0"/>
      <w:divBdr>
        <w:top w:val="none" w:sz="0" w:space="0" w:color="auto"/>
        <w:left w:val="none" w:sz="0" w:space="0" w:color="auto"/>
        <w:bottom w:val="none" w:sz="0" w:space="0" w:color="auto"/>
        <w:right w:val="none" w:sz="0" w:space="0" w:color="auto"/>
      </w:divBdr>
    </w:div>
    <w:div w:id="1253474232">
      <w:bodyDiv w:val="1"/>
      <w:marLeft w:val="0"/>
      <w:marRight w:val="0"/>
      <w:marTop w:val="0"/>
      <w:marBottom w:val="0"/>
      <w:divBdr>
        <w:top w:val="none" w:sz="0" w:space="0" w:color="auto"/>
        <w:left w:val="none" w:sz="0" w:space="0" w:color="auto"/>
        <w:bottom w:val="none" w:sz="0" w:space="0" w:color="auto"/>
        <w:right w:val="none" w:sz="0" w:space="0" w:color="auto"/>
      </w:divBdr>
    </w:div>
    <w:div w:id="1276207459">
      <w:bodyDiv w:val="1"/>
      <w:marLeft w:val="0"/>
      <w:marRight w:val="0"/>
      <w:marTop w:val="0"/>
      <w:marBottom w:val="0"/>
      <w:divBdr>
        <w:top w:val="none" w:sz="0" w:space="0" w:color="auto"/>
        <w:left w:val="none" w:sz="0" w:space="0" w:color="auto"/>
        <w:bottom w:val="none" w:sz="0" w:space="0" w:color="auto"/>
        <w:right w:val="none" w:sz="0" w:space="0" w:color="auto"/>
      </w:divBdr>
    </w:div>
    <w:div w:id="1292442362">
      <w:bodyDiv w:val="1"/>
      <w:marLeft w:val="0"/>
      <w:marRight w:val="0"/>
      <w:marTop w:val="0"/>
      <w:marBottom w:val="0"/>
      <w:divBdr>
        <w:top w:val="none" w:sz="0" w:space="0" w:color="auto"/>
        <w:left w:val="none" w:sz="0" w:space="0" w:color="auto"/>
        <w:bottom w:val="none" w:sz="0" w:space="0" w:color="auto"/>
        <w:right w:val="none" w:sz="0" w:space="0" w:color="auto"/>
      </w:divBdr>
    </w:div>
    <w:div w:id="1305231612">
      <w:bodyDiv w:val="1"/>
      <w:marLeft w:val="0"/>
      <w:marRight w:val="0"/>
      <w:marTop w:val="0"/>
      <w:marBottom w:val="0"/>
      <w:divBdr>
        <w:top w:val="none" w:sz="0" w:space="0" w:color="auto"/>
        <w:left w:val="none" w:sz="0" w:space="0" w:color="auto"/>
        <w:bottom w:val="none" w:sz="0" w:space="0" w:color="auto"/>
        <w:right w:val="none" w:sz="0" w:space="0" w:color="auto"/>
      </w:divBdr>
    </w:div>
    <w:div w:id="1312976302">
      <w:bodyDiv w:val="1"/>
      <w:marLeft w:val="0"/>
      <w:marRight w:val="0"/>
      <w:marTop w:val="0"/>
      <w:marBottom w:val="0"/>
      <w:divBdr>
        <w:top w:val="none" w:sz="0" w:space="0" w:color="auto"/>
        <w:left w:val="none" w:sz="0" w:space="0" w:color="auto"/>
        <w:bottom w:val="none" w:sz="0" w:space="0" w:color="auto"/>
        <w:right w:val="none" w:sz="0" w:space="0" w:color="auto"/>
      </w:divBdr>
    </w:div>
    <w:div w:id="1314674038">
      <w:bodyDiv w:val="1"/>
      <w:marLeft w:val="0"/>
      <w:marRight w:val="0"/>
      <w:marTop w:val="0"/>
      <w:marBottom w:val="0"/>
      <w:divBdr>
        <w:top w:val="none" w:sz="0" w:space="0" w:color="auto"/>
        <w:left w:val="none" w:sz="0" w:space="0" w:color="auto"/>
        <w:bottom w:val="none" w:sz="0" w:space="0" w:color="auto"/>
        <w:right w:val="none" w:sz="0" w:space="0" w:color="auto"/>
      </w:divBdr>
    </w:div>
    <w:div w:id="1321226877">
      <w:bodyDiv w:val="1"/>
      <w:marLeft w:val="0"/>
      <w:marRight w:val="0"/>
      <w:marTop w:val="0"/>
      <w:marBottom w:val="0"/>
      <w:divBdr>
        <w:top w:val="none" w:sz="0" w:space="0" w:color="auto"/>
        <w:left w:val="none" w:sz="0" w:space="0" w:color="auto"/>
        <w:bottom w:val="none" w:sz="0" w:space="0" w:color="auto"/>
        <w:right w:val="none" w:sz="0" w:space="0" w:color="auto"/>
      </w:divBdr>
    </w:div>
    <w:div w:id="1358388225">
      <w:bodyDiv w:val="1"/>
      <w:marLeft w:val="0"/>
      <w:marRight w:val="0"/>
      <w:marTop w:val="0"/>
      <w:marBottom w:val="0"/>
      <w:divBdr>
        <w:top w:val="none" w:sz="0" w:space="0" w:color="auto"/>
        <w:left w:val="none" w:sz="0" w:space="0" w:color="auto"/>
        <w:bottom w:val="none" w:sz="0" w:space="0" w:color="auto"/>
        <w:right w:val="none" w:sz="0" w:space="0" w:color="auto"/>
      </w:divBdr>
    </w:div>
    <w:div w:id="1360935739">
      <w:bodyDiv w:val="1"/>
      <w:marLeft w:val="0"/>
      <w:marRight w:val="0"/>
      <w:marTop w:val="0"/>
      <w:marBottom w:val="0"/>
      <w:divBdr>
        <w:top w:val="none" w:sz="0" w:space="0" w:color="auto"/>
        <w:left w:val="none" w:sz="0" w:space="0" w:color="auto"/>
        <w:bottom w:val="none" w:sz="0" w:space="0" w:color="auto"/>
        <w:right w:val="none" w:sz="0" w:space="0" w:color="auto"/>
      </w:divBdr>
    </w:div>
    <w:div w:id="1373185785">
      <w:bodyDiv w:val="1"/>
      <w:marLeft w:val="0"/>
      <w:marRight w:val="0"/>
      <w:marTop w:val="0"/>
      <w:marBottom w:val="0"/>
      <w:divBdr>
        <w:top w:val="none" w:sz="0" w:space="0" w:color="auto"/>
        <w:left w:val="none" w:sz="0" w:space="0" w:color="auto"/>
        <w:bottom w:val="none" w:sz="0" w:space="0" w:color="auto"/>
        <w:right w:val="none" w:sz="0" w:space="0" w:color="auto"/>
      </w:divBdr>
    </w:div>
    <w:div w:id="1380670219">
      <w:bodyDiv w:val="1"/>
      <w:marLeft w:val="0"/>
      <w:marRight w:val="0"/>
      <w:marTop w:val="0"/>
      <w:marBottom w:val="0"/>
      <w:divBdr>
        <w:top w:val="none" w:sz="0" w:space="0" w:color="auto"/>
        <w:left w:val="none" w:sz="0" w:space="0" w:color="auto"/>
        <w:bottom w:val="none" w:sz="0" w:space="0" w:color="auto"/>
        <w:right w:val="none" w:sz="0" w:space="0" w:color="auto"/>
      </w:divBdr>
    </w:div>
    <w:div w:id="1413703616">
      <w:bodyDiv w:val="1"/>
      <w:marLeft w:val="0"/>
      <w:marRight w:val="0"/>
      <w:marTop w:val="0"/>
      <w:marBottom w:val="0"/>
      <w:divBdr>
        <w:top w:val="none" w:sz="0" w:space="0" w:color="auto"/>
        <w:left w:val="none" w:sz="0" w:space="0" w:color="auto"/>
        <w:bottom w:val="none" w:sz="0" w:space="0" w:color="auto"/>
        <w:right w:val="none" w:sz="0" w:space="0" w:color="auto"/>
      </w:divBdr>
    </w:div>
    <w:div w:id="1422800698">
      <w:bodyDiv w:val="1"/>
      <w:marLeft w:val="0"/>
      <w:marRight w:val="0"/>
      <w:marTop w:val="0"/>
      <w:marBottom w:val="0"/>
      <w:divBdr>
        <w:top w:val="none" w:sz="0" w:space="0" w:color="auto"/>
        <w:left w:val="none" w:sz="0" w:space="0" w:color="auto"/>
        <w:bottom w:val="none" w:sz="0" w:space="0" w:color="auto"/>
        <w:right w:val="none" w:sz="0" w:space="0" w:color="auto"/>
      </w:divBdr>
    </w:div>
    <w:div w:id="1437335631">
      <w:bodyDiv w:val="1"/>
      <w:marLeft w:val="0"/>
      <w:marRight w:val="0"/>
      <w:marTop w:val="0"/>
      <w:marBottom w:val="0"/>
      <w:divBdr>
        <w:top w:val="none" w:sz="0" w:space="0" w:color="auto"/>
        <w:left w:val="none" w:sz="0" w:space="0" w:color="auto"/>
        <w:bottom w:val="none" w:sz="0" w:space="0" w:color="auto"/>
        <w:right w:val="none" w:sz="0" w:space="0" w:color="auto"/>
      </w:divBdr>
    </w:div>
    <w:div w:id="1441291889">
      <w:bodyDiv w:val="1"/>
      <w:marLeft w:val="0"/>
      <w:marRight w:val="0"/>
      <w:marTop w:val="0"/>
      <w:marBottom w:val="0"/>
      <w:divBdr>
        <w:top w:val="none" w:sz="0" w:space="0" w:color="auto"/>
        <w:left w:val="none" w:sz="0" w:space="0" w:color="auto"/>
        <w:bottom w:val="none" w:sz="0" w:space="0" w:color="auto"/>
        <w:right w:val="none" w:sz="0" w:space="0" w:color="auto"/>
      </w:divBdr>
    </w:div>
    <w:div w:id="1442340428">
      <w:bodyDiv w:val="1"/>
      <w:marLeft w:val="0"/>
      <w:marRight w:val="0"/>
      <w:marTop w:val="0"/>
      <w:marBottom w:val="0"/>
      <w:divBdr>
        <w:top w:val="none" w:sz="0" w:space="0" w:color="auto"/>
        <w:left w:val="none" w:sz="0" w:space="0" w:color="auto"/>
        <w:bottom w:val="none" w:sz="0" w:space="0" w:color="auto"/>
        <w:right w:val="none" w:sz="0" w:space="0" w:color="auto"/>
      </w:divBdr>
    </w:div>
    <w:div w:id="1468276636">
      <w:bodyDiv w:val="1"/>
      <w:marLeft w:val="0"/>
      <w:marRight w:val="0"/>
      <w:marTop w:val="0"/>
      <w:marBottom w:val="0"/>
      <w:divBdr>
        <w:top w:val="none" w:sz="0" w:space="0" w:color="auto"/>
        <w:left w:val="none" w:sz="0" w:space="0" w:color="auto"/>
        <w:bottom w:val="none" w:sz="0" w:space="0" w:color="auto"/>
        <w:right w:val="none" w:sz="0" w:space="0" w:color="auto"/>
      </w:divBdr>
    </w:div>
    <w:div w:id="1491480804">
      <w:bodyDiv w:val="1"/>
      <w:marLeft w:val="0"/>
      <w:marRight w:val="0"/>
      <w:marTop w:val="0"/>
      <w:marBottom w:val="0"/>
      <w:divBdr>
        <w:top w:val="none" w:sz="0" w:space="0" w:color="auto"/>
        <w:left w:val="none" w:sz="0" w:space="0" w:color="auto"/>
        <w:bottom w:val="none" w:sz="0" w:space="0" w:color="auto"/>
        <w:right w:val="none" w:sz="0" w:space="0" w:color="auto"/>
      </w:divBdr>
    </w:div>
    <w:div w:id="1497302923">
      <w:bodyDiv w:val="1"/>
      <w:marLeft w:val="0"/>
      <w:marRight w:val="0"/>
      <w:marTop w:val="0"/>
      <w:marBottom w:val="0"/>
      <w:divBdr>
        <w:top w:val="none" w:sz="0" w:space="0" w:color="auto"/>
        <w:left w:val="none" w:sz="0" w:space="0" w:color="auto"/>
        <w:bottom w:val="none" w:sz="0" w:space="0" w:color="auto"/>
        <w:right w:val="none" w:sz="0" w:space="0" w:color="auto"/>
      </w:divBdr>
    </w:div>
    <w:div w:id="1499225545">
      <w:bodyDiv w:val="1"/>
      <w:marLeft w:val="0"/>
      <w:marRight w:val="0"/>
      <w:marTop w:val="0"/>
      <w:marBottom w:val="0"/>
      <w:divBdr>
        <w:top w:val="none" w:sz="0" w:space="0" w:color="auto"/>
        <w:left w:val="none" w:sz="0" w:space="0" w:color="auto"/>
        <w:bottom w:val="none" w:sz="0" w:space="0" w:color="auto"/>
        <w:right w:val="none" w:sz="0" w:space="0" w:color="auto"/>
      </w:divBdr>
    </w:div>
    <w:div w:id="1552882061">
      <w:bodyDiv w:val="1"/>
      <w:marLeft w:val="0"/>
      <w:marRight w:val="0"/>
      <w:marTop w:val="0"/>
      <w:marBottom w:val="0"/>
      <w:divBdr>
        <w:top w:val="none" w:sz="0" w:space="0" w:color="auto"/>
        <w:left w:val="none" w:sz="0" w:space="0" w:color="auto"/>
        <w:bottom w:val="none" w:sz="0" w:space="0" w:color="auto"/>
        <w:right w:val="none" w:sz="0" w:space="0" w:color="auto"/>
      </w:divBdr>
    </w:div>
    <w:div w:id="1591305692">
      <w:bodyDiv w:val="1"/>
      <w:marLeft w:val="0"/>
      <w:marRight w:val="0"/>
      <w:marTop w:val="0"/>
      <w:marBottom w:val="0"/>
      <w:divBdr>
        <w:top w:val="none" w:sz="0" w:space="0" w:color="auto"/>
        <w:left w:val="none" w:sz="0" w:space="0" w:color="auto"/>
        <w:bottom w:val="none" w:sz="0" w:space="0" w:color="auto"/>
        <w:right w:val="none" w:sz="0" w:space="0" w:color="auto"/>
      </w:divBdr>
    </w:div>
    <w:div w:id="1591306533">
      <w:bodyDiv w:val="1"/>
      <w:marLeft w:val="0"/>
      <w:marRight w:val="0"/>
      <w:marTop w:val="0"/>
      <w:marBottom w:val="0"/>
      <w:divBdr>
        <w:top w:val="none" w:sz="0" w:space="0" w:color="auto"/>
        <w:left w:val="none" w:sz="0" w:space="0" w:color="auto"/>
        <w:bottom w:val="none" w:sz="0" w:space="0" w:color="auto"/>
        <w:right w:val="none" w:sz="0" w:space="0" w:color="auto"/>
      </w:divBdr>
    </w:div>
    <w:div w:id="1597058856">
      <w:bodyDiv w:val="1"/>
      <w:marLeft w:val="0"/>
      <w:marRight w:val="0"/>
      <w:marTop w:val="0"/>
      <w:marBottom w:val="0"/>
      <w:divBdr>
        <w:top w:val="none" w:sz="0" w:space="0" w:color="auto"/>
        <w:left w:val="none" w:sz="0" w:space="0" w:color="auto"/>
        <w:bottom w:val="none" w:sz="0" w:space="0" w:color="auto"/>
        <w:right w:val="none" w:sz="0" w:space="0" w:color="auto"/>
      </w:divBdr>
    </w:div>
    <w:div w:id="1609316551">
      <w:bodyDiv w:val="1"/>
      <w:marLeft w:val="0"/>
      <w:marRight w:val="0"/>
      <w:marTop w:val="0"/>
      <w:marBottom w:val="0"/>
      <w:divBdr>
        <w:top w:val="none" w:sz="0" w:space="0" w:color="auto"/>
        <w:left w:val="none" w:sz="0" w:space="0" w:color="auto"/>
        <w:bottom w:val="none" w:sz="0" w:space="0" w:color="auto"/>
        <w:right w:val="none" w:sz="0" w:space="0" w:color="auto"/>
      </w:divBdr>
    </w:div>
    <w:div w:id="1620598813">
      <w:bodyDiv w:val="1"/>
      <w:marLeft w:val="0"/>
      <w:marRight w:val="0"/>
      <w:marTop w:val="0"/>
      <w:marBottom w:val="0"/>
      <w:divBdr>
        <w:top w:val="none" w:sz="0" w:space="0" w:color="auto"/>
        <w:left w:val="none" w:sz="0" w:space="0" w:color="auto"/>
        <w:bottom w:val="none" w:sz="0" w:space="0" w:color="auto"/>
        <w:right w:val="none" w:sz="0" w:space="0" w:color="auto"/>
      </w:divBdr>
    </w:div>
    <w:div w:id="1638950310">
      <w:bodyDiv w:val="1"/>
      <w:marLeft w:val="0"/>
      <w:marRight w:val="0"/>
      <w:marTop w:val="0"/>
      <w:marBottom w:val="0"/>
      <w:divBdr>
        <w:top w:val="none" w:sz="0" w:space="0" w:color="auto"/>
        <w:left w:val="none" w:sz="0" w:space="0" w:color="auto"/>
        <w:bottom w:val="none" w:sz="0" w:space="0" w:color="auto"/>
        <w:right w:val="none" w:sz="0" w:space="0" w:color="auto"/>
      </w:divBdr>
    </w:div>
    <w:div w:id="1641617697">
      <w:bodyDiv w:val="1"/>
      <w:marLeft w:val="0"/>
      <w:marRight w:val="0"/>
      <w:marTop w:val="0"/>
      <w:marBottom w:val="0"/>
      <w:divBdr>
        <w:top w:val="none" w:sz="0" w:space="0" w:color="auto"/>
        <w:left w:val="none" w:sz="0" w:space="0" w:color="auto"/>
        <w:bottom w:val="none" w:sz="0" w:space="0" w:color="auto"/>
        <w:right w:val="none" w:sz="0" w:space="0" w:color="auto"/>
      </w:divBdr>
    </w:div>
    <w:div w:id="1642734502">
      <w:bodyDiv w:val="1"/>
      <w:marLeft w:val="0"/>
      <w:marRight w:val="0"/>
      <w:marTop w:val="0"/>
      <w:marBottom w:val="0"/>
      <w:divBdr>
        <w:top w:val="none" w:sz="0" w:space="0" w:color="auto"/>
        <w:left w:val="none" w:sz="0" w:space="0" w:color="auto"/>
        <w:bottom w:val="none" w:sz="0" w:space="0" w:color="auto"/>
        <w:right w:val="none" w:sz="0" w:space="0" w:color="auto"/>
      </w:divBdr>
    </w:div>
    <w:div w:id="1699620550">
      <w:bodyDiv w:val="1"/>
      <w:marLeft w:val="0"/>
      <w:marRight w:val="0"/>
      <w:marTop w:val="0"/>
      <w:marBottom w:val="0"/>
      <w:divBdr>
        <w:top w:val="none" w:sz="0" w:space="0" w:color="auto"/>
        <w:left w:val="none" w:sz="0" w:space="0" w:color="auto"/>
        <w:bottom w:val="none" w:sz="0" w:space="0" w:color="auto"/>
        <w:right w:val="none" w:sz="0" w:space="0" w:color="auto"/>
      </w:divBdr>
    </w:div>
    <w:div w:id="1711681223">
      <w:bodyDiv w:val="1"/>
      <w:marLeft w:val="0"/>
      <w:marRight w:val="0"/>
      <w:marTop w:val="0"/>
      <w:marBottom w:val="0"/>
      <w:divBdr>
        <w:top w:val="none" w:sz="0" w:space="0" w:color="auto"/>
        <w:left w:val="none" w:sz="0" w:space="0" w:color="auto"/>
        <w:bottom w:val="none" w:sz="0" w:space="0" w:color="auto"/>
        <w:right w:val="none" w:sz="0" w:space="0" w:color="auto"/>
      </w:divBdr>
    </w:div>
    <w:div w:id="1822886445">
      <w:bodyDiv w:val="1"/>
      <w:marLeft w:val="0"/>
      <w:marRight w:val="0"/>
      <w:marTop w:val="0"/>
      <w:marBottom w:val="0"/>
      <w:divBdr>
        <w:top w:val="none" w:sz="0" w:space="0" w:color="auto"/>
        <w:left w:val="none" w:sz="0" w:space="0" w:color="auto"/>
        <w:bottom w:val="none" w:sz="0" w:space="0" w:color="auto"/>
        <w:right w:val="none" w:sz="0" w:space="0" w:color="auto"/>
      </w:divBdr>
    </w:div>
    <w:div w:id="1831671994">
      <w:bodyDiv w:val="1"/>
      <w:marLeft w:val="0"/>
      <w:marRight w:val="0"/>
      <w:marTop w:val="0"/>
      <w:marBottom w:val="0"/>
      <w:divBdr>
        <w:top w:val="none" w:sz="0" w:space="0" w:color="auto"/>
        <w:left w:val="none" w:sz="0" w:space="0" w:color="auto"/>
        <w:bottom w:val="none" w:sz="0" w:space="0" w:color="auto"/>
        <w:right w:val="none" w:sz="0" w:space="0" w:color="auto"/>
      </w:divBdr>
    </w:div>
    <w:div w:id="1833446408">
      <w:bodyDiv w:val="1"/>
      <w:marLeft w:val="0"/>
      <w:marRight w:val="0"/>
      <w:marTop w:val="0"/>
      <w:marBottom w:val="0"/>
      <w:divBdr>
        <w:top w:val="none" w:sz="0" w:space="0" w:color="auto"/>
        <w:left w:val="none" w:sz="0" w:space="0" w:color="auto"/>
        <w:bottom w:val="none" w:sz="0" w:space="0" w:color="auto"/>
        <w:right w:val="none" w:sz="0" w:space="0" w:color="auto"/>
      </w:divBdr>
    </w:div>
    <w:div w:id="1877963278">
      <w:bodyDiv w:val="1"/>
      <w:marLeft w:val="0"/>
      <w:marRight w:val="0"/>
      <w:marTop w:val="0"/>
      <w:marBottom w:val="0"/>
      <w:divBdr>
        <w:top w:val="none" w:sz="0" w:space="0" w:color="auto"/>
        <w:left w:val="none" w:sz="0" w:space="0" w:color="auto"/>
        <w:bottom w:val="none" w:sz="0" w:space="0" w:color="auto"/>
        <w:right w:val="none" w:sz="0" w:space="0" w:color="auto"/>
      </w:divBdr>
    </w:div>
    <w:div w:id="1891385105">
      <w:bodyDiv w:val="1"/>
      <w:marLeft w:val="0"/>
      <w:marRight w:val="0"/>
      <w:marTop w:val="0"/>
      <w:marBottom w:val="0"/>
      <w:divBdr>
        <w:top w:val="none" w:sz="0" w:space="0" w:color="auto"/>
        <w:left w:val="none" w:sz="0" w:space="0" w:color="auto"/>
        <w:bottom w:val="none" w:sz="0" w:space="0" w:color="auto"/>
        <w:right w:val="none" w:sz="0" w:space="0" w:color="auto"/>
      </w:divBdr>
    </w:div>
    <w:div w:id="1895117922">
      <w:bodyDiv w:val="1"/>
      <w:marLeft w:val="0"/>
      <w:marRight w:val="0"/>
      <w:marTop w:val="0"/>
      <w:marBottom w:val="0"/>
      <w:divBdr>
        <w:top w:val="none" w:sz="0" w:space="0" w:color="auto"/>
        <w:left w:val="none" w:sz="0" w:space="0" w:color="auto"/>
        <w:bottom w:val="none" w:sz="0" w:space="0" w:color="auto"/>
        <w:right w:val="none" w:sz="0" w:space="0" w:color="auto"/>
      </w:divBdr>
    </w:div>
    <w:div w:id="1946035349">
      <w:bodyDiv w:val="1"/>
      <w:marLeft w:val="0"/>
      <w:marRight w:val="0"/>
      <w:marTop w:val="0"/>
      <w:marBottom w:val="0"/>
      <w:divBdr>
        <w:top w:val="none" w:sz="0" w:space="0" w:color="auto"/>
        <w:left w:val="none" w:sz="0" w:space="0" w:color="auto"/>
        <w:bottom w:val="none" w:sz="0" w:space="0" w:color="auto"/>
        <w:right w:val="none" w:sz="0" w:space="0" w:color="auto"/>
      </w:divBdr>
    </w:div>
    <w:div w:id="1960603133">
      <w:bodyDiv w:val="1"/>
      <w:marLeft w:val="0"/>
      <w:marRight w:val="0"/>
      <w:marTop w:val="0"/>
      <w:marBottom w:val="0"/>
      <w:divBdr>
        <w:top w:val="none" w:sz="0" w:space="0" w:color="auto"/>
        <w:left w:val="none" w:sz="0" w:space="0" w:color="auto"/>
        <w:bottom w:val="none" w:sz="0" w:space="0" w:color="auto"/>
        <w:right w:val="none" w:sz="0" w:space="0" w:color="auto"/>
      </w:divBdr>
    </w:div>
    <w:div w:id="1979456532">
      <w:bodyDiv w:val="1"/>
      <w:marLeft w:val="0"/>
      <w:marRight w:val="0"/>
      <w:marTop w:val="0"/>
      <w:marBottom w:val="0"/>
      <w:divBdr>
        <w:top w:val="none" w:sz="0" w:space="0" w:color="auto"/>
        <w:left w:val="none" w:sz="0" w:space="0" w:color="auto"/>
        <w:bottom w:val="none" w:sz="0" w:space="0" w:color="auto"/>
        <w:right w:val="none" w:sz="0" w:space="0" w:color="auto"/>
      </w:divBdr>
    </w:div>
    <w:div w:id="1986079134">
      <w:bodyDiv w:val="1"/>
      <w:marLeft w:val="0"/>
      <w:marRight w:val="0"/>
      <w:marTop w:val="0"/>
      <w:marBottom w:val="0"/>
      <w:divBdr>
        <w:top w:val="none" w:sz="0" w:space="0" w:color="auto"/>
        <w:left w:val="none" w:sz="0" w:space="0" w:color="auto"/>
        <w:bottom w:val="none" w:sz="0" w:space="0" w:color="auto"/>
        <w:right w:val="none" w:sz="0" w:space="0" w:color="auto"/>
      </w:divBdr>
    </w:div>
    <w:div w:id="2000763026">
      <w:bodyDiv w:val="1"/>
      <w:marLeft w:val="0"/>
      <w:marRight w:val="0"/>
      <w:marTop w:val="0"/>
      <w:marBottom w:val="0"/>
      <w:divBdr>
        <w:top w:val="none" w:sz="0" w:space="0" w:color="auto"/>
        <w:left w:val="none" w:sz="0" w:space="0" w:color="auto"/>
        <w:bottom w:val="none" w:sz="0" w:space="0" w:color="auto"/>
        <w:right w:val="none" w:sz="0" w:space="0" w:color="auto"/>
      </w:divBdr>
    </w:div>
    <w:div w:id="2004048489">
      <w:bodyDiv w:val="1"/>
      <w:marLeft w:val="0"/>
      <w:marRight w:val="0"/>
      <w:marTop w:val="0"/>
      <w:marBottom w:val="0"/>
      <w:divBdr>
        <w:top w:val="none" w:sz="0" w:space="0" w:color="auto"/>
        <w:left w:val="none" w:sz="0" w:space="0" w:color="auto"/>
        <w:bottom w:val="none" w:sz="0" w:space="0" w:color="auto"/>
        <w:right w:val="none" w:sz="0" w:space="0" w:color="auto"/>
      </w:divBdr>
    </w:div>
    <w:div w:id="2011057283">
      <w:bodyDiv w:val="1"/>
      <w:marLeft w:val="0"/>
      <w:marRight w:val="0"/>
      <w:marTop w:val="0"/>
      <w:marBottom w:val="0"/>
      <w:divBdr>
        <w:top w:val="none" w:sz="0" w:space="0" w:color="auto"/>
        <w:left w:val="none" w:sz="0" w:space="0" w:color="auto"/>
        <w:bottom w:val="none" w:sz="0" w:space="0" w:color="auto"/>
        <w:right w:val="none" w:sz="0" w:space="0" w:color="auto"/>
      </w:divBdr>
    </w:div>
    <w:div w:id="2029410768">
      <w:bodyDiv w:val="1"/>
      <w:marLeft w:val="0"/>
      <w:marRight w:val="0"/>
      <w:marTop w:val="0"/>
      <w:marBottom w:val="0"/>
      <w:divBdr>
        <w:top w:val="none" w:sz="0" w:space="0" w:color="auto"/>
        <w:left w:val="none" w:sz="0" w:space="0" w:color="auto"/>
        <w:bottom w:val="none" w:sz="0" w:space="0" w:color="auto"/>
        <w:right w:val="none" w:sz="0" w:space="0" w:color="auto"/>
      </w:divBdr>
    </w:div>
    <w:div w:id="2038313895">
      <w:bodyDiv w:val="1"/>
      <w:marLeft w:val="0"/>
      <w:marRight w:val="0"/>
      <w:marTop w:val="0"/>
      <w:marBottom w:val="0"/>
      <w:divBdr>
        <w:top w:val="none" w:sz="0" w:space="0" w:color="auto"/>
        <w:left w:val="none" w:sz="0" w:space="0" w:color="auto"/>
        <w:bottom w:val="none" w:sz="0" w:space="0" w:color="auto"/>
        <w:right w:val="none" w:sz="0" w:space="0" w:color="auto"/>
      </w:divBdr>
    </w:div>
    <w:div w:id="2040817763">
      <w:bodyDiv w:val="1"/>
      <w:marLeft w:val="0"/>
      <w:marRight w:val="0"/>
      <w:marTop w:val="0"/>
      <w:marBottom w:val="0"/>
      <w:divBdr>
        <w:top w:val="none" w:sz="0" w:space="0" w:color="auto"/>
        <w:left w:val="none" w:sz="0" w:space="0" w:color="auto"/>
        <w:bottom w:val="none" w:sz="0" w:space="0" w:color="auto"/>
        <w:right w:val="none" w:sz="0" w:space="0" w:color="auto"/>
      </w:divBdr>
      <w:divsChild>
        <w:div w:id="1610889133">
          <w:marLeft w:val="1800"/>
          <w:marRight w:val="0"/>
          <w:marTop w:val="100"/>
          <w:marBottom w:val="0"/>
          <w:divBdr>
            <w:top w:val="none" w:sz="0" w:space="0" w:color="auto"/>
            <w:left w:val="none" w:sz="0" w:space="0" w:color="auto"/>
            <w:bottom w:val="none" w:sz="0" w:space="0" w:color="auto"/>
            <w:right w:val="none" w:sz="0" w:space="0" w:color="auto"/>
          </w:divBdr>
        </w:div>
      </w:divsChild>
    </w:div>
    <w:div w:id="2063168008">
      <w:bodyDiv w:val="1"/>
      <w:marLeft w:val="0"/>
      <w:marRight w:val="0"/>
      <w:marTop w:val="0"/>
      <w:marBottom w:val="0"/>
      <w:divBdr>
        <w:top w:val="none" w:sz="0" w:space="0" w:color="auto"/>
        <w:left w:val="none" w:sz="0" w:space="0" w:color="auto"/>
        <w:bottom w:val="none" w:sz="0" w:space="0" w:color="auto"/>
        <w:right w:val="none" w:sz="0" w:space="0" w:color="auto"/>
      </w:divBdr>
    </w:div>
    <w:div w:id="2090105848">
      <w:bodyDiv w:val="1"/>
      <w:marLeft w:val="0"/>
      <w:marRight w:val="0"/>
      <w:marTop w:val="0"/>
      <w:marBottom w:val="0"/>
      <w:divBdr>
        <w:top w:val="none" w:sz="0" w:space="0" w:color="auto"/>
        <w:left w:val="none" w:sz="0" w:space="0" w:color="auto"/>
        <w:bottom w:val="none" w:sz="0" w:space="0" w:color="auto"/>
        <w:right w:val="none" w:sz="0" w:space="0" w:color="auto"/>
      </w:divBdr>
    </w:div>
    <w:div w:id="2091392250">
      <w:bodyDiv w:val="1"/>
      <w:marLeft w:val="0"/>
      <w:marRight w:val="0"/>
      <w:marTop w:val="0"/>
      <w:marBottom w:val="0"/>
      <w:divBdr>
        <w:top w:val="none" w:sz="0" w:space="0" w:color="auto"/>
        <w:left w:val="none" w:sz="0" w:space="0" w:color="auto"/>
        <w:bottom w:val="none" w:sz="0" w:space="0" w:color="auto"/>
        <w:right w:val="none" w:sz="0" w:space="0" w:color="auto"/>
      </w:divBdr>
    </w:div>
    <w:div w:id="2099280834">
      <w:bodyDiv w:val="1"/>
      <w:marLeft w:val="0"/>
      <w:marRight w:val="0"/>
      <w:marTop w:val="0"/>
      <w:marBottom w:val="0"/>
      <w:divBdr>
        <w:top w:val="none" w:sz="0" w:space="0" w:color="auto"/>
        <w:left w:val="none" w:sz="0" w:space="0" w:color="auto"/>
        <w:bottom w:val="none" w:sz="0" w:space="0" w:color="auto"/>
        <w:right w:val="none" w:sz="0" w:space="0" w:color="auto"/>
      </w:divBdr>
      <w:divsChild>
        <w:div w:id="260263410">
          <w:marLeft w:val="2520"/>
          <w:marRight w:val="0"/>
          <w:marTop w:val="100"/>
          <w:marBottom w:val="0"/>
          <w:divBdr>
            <w:top w:val="none" w:sz="0" w:space="0" w:color="auto"/>
            <w:left w:val="none" w:sz="0" w:space="0" w:color="auto"/>
            <w:bottom w:val="none" w:sz="0" w:space="0" w:color="auto"/>
            <w:right w:val="none" w:sz="0" w:space="0" w:color="auto"/>
          </w:divBdr>
        </w:div>
        <w:div w:id="1039432753">
          <w:marLeft w:val="2520"/>
          <w:marRight w:val="0"/>
          <w:marTop w:val="100"/>
          <w:marBottom w:val="0"/>
          <w:divBdr>
            <w:top w:val="none" w:sz="0" w:space="0" w:color="auto"/>
            <w:left w:val="none" w:sz="0" w:space="0" w:color="auto"/>
            <w:bottom w:val="none" w:sz="0" w:space="0" w:color="auto"/>
            <w:right w:val="none" w:sz="0" w:space="0" w:color="auto"/>
          </w:divBdr>
        </w:div>
        <w:div w:id="1911962488">
          <w:marLeft w:val="2520"/>
          <w:marRight w:val="0"/>
          <w:marTop w:val="100"/>
          <w:marBottom w:val="0"/>
          <w:divBdr>
            <w:top w:val="none" w:sz="0" w:space="0" w:color="auto"/>
            <w:left w:val="none" w:sz="0" w:space="0" w:color="auto"/>
            <w:bottom w:val="none" w:sz="0" w:space="0" w:color="auto"/>
            <w:right w:val="none" w:sz="0" w:space="0" w:color="auto"/>
          </w:divBdr>
        </w:div>
      </w:divsChild>
    </w:div>
    <w:div w:id="2101438640">
      <w:bodyDiv w:val="1"/>
      <w:marLeft w:val="0"/>
      <w:marRight w:val="0"/>
      <w:marTop w:val="0"/>
      <w:marBottom w:val="0"/>
      <w:divBdr>
        <w:top w:val="none" w:sz="0" w:space="0" w:color="auto"/>
        <w:left w:val="none" w:sz="0" w:space="0" w:color="auto"/>
        <w:bottom w:val="none" w:sz="0" w:space="0" w:color="auto"/>
        <w:right w:val="none" w:sz="0" w:space="0" w:color="auto"/>
      </w:divBdr>
    </w:div>
    <w:div w:id="2115862172">
      <w:bodyDiv w:val="1"/>
      <w:marLeft w:val="0"/>
      <w:marRight w:val="0"/>
      <w:marTop w:val="0"/>
      <w:marBottom w:val="0"/>
      <w:divBdr>
        <w:top w:val="none" w:sz="0" w:space="0" w:color="auto"/>
        <w:left w:val="none" w:sz="0" w:space="0" w:color="auto"/>
        <w:bottom w:val="none" w:sz="0" w:space="0" w:color="auto"/>
        <w:right w:val="none" w:sz="0" w:space="0" w:color="auto"/>
      </w:divBdr>
    </w:div>
    <w:div w:id="2115898211">
      <w:bodyDiv w:val="1"/>
      <w:marLeft w:val="0"/>
      <w:marRight w:val="0"/>
      <w:marTop w:val="0"/>
      <w:marBottom w:val="0"/>
      <w:divBdr>
        <w:top w:val="none" w:sz="0" w:space="0" w:color="auto"/>
        <w:left w:val="none" w:sz="0" w:space="0" w:color="auto"/>
        <w:bottom w:val="none" w:sz="0" w:space="0" w:color="auto"/>
        <w:right w:val="none" w:sz="0" w:space="0" w:color="auto"/>
      </w:divBdr>
    </w:div>
    <w:div w:id="2125342553">
      <w:bodyDiv w:val="1"/>
      <w:marLeft w:val="0"/>
      <w:marRight w:val="0"/>
      <w:marTop w:val="0"/>
      <w:marBottom w:val="0"/>
      <w:divBdr>
        <w:top w:val="none" w:sz="0" w:space="0" w:color="auto"/>
        <w:left w:val="none" w:sz="0" w:space="0" w:color="auto"/>
        <w:bottom w:val="none" w:sz="0" w:space="0" w:color="auto"/>
        <w:right w:val="none" w:sz="0" w:space="0" w:color="auto"/>
      </w:divBdr>
    </w:div>
    <w:div w:id="214388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daniel.graf@hs-osnabrueck.d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jakob.eckholt@hs-osnabrueck.de" TargetMode="External"/><Relationship Id="rId14"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1">
      <a:majorFont>
        <a:latin typeface="Cambria"/>
        <a:ea typeface=""/>
        <a:cs typeface=""/>
      </a:majorFont>
      <a:minorFont>
        <a:latin typeface="Calibr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u79</b:Tag>
    <b:SourceType>Book</b:SourceType>
    <b:Guid>{B4A14116-3850-4FE4-B208-4A154018D1CF}</b:Guid>
    <b:Title>The hitchhiker's guide to the galaxy</b:Title>
    <b:Year>1979</b:Year>
    <b:City>London</b:City>
    <b:Publisher>Pan Books</b:Publisher>
    <b:Author>
      <b:Author>
        <b:NameList>
          <b:Person>
            <b:Last>Adams</b:Last>
            <b:First>Douglas</b:First>
          </b:Person>
        </b:NameList>
      </b:Author>
    </b:Author>
    <b:RefOrder>1</b:RefOrder>
  </b:Source>
  <b:Source>
    <b:Tag>HTM19</b:Tag>
    <b:SourceType>InternetSite</b:SourceType>
    <b:Guid>{2EBF0EB1-AB3E-4BDC-8236-C308979510E1}</b:Guid>
    <b:Title>HTML5 Semantic Elements</b:Title>
    <b:ProductionCompany>W3Schools</b:ProductionCompany>
    <b:YearAccessed>2019</b:YearAccessed>
    <b:MonthAccessed>11</b:MonthAccessed>
    <b:DayAccessed>19</b:DayAccessed>
    <b:URL>https://www.w3schools.com/html/html5_semantic_elements.asp</b:URL>
    <b:RefOrder>2</b:RefOrder>
  </b:Source>
  <b:Source>
    <b:Tag>Ben96</b:Tag>
    <b:SourceType>ConferenceProceedings</b:SourceType>
    <b:Guid>{446AA2A4-14E1-4883-B912-34758DCABEA7}</b:Guid>
    <b:Author>
      <b:Author>
        <b:NameList>
          <b:Person>
            <b:Last>Shneiderman</b:Last>
            <b:First>Ben</b:First>
          </b:Person>
        </b:NameList>
      </b:Author>
    </b:Author>
    <b:Title>The eyes have it: A task by data type taxonomy for information visualizations</b:Title>
    <b:Year>1996</b:Year>
    <b:ConferenceName>IEEE Symposium on Visual Languages</b:ConferenceName>
    <b:City>Boulder</b:City>
    <b:RefOrder>3</b:RefOrder>
  </b:Source>
  <b:Source>
    <b:Tag>Jak27</b:Tag>
    <b:SourceType>JournalArticle</b:SourceType>
    <b:Guid>{AEF0A556-29D5-41BD-9A0E-39194AE1CF93}</b:Guid>
    <b:Title>Untersuchungen zur Topologie der geschlossenen zweiseitigen Flächen</b:Title>
    <b:Year>1927</b:Year>
    <b:Author>
      <b:Author>
        <b:NameList>
          <b:Person>
            <b:Last>Nielsen</b:Last>
            <b:First>Jakob</b:First>
          </b:Person>
        </b:NameList>
      </b:Author>
    </b:Author>
    <b:JournalName>Acta Mathematica</b:JournalName>
    <b:Pages>189-358</b:Pages>
    <b:Volume>50</b:Volume>
    <b:RefOrder>4</b:RefOrder>
  </b:Source>
  <b:Source>
    <b:Tag>htt</b:Tag>
    <b:SourceType>Book</b:SourceType>
    <b:Guid>{711D443B-3117-4378-BF19-328BA8C1FD42}</b:Guid>
    <b:City>https://balsamiq.com/</b:City>
    <b:RefOrder>5</b:RefOrder>
  </b:Source>
</b:Sources>
</file>

<file path=customXml/itemProps1.xml><?xml version="1.0" encoding="utf-8"?>
<ds:datastoreItem xmlns:ds="http://schemas.openxmlformats.org/officeDocument/2006/customXml" ds:itemID="{70596F1E-B246-4FB5-BC6A-1A0483CD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100</Words>
  <Characters>6933</Characters>
  <Application>Microsoft Office Word</Application>
  <DocSecurity>0</DocSecurity>
  <Lines>57</Lines>
  <Paragraphs>16</Paragraphs>
  <ScaleCrop>false</ScaleCrop>
  <HeadingPairs>
    <vt:vector size="2" baseType="variant">
      <vt:variant>
        <vt:lpstr>Titel</vt:lpstr>
      </vt:variant>
      <vt:variant>
        <vt:i4>1</vt:i4>
      </vt:variant>
    </vt:vector>
  </HeadingPairs>
  <TitlesOfParts>
    <vt:vector size="1" baseType="lpstr">
      <vt:lpstr>Template</vt:lpstr>
    </vt:vector>
  </TitlesOfParts>
  <Manager/>
  <Company/>
  <LinksUpToDate>false</LinksUpToDate>
  <CharactersWithSpaces>8017</CharactersWithSpaces>
  <SharedDoc>false</SharedDoc>
  <HLinks>
    <vt:vector size="342" baseType="variant">
      <vt:variant>
        <vt:i4>3801190</vt:i4>
      </vt:variant>
      <vt:variant>
        <vt:i4>387</vt:i4>
      </vt:variant>
      <vt:variant>
        <vt:i4>0</vt:i4>
      </vt:variant>
      <vt:variant>
        <vt:i4>5</vt:i4>
      </vt:variant>
      <vt:variant>
        <vt:lpwstr>https://www.youtube.com/watch?v=MsyAuHYn1Q4</vt:lpwstr>
      </vt:variant>
      <vt:variant>
        <vt:lpwstr/>
      </vt:variant>
      <vt:variant>
        <vt:i4>1704009</vt:i4>
      </vt:variant>
      <vt:variant>
        <vt:i4>384</vt:i4>
      </vt:variant>
      <vt:variant>
        <vt:i4>0</vt:i4>
      </vt:variant>
      <vt:variant>
        <vt:i4>5</vt:i4>
      </vt:variant>
      <vt:variant>
        <vt:lpwstr>https://youtu.be/lTO1pRZEfo4</vt:lpwstr>
      </vt:variant>
      <vt:variant>
        <vt:lpwstr/>
      </vt:variant>
      <vt:variant>
        <vt:i4>8192116</vt:i4>
      </vt:variant>
      <vt:variant>
        <vt:i4>381</vt:i4>
      </vt:variant>
      <vt:variant>
        <vt:i4>0</vt:i4>
      </vt:variant>
      <vt:variant>
        <vt:i4>5</vt:i4>
      </vt:variant>
      <vt:variant>
        <vt:lpwstr>https://drive.google.com/file/d/1dDl3900YNLzsoJ1L4LpEMaLbkuc1ecD3/view?usp=sharing</vt:lpwstr>
      </vt:variant>
      <vt:variant>
        <vt:lpwstr/>
      </vt:variant>
      <vt:variant>
        <vt:i4>1245236</vt:i4>
      </vt:variant>
      <vt:variant>
        <vt:i4>353</vt:i4>
      </vt:variant>
      <vt:variant>
        <vt:i4>0</vt:i4>
      </vt:variant>
      <vt:variant>
        <vt:i4>5</vt:i4>
      </vt:variant>
      <vt:variant>
        <vt:lpwstr/>
      </vt:variant>
      <vt:variant>
        <vt:lpwstr>_Toc83058240</vt:lpwstr>
      </vt:variant>
      <vt:variant>
        <vt:i4>1703987</vt:i4>
      </vt:variant>
      <vt:variant>
        <vt:i4>347</vt:i4>
      </vt:variant>
      <vt:variant>
        <vt:i4>0</vt:i4>
      </vt:variant>
      <vt:variant>
        <vt:i4>5</vt:i4>
      </vt:variant>
      <vt:variant>
        <vt:lpwstr/>
      </vt:variant>
      <vt:variant>
        <vt:lpwstr>_Toc83058239</vt:lpwstr>
      </vt:variant>
      <vt:variant>
        <vt:i4>1769523</vt:i4>
      </vt:variant>
      <vt:variant>
        <vt:i4>341</vt:i4>
      </vt:variant>
      <vt:variant>
        <vt:i4>0</vt:i4>
      </vt:variant>
      <vt:variant>
        <vt:i4>5</vt:i4>
      </vt:variant>
      <vt:variant>
        <vt:lpwstr/>
      </vt:variant>
      <vt:variant>
        <vt:lpwstr>_Toc83058238</vt:lpwstr>
      </vt:variant>
      <vt:variant>
        <vt:i4>1310771</vt:i4>
      </vt:variant>
      <vt:variant>
        <vt:i4>335</vt:i4>
      </vt:variant>
      <vt:variant>
        <vt:i4>0</vt:i4>
      </vt:variant>
      <vt:variant>
        <vt:i4>5</vt:i4>
      </vt:variant>
      <vt:variant>
        <vt:lpwstr/>
      </vt:variant>
      <vt:variant>
        <vt:lpwstr>_Toc83058237</vt:lpwstr>
      </vt:variant>
      <vt:variant>
        <vt:i4>1376307</vt:i4>
      </vt:variant>
      <vt:variant>
        <vt:i4>329</vt:i4>
      </vt:variant>
      <vt:variant>
        <vt:i4>0</vt:i4>
      </vt:variant>
      <vt:variant>
        <vt:i4>5</vt:i4>
      </vt:variant>
      <vt:variant>
        <vt:lpwstr/>
      </vt:variant>
      <vt:variant>
        <vt:lpwstr>_Toc83058236</vt:lpwstr>
      </vt:variant>
      <vt:variant>
        <vt:i4>1441843</vt:i4>
      </vt:variant>
      <vt:variant>
        <vt:i4>323</vt:i4>
      </vt:variant>
      <vt:variant>
        <vt:i4>0</vt:i4>
      </vt:variant>
      <vt:variant>
        <vt:i4>5</vt:i4>
      </vt:variant>
      <vt:variant>
        <vt:lpwstr/>
      </vt:variant>
      <vt:variant>
        <vt:lpwstr>_Toc83058235</vt:lpwstr>
      </vt:variant>
      <vt:variant>
        <vt:i4>1507379</vt:i4>
      </vt:variant>
      <vt:variant>
        <vt:i4>317</vt:i4>
      </vt:variant>
      <vt:variant>
        <vt:i4>0</vt:i4>
      </vt:variant>
      <vt:variant>
        <vt:i4>5</vt:i4>
      </vt:variant>
      <vt:variant>
        <vt:lpwstr/>
      </vt:variant>
      <vt:variant>
        <vt:lpwstr>_Toc83058234</vt:lpwstr>
      </vt:variant>
      <vt:variant>
        <vt:i4>1441854</vt:i4>
      </vt:variant>
      <vt:variant>
        <vt:i4>242</vt:i4>
      </vt:variant>
      <vt:variant>
        <vt:i4>0</vt:i4>
      </vt:variant>
      <vt:variant>
        <vt:i4>5</vt:i4>
      </vt:variant>
      <vt:variant>
        <vt:lpwstr/>
      </vt:variant>
      <vt:variant>
        <vt:lpwstr>_Toc83056205</vt:lpwstr>
      </vt:variant>
      <vt:variant>
        <vt:i4>1507390</vt:i4>
      </vt:variant>
      <vt:variant>
        <vt:i4>236</vt:i4>
      </vt:variant>
      <vt:variant>
        <vt:i4>0</vt:i4>
      </vt:variant>
      <vt:variant>
        <vt:i4>5</vt:i4>
      </vt:variant>
      <vt:variant>
        <vt:lpwstr/>
      </vt:variant>
      <vt:variant>
        <vt:lpwstr>_Toc83056204</vt:lpwstr>
      </vt:variant>
      <vt:variant>
        <vt:i4>1048638</vt:i4>
      </vt:variant>
      <vt:variant>
        <vt:i4>230</vt:i4>
      </vt:variant>
      <vt:variant>
        <vt:i4>0</vt:i4>
      </vt:variant>
      <vt:variant>
        <vt:i4>5</vt:i4>
      </vt:variant>
      <vt:variant>
        <vt:lpwstr/>
      </vt:variant>
      <vt:variant>
        <vt:lpwstr>_Toc83056203</vt:lpwstr>
      </vt:variant>
      <vt:variant>
        <vt:i4>1114174</vt:i4>
      </vt:variant>
      <vt:variant>
        <vt:i4>224</vt:i4>
      </vt:variant>
      <vt:variant>
        <vt:i4>0</vt:i4>
      </vt:variant>
      <vt:variant>
        <vt:i4>5</vt:i4>
      </vt:variant>
      <vt:variant>
        <vt:lpwstr/>
      </vt:variant>
      <vt:variant>
        <vt:lpwstr>_Toc83056202</vt:lpwstr>
      </vt:variant>
      <vt:variant>
        <vt:i4>262193</vt:i4>
      </vt:variant>
      <vt:variant>
        <vt:i4>215</vt:i4>
      </vt:variant>
      <vt:variant>
        <vt:i4>0</vt:i4>
      </vt:variant>
      <vt:variant>
        <vt:i4>5</vt:i4>
      </vt:variant>
      <vt:variant>
        <vt:lpwstr>https://d.docs.live.net/19bb8befa02ff76a/Dokumente/BoU Dokumentation.docx</vt:lpwstr>
      </vt:variant>
      <vt:variant>
        <vt:lpwstr>_Toc83058521</vt:lpwstr>
      </vt:variant>
      <vt:variant>
        <vt:i4>327729</vt:i4>
      </vt:variant>
      <vt:variant>
        <vt:i4>209</vt:i4>
      </vt:variant>
      <vt:variant>
        <vt:i4>0</vt:i4>
      </vt:variant>
      <vt:variant>
        <vt:i4>5</vt:i4>
      </vt:variant>
      <vt:variant>
        <vt:lpwstr>https://d.docs.live.net/19bb8befa02ff76a/Dokumente/BoU Dokumentation.docx</vt:lpwstr>
      </vt:variant>
      <vt:variant>
        <vt:lpwstr>_Toc83058520</vt:lpwstr>
      </vt:variant>
      <vt:variant>
        <vt:i4>786482</vt:i4>
      </vt:variant>
      <vt:variant>
        <vt:i4>203</vt:i4>
      </vt:variant>
      <vt:variant>
        <vt:i4>0</vt:i4>
      </vt:variant>
      <vt:variant>
        <vt:i4>5</vt:i4>
      </vt:variant>
      <vt:variant>
        <vt:lpwstr>https://d.docs.live.net/19bb8befa02ff76a/Dokumente/BoU Dokumentation.docx</vt:lpwstr>
      </vt:variant>
      <vt:variant>
        <vt:lpwstr>_Toc83058519</vt:lpwstr>
      </vt:variant>
      <vt:variant>
        <vt:i4>852018</vt:i4>
      </vt:variant>
      <vt:variant>
        <vt:i4>197</vt:i4>
      </vt:variant>
      <vt:variant>
        <vt:i4>0</vt:i4>
      </vt:variant>
      <vt:variant>
        <vt:i4>5</vt:i4>
      </vt:variant>
      <vt:variant>
        <vt:lpwstr>https://d.docs.live.net/19bb8befa02ff76a/Dokumente/BoU Dokumentation.docx</vt:lpwstr>
      </vt:variant>
      <vt:variant>
        <vt:lpwstr>_Toc83058518</vt:lpwstr>
      </vt:variant>
      <vt:variant>
        <vt:i4>131122</vt:i4>
      </vt:variant>
      <vt:variant>
        <vt:i4>191</vt:i4>
      </vt:variant>
      <vt:variant>
        <vt:i4>0</vt:i4>
      </vt:variant>
      <vt:variant>
        <vt:i4>5</vt:i4>
      </vt:variant>
      <vt:variant>
        <vt:lpwstr>https://d.docs.live.net/19bb8befa02ff76a/Dokumente/BoU Dokumentation.docx</vt:lpwstr>
      </vt:variant>
      <vt:variant>
        <vt:lpwstr>_Toc83058517</vt:lpwstr>
      </vt:variant>
      <vt:variant>
        <vt:i4>196658</vt:i4>
      </vt:variant>
      <vt:variant>
        <vt:i4>185</vt:i4>
      </vt:variant>
      <vt:variant>
        <vt:i4>0</vt:i4>
      </vt:variant>
      <vt:variant>
        <vt:i4>5</vt:i4>
      </vt:variant>
      <vt:variant>
        <vt:lpwstr>https://d.docs.live.net/19bb8befa02ff76a/Dokumente/BoU Dokumentation.docx</vt:lpwstr>
      </vt:variant>
      <vt:variant>
        <vt:lpwstr>_Toc83058516</vt:lpwstr>
      </vt:variant>
      <vt:variant>
        <vt:i4>50</vt:i4>
      </vt:variant>
      <vt:variant>
        <vt:i4>179</vt:i4>
      </vt:variant>
      <vt:variant>
        <vt:i4>0</vt:i4>
      </vt:variant>
      <vt:variant>
        <vt:i4>5</vt:i4>
      </vt:variant>
      <vt:variant>
        <vt:lpwstr>https://d.docs.live.net/19bb8befa02ff76a/Dokumente/BoU Dokumentation.docx</vt:lpwstr>
      </vt:variant>
      <vt:variant>
        <vt:lpwstr>_Toc83058515</vt:lpwstr>
      </vt:variant>
      <vt:variant>
        <vt:i4>65586</vt:i4>
      </vt:variant>
      <vt:variant>
        <vt:i4>173</vt:i4>
      </vt:variant>
      <vt:variant>
        <vt:i4>0</vt:i4>
      </vt:variant>
      <vt:variant>
        <vt:i4>5</vt:i4>
      </vt:variant>
      <vt:variant>
        <vt:lpwstr>https://d.docs.live.net/19bb8befa02ff76a/Dokumente/BoU Dokumentation.docx</vt:lpwstr>
      </vt:variant>
      <vt:variant>
        <vt:lpwstr>_Toc83058514</vt:lpwstr>
      </vt:variant>
      <vt:variant>
        <vt:i4>1507377</vt:i4>
      </vt:variant>
      <vt:variant>
        <vt:i4>167</vt:i4>
      </vt:variant>
      <vt:variant>
        <vt:i4>0</vt:i4>
      </vt:variant>
      <vt:variant>
        <vt:i4>5</vt:i4>
      </vt:variant>
      <vt:variant>
        <vt:lpwstr/>
      </vt:variant>
      <vt:variant>
        <vt:lpwstr>_Toc83058513</vt:lpwstr>
      </vt:variant>
      <vt:variant>
        <vt:i4>1441841</vt:i4>
      </vt:variant>
      <vt:variant>
        <vt:i4>161</vt:i4>
      </vt:variant>
      <vt:variant>
        <vt:i4>0</vt:i4>
      </vt:variant>
      <vt:variant>
        <vt:i4>5</vt:i4>
      </vt:variant>
      <vt:variant>
        <vt:lpwstr/>
      </vt:variant>
      <vt:variant>
        <vt:lpwstr>_Toc83058512</vt:lpwstr>
      </vt:variant>
      <vt:variant>
        <vt:i4>1900599</vt:i4>
      </vt:variant>
      <vt:variant>
        <vt:i4>152</vt:i4>
      </vt:variant>
      <vt:variant>
        <vt:i4>0</vt:i4>
      </vt:variant>
      <vt:variant>
        <vt:i4>5</vt:i4>
      </vt:variant>
      <vt:variant>
        <vt:lpwstr/>
      </vt:variant>
      <vt:variant>
        <vt:lpwstr>_Toc83058579</vt:lpwstr>
      </vt:variant>
      <vt:variant>
        <vt:i4>1835063</vt:i4>
      </vt:variant>
      <vt:variant>
        <vt:i4>146</vt:i4>
      </vt:variant>
      <vt:variant>
        <vt:i4>0</vt:i4>
      </vt:variant>
      <vt:variant>
        <vt:i4>5</vt:i4>
      </vt:variant>
      <vt:variant>
        <vt:lpwstr/>
      </vt:variant>
      <vt:variant>
        <vt:lpwstr>_Toc83058578</vt:lpwstr>
      </vt:variant>
      <vt:variant>
        <vt:i4>1245239</vt:i4>
      </vt:variant>
      <vt:variant>
        <vt:i4>140</vt:i4>
      </vt:variant>
      <vt:variant>
        <vt:i4>0</vt:i4>
      </vt:variant>
      <vt:variant>
        <vt:i4>5</vt:i4>
      </vt:variant>
      <vt:variant>
        <vt:lpwstr/>
      </vt:variant>
      <vt:variant>
        <vt:lpwstr>_Toc83058577</vt:lpwstr>
      </vt:variant>
      <vt:variant>
        <vt:i4>1179703</vt:i4>
      </vt:variant>
      <vt:variant>
        <vt:i4>134</vt:i4>
      </vt:variant>
      <vt:variant>
        <vt:i4>0</vt:i4>
      </vt:variant>
      <vt:variant>
        <vt:i4>5</vt:i4>
      </vt:variant>
      <vt:variant>
        <vt:lpwstr/>
      </vt:variant>
      <vt:variant>
        <vt:lpwstr>_Toc83058576</vt:lpwstr>
      </vt:variant>
      <vt:variant>
        <vt:i4>1114167</vt:i4>
      </vt:variant>
      <vt:variant>
        <vt:i4>128</vt:i4>
      </vt:variant>
      <vt:variant>
        <vt:i4>0</vt:i4>
      </vt:variant>
      <vt:variant>
        <vt:i4>5</vt:i4>
      </vt:variant>
      <vt:variant>
        <vt:lpwstr/>
      </vt:variant>
      <vt:variant>
        <vt:lpwstr>_Toc83058575</vt:lpwstr>
      </vt:variant>
      <vt:variant>
        <vt:i4>1048631</vt:i4>
      </vt:variant>
      <vt:variant>
        <vt:i4>122</vt:i4>
      </vt:variant>
      <vt:variant>
        <vt:i4>0</vt:i4>
      </vt:variant>
      <vt:variant>
        <vt:i4>5</vt:i4>
      </vt:variant>
      <vt:variant>
        <vt:lpwstr/>
      </vt:variant>
      <vt:variant>
        <vt:lpwstr>_Toc83058574</vt:lpwstr>
      </vt:variant>
      <vt:variant>
        <vt:i4>1507383</vt:i4>
      </vt:variant>
      <vt:variant>
        <vt:i4>116</vt:i4>
      </vt:variant>
      <vt:variant>
        <vt:i4>0</vt:i4>
      </vt:variant>
      <vt:variant>
        <vt:i4>5</vt:i4>
      </vt:variant>
      <vt:variant>
        <vt:lpwstr/>
      </vt:variant>
      <vt:variant>
        <vt:lpwstr>_Toc83058573</vt:lpwstr>
      </vt:variant>
      <vt:variant>
        <vt:i4>1441847</vt:i4>
      </vt:variant>
      <vt:variant>
        <vt:i4>110</vt:i4>
      </vt:variant>
      <vt:variant>
        <vt:i4>0</vt:i4>
      </vt:variant>
      <vt:variant>
        <vt:i4>5</vt:i4>
      </vt:variant>
      <vt:variant>
        <vt:lpwstr/>
      </vt:variant>
      <vt:variant>
        <vt:lpwstr>_Toc83058572</vt:lpwstr>
      </vt:variant>
      <vt:variant>
        <vt:i4>1376311</vt:i4>
      </vt:variant>
      <vt:variant>
        <vt:i4>104</vt:i4>
      </vt:variant>
      <vt:variant>
        <vt:i4>0</vt:i4>
      </vt:variant>
      <vt:variant>
        <vt:i4>5</vt:i4>
      </vt:variant>
      <vt:variant>
        <vt:lpwstr/>
      </vt:variant>
      <vt:variant>
        <vt:lpwstr>_Toc83058571</vt:lpwstr>
      </vt:variant>
      <vt:variant>
        <vt:i4>1310775</vt:i4>
      </vt:variant>
      <vt:variant>
        <vt:i4>98</vt:i4>
      </vt:variant>
      <vt:variant>
        <vt:i4>0</vt:i4>
      </vt:variant>
      <vt:variant>
        <vt:i4>5</vt:i4>
      </vt:variant>
      <vt:variant>
        <vt:lpwstr/>
      </vt:variant>
      <vt:variant>
        <vt:lpwstr>_Toc83058570</vt:lpwstr>
      </vt:variant>
      <vt:variant>
        <vt:i4>1900598</vt:i4>
      </vt:variant>
      <vt:variant>
        <vt:i4>92</vt:i4>
      </vt:variant>
      <vt:variant>
        <vt:i4>0</vt:i4>
      </vt:variant>
      <vt:variant>
        <vt:i4>5</vt:i4>
      </vt:variant>
      <vt:variant>
        <vt:lpwstr/>
      </vt:variant>
      <vt:variant>
        <vt:lpwstr>_Toc83058569</vt:lpwstr>
      </vt:variant>
      <vt:variant>
        <vt:i4>1835062</vt:i4>
      </vt:variant>
      <vt:variant>
        <vt:i4>86</vt:i4>
      </vt:variant>
      <vt:variant>
        <vt:i4>0</vt:i4>
      </vt:variant>
      <vt:variant>
        <vt:i4>5</vt:i4>
      </vt:variant>
      <vt:variant>
        <vt:lpwstr/>
      </vt:variant>
      <vt:variant>
        <vt:lpwstr>_Toc83058568</vt:lpwstr>
      </vt:variant>
      <vt:variant>
        <vt:i4>1245238</vt:i4>
      </vt:variant>
      <vt:variant>
        <vt:i4>80</vt:i4>
      </vt:variant>
      <vt:variant>
        <vt:i4>0</vt:i4>
      </vt:variant>
      <vt:variant>
        <vt:i4>5</vt:i4>
      </vt:variant>
      <vt:variant>
        <vt:lpwstr/>
      </vt:variant>
      <vt:variant>
        <vt:lpwstr>_Toc83058567</vt:lpwstr>
      </vt:variant>
      <vt:variant>
        <vt:i4>1179702</vt:i4>
      </vt:variant>
      <vt:variant>
        <vt:i4>74</vt:i4>
      </vt:variant>
      <vt:variant>
        <vt:i4>0</vt:i4>
      </vt:variant>
      <vt:variant>
        <vt:i4>5</vt:i4>
      </vt:variant>
      <vt:variant>
        <vt:lpwstr/>
      </vt:variant>
      <vt:variant>
        <vt:lpwstr>_Toc83058566</vt:lpwstr>
      </vt:variant>
      <vt:variant>
        <vt:i4>1114166</vt:i4>
      </vt:variant>
      <vt:variant>
        <vt:i4>68</vt:i4>
      </vt:variant>
      <vt:variant>
        <vt:i4>0</vt:i4>
      </vt:variant>
      <vt:variant>
        <vt:i4>5</vt:i4>
      </vt:variant>
      <vt:variant>
        <vt:lpwstr/>
      </vt:variant>
      <vt:variant>
        <vt:lpwstr>_Toc83058565</vt:lpwstr>
      </vt:variant>
      <vt:variant>
        <vt:i4>1048630</vt:i4>
      </vt:variant>
      <vt:variant>
        <vt:i4>62</vt:i4>
      </vt:variant>
      <vt:variant>
        <vt:i4>0</vt:i4>
      </vt:variant>
      <vt:variant>
        <vt:i4>5</vt:i4>
      </vt:variant>
      <vt:variant>
        <vt:lpwstr/>
      </vt:variant>
      <vt:variant>
        <vt:lpwstr>_Toc83058564</vt:lpwstr>
      </vt:variant>
      <vt:variant>
        <vt:i4>1507382</vt:i4>
      </vt:variant>
      <vt:variant>
        <vt:i4>56</vt:i4>
      </vt:variant>
      <vt:variant>
        <vt:i4>0</vt:i4>
      </vt:variant>
      <vt:variant>
        <vt:i4>5</vt:i4>
      </vt:variant>
      <vt:variant>
        <vt:lpwstr/>
      </vt:variant>
      <vt:variant>
        <vt:lpwstr>_Toc83058563</vt:lpwstr>
      </vt:variant>
      <vt:variant>
        <vt:i4>1441846</vt:i4>
      </vt:variant>
      <vt:variant>
        <vt:i4>50</vt:i4>
      </vt:variant>
      <vt:variant>
        <vt:i4>0</vt:i4>
      </vt:variant>
      <vt:variant>
        <vt:i4>5</vt:i4>
      </vt:variant>
      <vt:variant>
        <vt:lpwstr/>
      </vt:variant>
      <vt:variant>
        <vt:lpwstr>_Toc83058562</vt:lpwstr>
      </vt:variant>
      <vt:variant>
        <vt:i4>1376310</vt:i4>
      </vt:variant>
      <vt:variant>
        <vt:i4>44</vt:i4>
      </vt:variant>
      <vt:variant>
        <vt:i4>0</vt:i4>
      </vt:variant>
      <vt:variant>
        <vt:i4>5</vt:i4>
      </vt:variant>
      <vt:variant>
        <vt:lpwstr/>
      </vt:variant>
      <vt:variant>
        <vt:lpwstr>_Toc83058561</vt:lpwstr>
      </vt:variant>
      <vt:variant>
        <vt:i4>1310774</vt:i4>
      </vt:variant>
      <vt:variant>
        <vt:i4>38</vt:i4>
      </vt:variant>
      <vt:variant>
        <vt:i4>0</vt:i4>
      </vt:variant>
      <vt:variant>
        <vt:i4>5</vt:i4>
      </vt:variant>
      <vt:variant>
        <vt:lpwstr/>
      </vt:variant>
      <vt:variant>
        <vt:lpwstr>_Toc83058560</vt:lpwstr>
      </vt:variant>
      <vt:variant>
        <vt:i4>1835061</vt:i4>
      </vt:variant>
      <vt:variant>
        <vt:i4>32</vt:i4>
      </vt:variant>
      <vt:variant>
        <vt:i4>0</vt:i4>
      </vt:variant>
      <vt:variant>
        <vt:i4>5</vt:i4>
      </vt:variant>
      <vt:variant>
        <vt:lpwstr/>
      </vt:variant>
      <vt:variant>
        <vt:lpwstr>_Toc83058558</vt:lpwstr>
      </vt:variant>
      <vt:variant>
        <vt:i4>1245237</vt:i4>
      </vt:variant>
      <vt:variant>
        <vt:i4>26</vt:i4>
      </vt:variant>
      <vt:variant>
        <vt:i4>0</vt:i4>
      </vt:variant>
      <vt:variant>
        <vt:i4>5</vt:i4>
      </vt:variant>
      <vt:variant>
        <vt:lpwstr/>
      </vt:variant>
      <vt:variant>
        <vt:lpwstr>_Toc83058557</vt:lpwstr>
      </vt:variant>
      <vt:variant>
        <vt:i4>1179701</vt:i4>
      </vt:variant>
      <vt:variant>
        <vt:i4>20</vt:i4>
      </vt:variant>
      <vt:variant>
        <vt:i4>0</vt:i4>
      </vt:variant>
      <vt:variant>
        <vt:i4>5</vt:i4>
      </vt:variant>
      <vt:variant>
        <vt:lpwstr/>
      </vt:variant>
      <vt:variant>
        <vt:lpwstr>_Toc83058556</vt:lpwstr>
      </vt:variant>
      <vt:variant>
        <vt:i4>1114165</vt:i4>
      </vt:variant>
      <vt:variant>
        <vt:i4>14</vt:i4>
      </vt:variant>
      <vt:variant>
        <vt:i4>0</vt:i4>
      </vt:variant>
      <vt:variant>
        <vt:i4>5</vt:i4>
      </vt:variant>
      <vt:variant>
        <vt:lpwstr/>
      </vt:variant>
      <vt:variant>
        <vt:lpwstr>_Toc83058555</vt:lpwstr>
      </vt:variant>
      <vt:variant>
        <vt:i4>1048629</vt:i4>
      </vt:variant>
      <vt:variant>
        <vt:i4>8</vt:i4>
      </vt:variant>
      <vt:variant>
        <vt:i4>0</vt:i4>
      </vt:variant>
      <vt:variant>
        <vt:i4>5</vt:i4>
      </vt:variant>
      <vt:variant>
        <vt:lpwstr/>
      </vt:variant>
      <vt:variant>
        <vt:lpwstr>_Toc83058554</vt:lpwstr>
      </vt:variant>
      <vt:variant>
        <vt:i4>7864384</vt:i4>
      </vt:variant>
      <vt:variant>
        <vt:i4>3</vt:i4>
      </vt:variant>
      <vt:variant>
        <vt:i4>0</vt:i4>
      </vt:variant>
      <vt:variant>
        <vt:i4>5</vt:i4>
      </vt:variant>
      <vt:variant>
        <vt:lpwstr>mailto:daniel.graf@hs-osnabrueck.de</vt:lpwstr>
      </vt:variant>
      <vt:variant>
        <vt:lpwstr/>
      </vt:variant>
      <vt:variant>
        <vt:i4>5963877</vt:i4>
      </vt:variant>
      <vt:variant>
        <vt:i4>0</vt:i4>
      </vt:variant>
      <vt:variant>
        <vt:i4>0</vt:i4>
      </vt:variant>
      <vt:variant>
        <vt:i4>5</vt:i4>
      </vt:variant>
      <vt:variant>
        <vt:lpwstr>mailto:jakob.eckholt@hs-osnabrueck.de</vt:lpwstr>
      </vt:variant>
      <vt:variant>
        <vt:lpwstr/>
      </vt:variant>
      <vt:variant>
        <vt:i4>6357034</vt:i4>
      </vt:variant>
      <vt:variant>
        <vt:i4>15</vt:i4>
      </vt:variant>
      <vt:variant>
        <vt:i4>0</vt:i4>
      </vt:variant>
      <vt:variant>
        <vt:i4>5</vt:i4>
      </vt:variant>
      <vt:variant>
        <vt:lpwstr>https://www.usability.de/usability-user-experience/glossar/concurrent-think-aloud.html</vt:lpwstr>
      </vt:variant>
      <vt:variant>
        <vt:lpwstr/>
      </vt:variant>
      <vt:variant>
        <vt:i4>3080226</vt:i4>
      </vt:variant>
      <vt:variant>
        <vt:i4>12</vt:i4>
      </vt:variant>
      <vt:variant>
        <vt:i4>0</vt:i4>
      </vt:variant>
      <vt:variant>
        <vt:i4>5</vt:i4>
      </vt:variant>
      <vt:variant>
        <vt:lpwstr>https://www.nngroup.com/articles/usability-testing-101/</vt:lpwstr>
      </vt:variant>
      <vt:variant>
        <vt:lpwstr/>
      </vt:variant>
      <vt:variant>
        <vt:i4>4980745</vt:i4>
      </vt:variant>
      <vt:variant>
        <vt:i4>9</vt:i4>
      </vt:variant>
      <vt:variant>
        <vt:i4>0</vt:i4>
      </vt:variant>
      <vt:variant>
        <vt:i4>5</vt:i4>
      </vt:variant>
      <vt:variant>
        <vt:lpwstr>https://www.macmillandictionaryblog.com/wp-content/uploads/2018/03/suburb-810x353.jpg</vt:lpwstr>
      </vt:variant>
      <vt:variant>
        <vt:lpwstr/>
      </vt:variant>
      <vt:variant>
        <vt:i4>3997798</vt:i4>
      </vt:variant>
      <vt:variant>
        <vt:i4>6</vt:i4>
      </vt:variant>
      <vt:variant>
        <vt:i4>0</vt:i4>
      </vt:variant>
      <vt:variant>
        <vt:i4>5</vt:i4>
      </vt:variant>
      <vt:variant>
        <vt:lpwstr>https://mozilla.design/firefox/</vt:lpwstr>
      </vt:variant>
      <vt:variant>
        <vt:lpwstr/>
      </vt:variant>
      <vt:variant>
        <vt:i4>5963797</vt:i4>
      </vt:variant>
      <vt:variant>
        <vt:i4>3</vt:i4>
      </vt:variant>
      <vt:variant>
        <vt:i4>0</vt:i4>
      </vt:variant>
      <vt:variant>
        <vt:i4>5</vt:i4>
      </vt:variant>
      <vt:variant>
        <vt:lpwstr>https://99designs.de/blog/unternehmertum/farben-bedeutung-design/</vt:lpwstr>
      </vt:variant>
      <vt:variant>
        <vt:lpwstr/>
      </vt:variant>
      <vt:variant>
        <vt:i4>1114119</vt:i4>
      </vt:variant>
      <vt:variant>
        <vt:i4>0</vt:i4>
      </vt:variant>
      <vt:variant>
        <vt:i4>0</vt:i4>
      </vt:variant>
      <vt:variant>
        <vt:i4>5</vt:i4>
      </vt:variant>
      <vt:variant>
        <vt:lpwstr>https://balsamiq.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
  <cp:keywords/>
  <cp:lastModifiedBy/>
  <cp:revision>1</cp:revision>
  <dcterms:created xsi:type="dcterms:W3CDTF">2022-02-16T15:45:00Z</dcterms:created>
  <dcterms:modified xsi:type="dcterms:W3CDTF">2022-02-16T15: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8rgz37igckfjfrttxl732iygtlifida5o6t2bijube; ProjectName=Graphical User Interface Entwicklung I</vt:lpwstr>
  </property>
  <property fmtid="{D5CDD505-2E9C-101B-9397-08002B2CF9AE}" pid="3" name="CitaviDocumentProperty_7">
    <vt:lpwstr>Graphical User Interface Entwicklung I</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4">
    <vt:lpwstr>False</vt:lpwstr>
  </property>
  <property fmtid="{D5CDD505-2E9C-101B-9397-08002B2CF9AE}" pid="12" name="CitaviDocumentProperty_9">
    <vt:lpwstr>False</vt:lpwstr>
  </property>
  <property fmtid="{D5CDD505-2E9C-101B-9397-08002B2CF9AE}" pid="13" name="CitaviDocumentProperty_0">
    <vt:lpwstr>8a945ea9-7666-4b10-bcef-1b534dff4ef4</vt:lpwstr>
  </property>
  <property fmtid="{D5CDD505-2E9C-101B-9397-08002B2CF9AE}" pid="14" name="CitaviDocumentProperty_1">
    <vt:lpwstr>6.10.0.0</vt:lpwstr>
  </property>
  <property fmtid="{D5CDD505-2E9C-101B-9397-08002B2CF9AE}" pid="15" name="CitaviDocumentProperty_6">
    <vt:lpwstr>True</vt:lpwstr>
  </property>
</Properties>
</file>